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52049" w14:textId="7F8A6867" w:rsidR="00BF7F30" w:rsidRDefault="0043552D" w:rsidP="001D7984">
      <w:pPr>
        <w:ind w:firstLine="720"/>
        <w:jc w:val="center"/>
        <w:rPr>
          <w:lang w:val="it-IT"/>
        </w:rPr>
      </w:pPr>
      <w:bookmarkStart w:id="0" w:name="_Hlk74670087"/>
      <w:r w:rsidRPr="0043552D">
        <w:rPr>
          <w:b/>
          <w:sz w:val="28"/>
          <w:lang w:val="id-ID"/>
        </w:rPr>
        <w:t xml:space="preserve">PENGEMBANGAN APLIKASI ANDROID </w:t>
      </w:r>
      <w:r w:rsidRPr="007E0D80">
        <w:rPr>
          <w:b/>
          <w:i/>
          <w:iCs/>
          <w:sz w:val="28"/>
          <w:lang w:val="id-ID"/>
        </w:rPr>
        <w:t>MARKETPLACE</w:t>
      </w:r>
      <w:r w:rsidRPr="0043552D">
        <w:rPr>
          <w:b/>
          <w:sz w:val="28"/>
          <w:lang w:val="id-ID"/>
        </w:rPr>
        <w:t xml:space="preserve"> PADA SISTEM MANAJEMEN RANTAI PASOK "PANEN-PANEN"</w:t>
      </w:r>
      <w:bookmarkEnd w:id="0"/>
      <w:r w:rsidR="00D27894">
        <w:rPr>
          <w:b/>
          <w:sz w:val="28"/>
          <w:lang w:val="id-ID"/>
        </w:rPr>
        <w:fldChar w:fldCharType="begin"/>
      </w:r>
      <w:r w:rsidR="00D27894">
        <w:rPr>
          <w:b/>
          <w:sz w:val="28"/>
          <w:lang w:val="id-ID"/>
        </w:rPr>
        <w:instrText xml:space="preserve"> TC  "</w:instrText>
      </w:r>
      <w:bookmarkStart w:id="1" w:name="_Toc75264766"/>
      <w:r w:rsidR="00D27894">
        <w:rPr>
          <w:b/>
          <w:sz w:val="28"/>
          <w:lang w:val="id-ID"/>
        </w:rPr>
        <w:instrText>SAMPUL DEPAN</w:instrText>
      </w:r>
      <w:bookmarkEnd w:id="1"/>
      <w:r w:rsidR="00D27894">
        <w:rPr>
          <w:b/>
          <w:sz w:val="28"/>
          <w:lang w:val="id-ID"/>
        </w:rPr>
        <w:instrText xml:space="preserve">" </w:instrText>
      </w:r>
      <w:r w:rsidR="00D27894">
        <w:rPr>
          <w:b/>
          <w:sz w:val="28"/>
          <w:lang w:val="id-ID"/>
        </w:rPr>
        <w:fldChar w:fldCharType="end"/>
      </w:r>
    </w:p>
    <w:p w14:paraId="1BB7DA41" w14:textId="6EAE928E" w:rsidR="007B1DEB" w:rsidRDefault="007B1DEB" w:rsidP="00BF7F30">
      <w:pPr>
        <w:jc w:val="center"/>
        <w:rPr>
          <w:lang w:val="it-IT"/>
        </w:rPr>
      </w:pPr>
    </w:p>
    <w:p w14:paraId="3A394A25" w14:textId="77777777" w:rsidR="0043552D" w:rsidRDefault="0043552D" w:rsidP="00BF7F30">
      <w:pPr>
        <w:jc w:val="center"/>
        <w:rPr>
          <w:lang w:val="it-IT"/>
        </w:rPr>
      </w:pPr>
    </w:p>
    <w:p w14:paraId="231ECB1B" w14:textId="77777777" w:rsidR="0043552D" w:rsidRPr="006636E7" w:rsidRDefault="0043552D" w:rsidP="00BF7F30">
      <w:pPr>
        <w:jc w:val="center"/>
        <w:rPr>
          <w:lang w:val="it-IT"/>
        </w:rPr>
      </w:pPr>
    </w:p>
    <w:p w14:paraId="2B30DFBC" w14:textId="1CF7CFA2" w:rsidR="00C416AD" w:rsidRDefault="00ED5CAA" w:rsidP="0043552D">
      <w:pPr>
        <w:jc w:val="center"/>
        <w:rPr>
          <w:b/>
          <w:color w:val="000000"/>
          <w:sz w:val="28"/>
          <w:szCs w:val="28"/>
        </w:rPr>
      </w:pPr>
      <w:r w:rsidRPr="00ED5CAA">
        <w:rPr>
          <w:rFonts w:eastAsia="Calibri"/>
          <w:b/>
          <w:bCs/>
          <w:sz w:val="28"/>
          <w:szCs w:val="28"/>
        </w:rPr>
        <w:t>SKRIPSI</w:t>
      </w:r>
    </w:p>
    <w:p w14:paraId="5BD97ECC" w14:textId="77777777" w:rsidR="00156A66" w:rsidRDefault="00156A66" w:rsidP="00156A66">
      <w:pPr>
        <w:jc w:val="center"/>
      </w:pPr>
      <w:r>
        <w:t>Digunakan Sebagai Syarat Maju Ujian Diploma IV</w:t>
      </w:r>
    </w:p>
    <w:p w14:paraId="41E22EBA" w14:textId="77777777" w:rsidR="00156A66" w:rsidRDefault="00156A66" w:rsidP="00156A66">
      <w:pPr>
        <w:jc w:val="center"/>
        <w:rPr>
          <w:lang w:val="id-ID"/>
        </w:rPr>
      </w:pPr>
      <w:r>
        <w:t>Politeknik Negeri Malang</w:t>
      </w:r>
    </w:p>
    <w:p w14:paraId="1F5644CC" w14:textId="77777777" w:rsidR="0043552D" w:rsidRPr="006636E7" w:rsidRDefault="0043552D" w:rsidP="007B1DEB">
      <w:pPr>
        <w:jc w:val="center"/>
        <w:rPr>
          <w:b/>
          <w:lang w:val="sv-SE"/>
        </w:rPr>
      </w:pPr>
    </w:p>
    <w:p w14:paraId="32273BEB" w14:textId="1BFA0EF0" w:rsidR="00720FCF" w:rsidRDefault="00BF7F30" w:rsidP="00720FCF">
      <w:pPr>
        <w:jc w:val="center"/>
        <w:rPr>
          <w:b/>
          <w:bCs/>
          <w:lang w:val="it-IT"/>
        </w:rPr>
      </w:pPr>
      <w:r w:rsidRPr="006636E7">
        <w:rPr>
          <w:b/>
          <w:lang w:val="sv-SE"/>
        </w:rPr>
        <w:t>Oleh:</w:t>
      </w:r>
    </w:p>
    <w:p w14:paraId="68C08FD0" w14:textId="336D0C77" w:rsidR="00C416AD" w:rsidRDefault="00156A66" w:rsidP="0043552D">
      <w:pPr>
        <w:jc w:val="center"/>
        <w:rPr>
          <w:b/>
          <w:color w:val="000000"/>
        </w:rPr>
      </w:pPr>
      <w:bookmarkStart w:id="2" w:name="_Hlk57901675"/>
      <w:r>
        <w:rPr>
          <w:b/>
          <w:bCs/>
          <w:lang w:val="it-IT"/>
        </w:rPr>
        <w:t>FARDHAN ARDHI RAMADHAN</w:t>
      </w:r>
      <w:r w:rsidR="00ED5CAA">
        <w:rPr>
          <w:b/>
          <w:bCs/>
          <w:lang w:val="it-IT"/>
        </w:rPr>
        <w:tab/>
      </w:r>
      <w:r>
        <w:rPr>
          <w:b/>
          <w:bCs/>
          <w:lang w:val="it-IT"/>
        </w:rPr>
        <w:tab/>
      </w:r>
      <w:r w:rsidR="00ED5CAA" w:rsidRPr="00ED5CAA">
        <w:rPr>
          <w:b/>
          <w:lang w:val="id-ID"/>
        </w:rPr>
        <w:t>NIM</w:t>
      </w:r>
      <w:r w:rsidR="00BF7F30" w:rsidRPr="00ED5CAA">
        <w:rPr>
          <w:b/>
        </w:rPr>
        <w:t xml:space="preserve">. </w:t>
      </w:r>
      <w:bookmarkEnd w:id="2"/>
      <w:r w:rsidR="0043552D">
        <w:rPr>
          <w:b/>
        </w:rPr>
        <w:t>1741720045</w:t>
      </w:r>
    </w:p>
    <w:p w14:paraId="2C066A50" w14:textId="22E5775E" w:rsidR="00BF7F30" w:rsidRDefault="00BF7F30" w:rsidP="00BF7F30">
      <w:pPr>
        <w:jc w:val="center"/>
        <w:rPr>
          <w:b/>
        </w:rPr>
      </w:pPr>
    </w:p>
    <w:p w14:paraId="5821079F" w14:textId="4B9A154F" w:rsidR="00ED5CAA" w:rsidRDefault="00ED5CAA" w:rsidP="00BF7F30">
      <w:pPr>
        <w:jc w:val="center"/>
        <w:rPr>
          <w:b/>
        </w:rPr>
      </w:pPr>
    </w:p>
    <w:p w14:paraId="71305150" w14:textId="77777777" w:rsidR="0043552D" w:rsidRDefault="0043552D" w:rsidP="00BF7F30">
      <w:pPr>
        <w:jc w:val="center"/>
        <w:rPr>
          <w:b/>
        </w:rPr>
      </w:pPr>
    </w:p>
    <w:p w14:paraId="1B6EF5FE" w14:textId="77777777" w:rsidR="00ED5CAA" w:rsidRPr="007B5534" w:rsidRDefault="00ED5CAA" w:rsidP="00BF7F30">
      <w:pPr>
        <w:jc w:val="center"/>
        <w:rPr>
          <w:b/>
        </w:rPr>
      </w:pPr>
    </w:p>
    <w:p w14:paraId="0D294C78" w14:textId="40C92906" w:rsidR="00BF7F30" w:rsidRPr="007B5534" w:rsidRDefault="00ED5CAA" w:rsidP="00BF7F30">
      <w:pPr>
        <w:jc w:val="center"/>
        <w:rPr>
          <w:b/>
        </w:rPr>
      </w:pPr>
      <w:r>
        <w:rPr>
          <w:b/>
          <w:noProof/>
          <w:color w:val="000000"/>
        </w:rPr>
        <w:drawing>
          <wp:inline distT="0" distB="0" distL="0" distR="0" wp14:anchorId="0037AA1E" wp14:editId="7285F9B1">
            <wp:extent cx="1428479" cy="14400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428479" cy="1440000"/>
                    </a:xfrm>
                    <a:prstGeom prst="rect">
                      <a:avLst/>
                    </a:prstGeom>
                    <a:ln/>
                  </pic:spPr>
                </pic:pic>
              </a:graphicData>
            </a:graphic>
          </wp:inline>
        </w:drawing>
      </w:r>
    </w:p>
    <w:p w14:paraId="04673D10" w14:textId="77777777" w:rsidR="00BF7F30" w:rsidRPr="002C1040" w:rsidRDefault="00BF7F30" w:rsidP="00720FCF">
      <w:pPr>
        <w:rPr>
          <w:b/>
          <w:highlight w:val="yellow"/>
        </w:rPr>
      </w:pPr>
    </w:p>
    <w:p w14:paraId="079E3B66" w14:textId="77777777" w:rsidR="00BF7F30" w:rsidRPr="002C1040" w:rsidRDefault="00BF7F30" w:rsidP="00BF7F30">
      <w:pPr>
        <w:jc w:val="center"/>
        <w:rPr>
          <w:b/>
          <w:highlight w:val="yellow"/>
        </w:rPr>
      </w:pPr>
    </w:p>
    <w:p w14:paraId="5C596E74" w14:textId="65AC4D31" w:rsidR="00BF7F30" w:rsidRDefault="00BF7F30" w:rsidP="00BF7F30">
      <w:pPr>
        <w:jc w:val="center"/>
        <w:rPr>
          <w:b/>
        </w:rPr>
      </w:pPr>
    </w:p>
    <w:p w14:paraId="1E1A36A1" w14:textId="77777777" w:rsidR="0043552D" w:rsidRDefault="0043552D" w:rsidP="00BF7F30">
      <w:pPr>
        <w:jc w:val="center"/>
        <w:rPr>
          <w:b/>
        </w:rPr>
      </w:pPr>
    </w:p>
    <w:p w14:paraId="6DEF2D08" w14:textId="77777777" w:rsidR="00720FCF" w:rsidRPr="006636E7" w:rsidRDefault="00720FCF" w:rsidP="00BF7F30">
      <w:pPr>
        <w:jc w:val="center"/>
        <w:rPr>
          <w:b/>
        </w:rPr>
      </w:pPr>
    </w:p>
    <w:p w14:paraId="2775216A" w14:textId="77777777" w:rsidR="007B1DEB" w:rsidRPr="007B1DEB" w:rsidRDefault="007B1DEB" w:rsidP="007B1DEB">
      <w:pPr>
        <w:jc w:val="center"/>
        <w:rPr>
          <w:b/>
          <w:sz w:val="28"/>
          <w:szCs w:val="28"/>
        </w:rPr>
      </w:pPr>
      <w:r w:rsidRPr="007B1DEB">
        <w:rPr>
          <w:b/>
          <w:sz w:val="28"/>
          <w:szCs w:val="28"/>
        </w:rPr>
        <w:t>PROGRAM STUDI TEKNIK INFORMATIKA</w:t>
      </w:r>
    </w:p>
    <w:p w14:paraId="538FA2DE" w14:textId="77777777" w:rsidR="007B1DEB" w:rsidRPr="007B1DEB" w:rsidRDefault="007B1DEB" w:rsidP="007B1DEB">
      <w:pPr>
        <w:jc w:val="center"/>
        <w:rPr>
          <w:b/>
          <w:sz w:val="28"/>
          <w:szCs w:val="28"/>
        </w:rPr>
      </w:pPr>
      <w:r w:rsidRPr="007B1DEB">
        <w:rPr>
          <w:b/>
          <w:sz w:val="28"/>
          <w:szCs w:val="28"/>
        </w:rPr>
        <w:t>JURUSAN TEKNOLOGI INFORMASI</w:t>
      </w:r>
    </w:p>
    <w:p w14:paraId="486803CD" w14:textId="77777777" w:rsidR="007B1DEB" w:rsidRPr="007B1DEB" w:rsidRDefault="007B1DEB" w:rsidP="007B1DEB">
      <w:pPr>
        <w:jc w:val="center"/>
        <w:rPr>
          <w:b/>
          <w:sz w:val="28"/>
          <w:szCs w:val="28"/>
        </w:rPr>
      </w:pPr>
      <w:r w:rsidRPr="007B1DEB">
        <w:rPr>
          <w:b/>
          <w:sz w:val="28"/>
          <w:szCs w:val="28"/>
        </w:rPr>
        <w:t>POLITEKNIK NEGERI MALANG</w:t>
      </w:r>
    </w:p>
    <w:p w14:paraId="256D6A0E" w14:textId="0FC2B539" w:rsidR="00C416AD" w:rsidRDefault="00156A66" w:rsidP="0043552D">
      <w:pPr>
        <w:jc w:val="center"/>
        <w:rPr>
          <w:b/>
          <w:color w:val="000000"/>
        </w:rPr>
      </w:pPr>
      <w:r>
        <w:rPr>
          <w:b/>
          <w:sz w:val="28"/>
          <w:szCs w:val="28"/>
        </w:rPr>
        <w:t xml:space="preserve">JUNI </w:t>
      </w:r>
      <w:r w:rsidR="007B1DEB" w:rsidRPr="007B1DEB">
        <w:rPr>
          <w:b/>
          <w:sz w:val="28"/>
          <w:szCs w:val="28"/>
        </w:rPr>
        <w:t>202</w:t>
      </w:r>
      <w:bookmarkStart w:id="3" w:name="_Toc28262183"/>
      <w:bookmarkStart w:id="4" w:name="_Toc28262707"/>
      <w:bookmarkStart w:id="5" w:name="_Hlk528779274"/>
      <w:r>
        <w:rPr>
          <w:b/>
          <w:sz w:val="28"/>
          <w:szCs w:val="28"/>
        </w:rPr>
        <w:t>1</w:t>
      </w:r>
    </w:p>
    <w:p w14:paraId="718A50CF" w14:textId="77777777" w:rsidR="00C416AD" w:rsidRDefault="00C416AD" w:rsidP="00C416AD">
      <w:pPr>
        <w:rPr>
          <w:b/>
          <w:color w:val="000000"/>
        </w:rPr>
        <w:sectPr w:rsidR="00C416AD" w:rsidSect="00B80CEB">
          <w:footerReference w:type="default" r:id="rId9"/>
          <w:pgSz w:w="11907" w:h="16839"/>
          <w:pgMar w:top="1701" w:right="1701" w:bottom="1701" w:left="2268" w:header="851" w:footer="851" w:gutter="0"/>
          <w:pgNumType w:fmt="lowerRoman"/>
          <w:cols w:space="720"/>
        </w:sectPr>
      </w:pPr>
    </w:p>
    <w:p w14:paraId="41E630D2" w14:textId="3BAF166A" w:rsidR="009958E6" w:rsidRPr="00D27894" w:rsidRDefault="009958E6" w:rsidP="003B7112">
      <w:pPr>
        <w:pStyle w:val="Heading1"/>
        <w:numPr>
          <w:ilvl w:val="0"/>
          <w:numId w:val="0"/>
        </w:numPr>
        <w:ind w:left="432"/>
        <w:rPr>
          <w:lang w:val="es-ES"/>
        </w:rPr>
      </w:pPr>
      <w:bookmarkStart w:id="6" w:name="_Toc75264767"/>
      <w:bookmarkStart w:id="7" w:name="_Toc28262184"/>
      <w:bookmarkStart w:id="8" w:name="_Toc28262708"/>
      <w:bookmarkEnd w:id="3"/>
      <w:bookmarkEnd w:id="4"/>
      <w:bookmarkEnd w:id="5"/>
      <w:r w:rsidRPr="00D27894">
        <w:rPr>
          <w:lang w:val="es-ES"/>
        </w:rPr>
        <w:lastRenderedPageBreak/>
        <w:t>HALAMAN PENGESAHAN</w:t>
      </w:r>
      <w:bookmarkEnd w:id="6"/>
    </w:p>
    <w:p w14:paraId="46FBA328" w14:textId="77777777" w:rsidR="00156A66" w:rsidRDefault="00156A66" w:rsidP="009958E6">
      <w:pPr>
        <w:pBdr>
          <w:top w:val="nil"/>
          <w:left w:val="nil"/>
          <w:bottom w:val="nil"/>
          <w:right w:val="nil"/>
          <w:between w:val="nil"/>
        </w:pBdr>
        <w:jc w:val="center"/>
        <w:rPr>
          <w:b/>
          <w:color w:val="000000"/>
          <w:sz w:val="28"/>
          <w:szCs w:val="28"/>
        </w:rPr>
      </w:pPr>
    </w:p>
    <w:p w14:paraId="0F115F27" w14:textId="176B0CE0" w:rsidR="009958E6" w:rsidRPr="00AF0907" w:rsidRDefault="0043552D" w:rsidP="001D5933">
      <w:pPr>
        <w:pBdr>
          <w:top w:val="nil"/>
          <w:left w:val="nil"/>
          <w:bottom w:val="nil"/>
          <w:right w:val="nil"/>
          <w:between w:val="nil"/>
        </w:pBdr>
        <w:rPr>
          <w:b/>
          <w:sz w:val="28"/>
          <w:szCs w:val="36"/>
        </w:rPr>
      </w:pPr>
      <w:r w:rsidRPr="0043552D">
        <w:rPr>
          <w:b/>
          <w:color w:val="000000"/>
          <w:sz w:val="28"/>
          <w:szCs w:val="28"/>
          <w:lang w:val="id-ID"/>
        </w:rPr>
        <w:t xml:space="preserve">PENGEMBANGAN APLIKASI ANDROID </w:t>
      </w:r>
      <w:r w:rsidRPr="007E0D80">
        <w:rPr>
          <w:b/>
          <w:i/>
          <w:iCs/>
          <w:color w:val="000000"/>
          <w:sz w:val="28"/>
          <w:szCs w:val="28"/>
          <w:lang w:val="id-ID"/>
        </w:rPr>
        <w:t>MARKETPLACE</w:t>
      </w:r>
      <w:r w:rsidRPr="0043552D">
        <w:rPr>
          <w:b/>
          <w:color w:val="000000"/>
          <w:sz w:val="28"/>
          <w:szCs w:val="28"/>
          <w:lang w:val="id-ID"/>
        </w:rPr>
        <w:t xml:space="preserve"> PADA SISTEM MANAJEMEN RANTAI PASOK "PANEN-PANEN"</w:t>
      </w:r>
    </w:p>
    <w:p w14:paraId="287C1F34" w14:textId="77777777" w:rsidR="009958E6" w:rsidRPr="007C21D1" w:rsidRDefault="009958E6" w:rsidP="009958E6">
      <w:pPr>
        <w:pStyle w:val="Lampiran"/>
        <w:rPr>
          <w:sz w:val="24"/>
        </w:rPr>
      </w:pPr>
    </w:p>
    <w:p w14:paraId="3CC5E508" w14:textId="77777777" w:rsidR="009958E6" w:rsidRPr="007C21D1" w:rsidRDefault="009958E6" w:rsidP="009958E6">
      <w:pPr>
        <w:pStyle w:val="Lampiran"/>
        <w:rPr>
          <w:sz w:val="24"/>
        </w:rPr>
      </w:pPr>
      <w:r>
        <w:rPr>
          <w:sz w:val="24"/>
        </w:rPr>
        <w:t>Disusun o</w:t>
      </w:r>
      <w:r w:rsidRPr="007C21D1">
        <w:rPr>
          <w:sz w:val="24"/>
        </w:rPr>
        <w:t xml:space="preserve">leh: </w:t>
      </w:r>
    </w:p>
    <w:p w14:paraId="0EF04744" w14:textId="5565345B" w:rsidR="009958E6" w:rsidRPr="00973F01" w:rsidRDefault="00156A66" w:rsidP="009958E6">
      <w:pPr>
        <w:pBdr>
          <w:top w:val="nil"/>
          <w:left w:val="nil"/>
          <w:bottom w:val="nil"/>
          <w:right w:val="nil"/>
          <w:between w:val="nil"/>
        </w:pBdr>
        <w:jc w:val="center"/>
        <w:rPr>
          <w:b/>
          <w:color w:val="000000"/>
        </w:rPr>
      </w:pPr>
      <w:r w:rsidRPr="0043552D">
        <w:rPr>
          <w:b/>
          <w:color w:val="000000"/>
        </w:rPr>
        <w:t>FARDHAN ARDHI RAMADHAN</w:t>
      </w:r>
      <w:r w:rsidR="009958E6" w:rsidRPr="009958E6">
        <w:rPr>
          <w:b/>
          <w:color w:val="000000"/>
        </w:rPr>
        <w:tab/>
      </w:r>
      <w:r w:rsidR="009958E6" w:rsidRPr="009958E6">
        <w:rPr>
          <w:b/>
          <w:color w:val="000000"/>
        </w:rPr>
        <w:tab/>
        <w:t xml:space="preserve">NIM. </w:t>
      </w:r>
      <w:r w:rsidR="0043552D">
        <w:rPr>
          <w:b/>
        </w:rPr>
        <w:t>1741720045</w:t>
      </w:r>
    </w:p>
    <w:p w14:paraId="32EAA9A3" w14:textId="77777777" w:rsidR="009958E6" w:rsidRPr="007C21D1" w:rsidRDefault="009958E6" w:rsidP="009958E6">
      <w:pPr>
        <w:pStyle w:val="Lampiran"/>
        <w:rPr>
          <w:sz w:val="24"/>
        </w:rPr>
      </w:pPr>
    </w:p>
    <w:p w14:paraId="6F7A92F3" w14:textId="43E5395F" w:rsidR="009958E6" w:rsidRDefault="00156A66" w:rsidP="009958E6">
      <w:pPr>
        <w:pStyle w:val="NormalWeb"/>
        <w:spacing w:before="0" w:beforeAutospacing="0" w:after="0" w:afterAutospacing="0"/>
        <w:jc w:val="center"/>
      </w:pPr>
      <w:r>
        <w:rPr>
          <w:b/>
          <w:bCs/>
          <w:color w:val="000000"/>
        </w:rPr>
        <w:t>Laporan Akhir</w:t>
      </w:r>
      <w:r w:rsidR="009958E6">
        <w:rPr>
          <w:b/>
          <w:bCs/>
          <w:color w:val="000000"/>
        </w:rPr>
        <w:t xml:space="preserve"> ini telah diuji pada tanggal </w:t>
      </w:r>
      <w:r w:rsidR="00303B43">
        <w:rPr>
          <w:b/>
          <w:bCs/>
          <w:color w:val="000000"/>
        </w:rPr>
        <w:t xml:space="preserve">21 </w:t>
      </w:r>
      <w:r>
        <w:rPr>
          <w:b/>
          <w:bCs/>
          <w:color w:val="000000"/>
        </w:rPr>
        <w:t xml:space="preserve">Juni </w:t>
      </w:r>
      <w:r w:rsidR="00303B43">
        <w:rPr>
          <w:b/>
          <w:bCs/>
          <w:color w:val="000000"/>
        </w:rPr>
        <w:t>2021</w:t>
      </w:r>
    </w:p>
    <w:p w14:paraId="0855A39D" w14:textId="77777777" w:rsidR="00156A66" w:rsidRDefault="00156A66" w:rsidP="009958E6">
      <w:pPr>
        <w:pStyle w:val="NormalWeb"/>
        <w:spacing w:before="0" w:beforeAutospacing="0" w:after="0" w:afterAutospacing="0"/>
        <w:jc w:val="center"/>
        <w:rPr>
          <w:b/>
          <w:bCs/>
          <w:color w:val="000000"/>
        </w:rPr>
      </w:pPr>
    </w:p>
    <w:p w14:paraId="4C647215" w14:textId="4BD6BE76" w:rsidR="009958E6" w:rsidRDefault="009958E6" w:rsidP="009958E6">
      <w:pPr>
        <w:pStyle w:val="NormalWeb"/>
        <w:spacing w:before="0" w:beforeAutospacing="0" w:after="0" w:afterAutospacing="0"/>
        <w:jc w:val="center"/>
      </w:pPr>
      <w:r>
        <w:rPr>
          <w:b/>
          <w:bCs/>
          <w:color w:val="000000"/>
        </w:rPr>
        <w:t>Disetujui oleh:</w:t>
      </w:r>
    </w:p>
    <w:p w14:paraId="12B0F8CD" w14:textId="77777777" w:rsidR="008637D2" w:rsidRPr="008637D2" w:rsidRDefault="008637D2" w:rsidP="008637D2">
      <w:pPr>
        <w:jc w:val="center"/>
        <w:rPr>
          <w:lang w:val="id-ID"/>
        </w:rPr>
      </w:pPr>
    </w:p>
    <w:tbl>
      <w:tblPr>
        <w:tblW w:w="7938" w:type="dxa"/>
        <w:jc w:val="center"/>
        <w:tblLayout w:type="fixed"/>
        <w:tblCellMar>
          <w:left w:w="0" w:type="dxa"/>
          <w:right w:w="0" w:type="dxa"/>
        </w:tblCellMar>
        <w:tblLook w:val="04A0" w:firstRow="1" w:lastRow="0" w:firstColumn="1" w:lastColumn="0" w:noHBand="0" w:noVBand="1"/>
      </w:tblPr>
      <w:tblGrid>
        <w:gridCol w:w="425"/>
        <w:gridCol w:w="1701"/>
        <w:gridCol w:w="284"/>
        <w:gridCol w:w="3685"/>
        <w:gridCol w:w="1843"/>
      </w:tblGrid>
      <w:tr w:rsidR="00DC772C" w:rsidRPr="008637D2" w14:paraId="165DD205" w14:textId="77777777" w:rsidTr="00375026">
        <w:trPr>
          <w:trHeight w:val="829"/>
          <w:jc w:val="center"/>
        </w:trPr>
        <w:tc>
          <w:tcPr>
            <w:tcW w:w="425" w:type="dxa"/>
            <w:tcMar>
              <w:top w:w="0" w:type="dxa"/>
              <w:left w:w="108" w:type="dxa"/>
              <w:bottom w:w="0" w:type="dxa"/>
              <w:right w:w="108" w:type="dxa"/>
            </w:tcMar>
            <w:hideMark/>
          </w:tcPr>
          <w:p w14:paraId="2A457F9B" w14:textId="77777777" w:rsidR="008637D2" w:rsidRPr="008637D2" w:rsidRDefault="008637D2" w:rsidP="00375026">
            <w:pPr>
              <w:spacing w:line="276" w:lineRule="auto"/>
              <w:jc w:val="center"/>
              <w:rPr>
                <w:lang w:val="id-ID"/>
              </w:rPr>
            </w:pPr>
            <w:r w:rsidRPr="008637D2">
              <w:rPr>
                <w:lang w:val="id-ID"/>
              </w:rPr>
              <w:t>1.</w:t>
            </w:r>
          </w:p>
        </w:tc>
        <w:tc>
          <w:tcPr>
            <w:tcW w:w="1701" w:type="dxa"/>
            <w:tcMar>
              <w:top w:w="0" w:type="dxa"/>
              <w:left w:w="108" w:type="dxa"/>
              <w:bottom w:w="0" w:type="dxa"/>
              <w:right w:w="108" w:type="dxa"/>
            </w:tcMar>
            <w:hideMark/>
          </w:tcPr>
          <w:p w14:paraId="473D1A73" w14:textId="77777777" w:rsidR="008637D2" w:rsidRPr="008637D2" w:rsidRDefault="008637D2" w:rsidP="00375026">
            <w:pPr>
              <w:spacing w:line="276" w:lineRule="auto"/>
              <w:rPr>
                <w:lang w:val="id-ID"/>
              </w:rPr>
            </w:pPr>
            <w:r w:rsidRPr="008637D2">
              <w:rPr>
                <w:lang w:val="id-ID"/>
              </w:rPr>
              <w:t>Pembimbing Utama</w:t>
            </w:r>
          </w:p>
        </w:tc>
        <w:tc>
          <w:tcPr>
            <w:tcW w:w="284" w:type="dxa"/>
            <w:tcMar>
              <w:top w:w="0" w:type="dxa"/>
              <w:left w:w="108" w:type="dxa"/>
              <w:bottom w:w="0" w:type="dxa"/>
              <w:right w:w="108" w:type="dxa"/>
            </w:tcMar>
            <w:hideMark/>
          </w:tcPr>
          <w:p w14:paraId="0E2C9003"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67686C84" w14:textId="45BA85F1" w:rsidR="007E0D80" w:rsidRDefault="00E80A38" w:rsidP="00375026">
            <w:pPr>
              <w:spacing w:line="276" w:lineRule="auto"/>
              <w:rPr>
                <w:lang w:val="id-ID"/>
              </w:rPr>
            </w:pPr>
            <w:r w:rsidRPr="00E80A38">
              <w:rPr>
                <w:u w:val="single"/>
                <w:lang w:val="id-ID"/>
              </w:rPr>
              <w:t>Dr. Eng. Rosa Andrie Asmara, ST., MT.</w:t>
            </w:r>
            <w:r w:rsidR="008637D2" w:rsidRPr="008637D2">
              <w:rPr>
                <w:lang w:val="id-ID"/>
              </w:rPr>
              <w:t xml:space="preserve"> </w:t>
            </w:r>
          </w:p>
          <w:p w14:paraId="5E9D7B96" w14:textId="2F984F87" w:rsidR="008637D2" w:rsidRPr="008637D2" w:rsidRDefault="008637D2" w:rsidP="00375026">
            <w:pPr>
              <w:spacing w:line="276" w:lineRule="auto"/>
              <w:rPr>
                <w:lang w:val="id-ID"/>
              </w:rPr>
            </w:pPr>
            <w:r w:rsidRPr="008637D2">
              <w:rPr>
                <w:lang w:val="id-ID"/>
              </w:rPr>
              <w:t xml:space="preserve">NIP. </w:t>
            </w:r>
            <w:r w:rsidR="00E80A38" w:rsidRPr="00E80A38">
              <w:rPr>
                <w:lang w:val="id-ID"/>
              </w:rPr>
              <w:t>19801010</w:t>
            </w:r>
            <w:r w:rsidR="00E80A38">
              <w:t xml:space="preserve"> </w:t>
            </w:r>
            <w:r w:rsidR="00E80A38" w:rsidRPr="00E80A38">
              <w:rPr>
                <w:lang w:val="id-ID"/>
              </w:rPr>
              <w:t>200501</w:t>
            </w:r>
            <w:r w:rsidR="00E80A38">
              <w:t xml:space="preserve"> </w:t>
            </w:r>
            <w:r w:rsidR="00E80A38" w:rsidRPr="00E80A38">
              <w:rPr>
                <w:lang w:val="id-ID"/>
              </w:rPr>
              <w:t>1</w:t>
            </w:r>
            <w:r w:rsidR="00E80A38">
              <w:t xml:space="preserve"> </w:t>
            </w:r>
            <w:r w:rsidR="00E80A38" w:rsidRPr="00E80A38">
              <w:rPr>
                <w:lang w:val="id-ID"/>
              </w:rPr>
              <w:t>001</w:t>
            </w:r>
          </w:p>
        </w:tc>
        <w:tc>
          <w:tcPr>
            <w:tcW w:w="1843" w:type="dxa"/>
            <w:tcMar>
              <w:top w:w="0" w:type="dxa"/>
              <w:left w:w="108" w:type="dxa"/>
              <w:bottom w:w="0" w:type="dxa"/>
              <w:right w:w="108" w:type="dxa"/>
            </w:tcMar>
            <w:hideMark/>
          </w:tcPr>
          <w:p w14:paraId="5A9B01AE" w14:textId="77777777" w:rsidR="008637D2" w:rsidRPr="008637D2" w:rsidRDefault="008637D2" w:rsidP="00375026">
            <w:pPr>
              <w:spacing w:line="276" w:lineRule="auto"/>
              <w:jc w:val="center"/>
              <w:rPr>
                <w:lang w:val="id-ID"/>
              </w:rPr>
            </w:pPr>
          </w:p>
          <w:p w14:paraId="079C6866" w14:textId="77777777" w:rsidR="008637D2" w:rsidRPr="008637D2" w:rsidRDefault="008637D2" w:rsidP="00375026">
            <w:pPr>
              <w:spacing w:line="276" w:lineRule="auto"/>
              <w:jc w:val="center"/>
              <w:rPr>
                <w:lang w:val="id-ID"/>
              </w:rPr>
            </w:pPr>
            <w:r w:rsidRPr="008637D2">
              <w:rPr>
                <w:lang w:val="id-ID"/>
              </w:rPr>
              <w:t>...........................</w:t>
            </w:r>
          </w:p>
        </w:tc>
      </w:tr>
      <w:tr w:rsidR="00375026" w:rsidRPr="008637D2" w14:paraId="207A1590" w14:textId="77777777" w:rsidTr="00375026">
        <w:trPr>
          <w:trHeight w:val="103"/>
          <w:jc w:val="center"/>
        </w:trPr>
        <w:tc>
          <w:tcPr>
            <w:tcW w:w="425" w:type="dxa"/>
            <w:tcMar>
              <w:top w:w="0" w:type="dxa"/>
              <w:left w:w="108" w:type="dxa"/>
              <w:bottom w:w="0" w:type="dxa"/>
              <w:right w:w="108" w:type="dxa"/>
            </w:tcMar>
          </w:tcPr>
          <w:p w14:paraId="4CBCC2AF"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008581E1" w14:textId="77777777" w:rsidR="00375026" w:rsidRPr="008637D2" w:rsidRDefault="00375026" w:rsidP="00375026">
            <w:pPr>
              <w:spacing w:line="276" w:lineRule="auto"/>
              <w:rPr>
                <w:lang w:val="id-ID"/>
              </w:rPr>
            </w:pPr>
          </w:p>
        </w:tc>
        <w:tc>
          <w:tcPr>
            <w:tcW w:w="284" w:type="dxa"/>
            <w:tcMar>
              <w:top w:w="0" w:type="dxa"/>
              <w:left w:w="108" w:type="dxa"/>
              <w:bottom w:w="0" w:type="dxa"/>
              <w:right w:w="108" w:type="dxa"/>
            </w:tcMar>
          </w:tcPr>
          <w:p w14:paraId="1CD44119"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15D223F1" w14:textId="77777777" w:rsidR="00375026" w:rsidRPr="00E80A38" w:rsidRDefault="00375026" w:rsidP="00375026">
            <w:pPr>
              <w:spacing w:line="276" w:lineRule="auto"/>
              <w:rPr>
                <w:u w:val="single"/>
                <w:lang w:val="id-ID"/>
              </w:rPr>
            </w:pPr>
          </w:p>
        </w:tc>
        <w:tc>
          <w:tcPr>
            <w:tcW w:w="1843" w:type="dxa"/>
            <w:tcMar>
              <w:top w:w="0" w:type="dxa"/>
              <w:left w:w="108" w:type="dxa"/>
              <w:bottom w:w="0" w:type="dxa"/>
              <w:right w:w="108" w:type="dxa"/>
            </w:tcMar>
          </w:tcPr>
          <w:p w14:paraId="39B99AF2" w14:textId="77777777" w:rsidR="00375026" w:rsidRPr="008637D2" w:rsidRDefault="00375026" w:rsidP="00375026">
            <w:pPr>
              <w:spacing w:line="276" w:lineRule="auto"/>
              <w:rPr>
                <w:lang w:val="id-ID"/>
              </w:rPr>
            </w:pPr>
          </w:p>
        </w:tc>
      </w:tr>
      <w:tr w:rsidR="00DC772C" w:rsidRPr="008637D2" w14:paraId="0FE8D555" w14:textId="77777777" w:rsidTr="00375026">
        <w:trPr>
          <w:jc w:val="center"/>
        </w:trPr>
        <w:tc>
          <w:tcPr>
            <w:tcW w:w="425" w:type="dxa"/>
            <w:tcMar>
              <w:top w:w="0" w:type="dxa"/>
              <w:left w:w="108" w:type="dxa"/>
              <w:bottom w:w="0" w:type="dxa"/>
              <w:right w:w="108" w:type="dxa"/>
            </w:tcMar>
            <w:hideMark/>
          </w:tcPr>
          <w:p w14:paraId="284ECFCD" w14:textId="77777777" w:rsidR="008637D2" w:rsidRPr="008637D2" w:rsidRDefault="008637D2" w:rsidP="00375026">
            <w:pPr>
              <w:spacing w:line="276" w:lineRule="auto"/>
              <w:jc w:val="center"/>
              <w:rPr>
                <w:lang w:val="id-ID"/>
              </w:rPr>
            </w:pPr>
          </w:p>
        </w:tc>
        <w:tc>
          <w:tcPr>
            <w:tcW w:w="1701" w:type="dxa"/>
            <w:tcMar>
              <w:top w:w="0" w:type="dxa"/>
              <w:left w:w="108" w:type="dxa"/>
              <w:bottom w:w="0" w:type="dxa"/>
              <w:right w:w="108" w:type="dxa"/>
            </w:tcMar>
            <w:hideMark/>
          </w:tcPr>
          <w:p w14:paraId="7286B7F9" w14:textId="77777777" w:rsidR="008637D2" w:rsidRPr="008637D2" w:rsidRDefault="008637D2" w:rsidP="00375026">
            <w:pPr>
              <w:spacing w:line="276" w:lineRule="auto"/>
              <w:jc w:val="center"/>
              <w:rPr>
                <w:lang w:val="id-ID"/>
              </w:rPr>
            </w:pPr>
          </w:p>
        </w:tc>
        <w:tc>
          <w:tcPr>
            <w:tcW w:w="284" w:type="dxa"/>
            <w:tcMar>
              <w:top w:w="0" w:type="dxa"/>
              <w:left w:w="108" w:type="dxa"/>
              <w:bottom w:w="0" w:type="dxa"/>
              <w:right w:w="108" w:type="dxa"/>
            </w:tcMar>
            <w:hideMark/>
          </w:tcPr>
          <w:p w14:paraId="354CB6C1" w14:textId="77777777" w:rsidR="008637D2" w:rsidRPr="008637D2" w:rsidRDefault="008637D2" w:rsidP="00375026">
            <w:pPr>
              <w:spacing w:line="276" w:lineRule="auto"/>
              <w:rPr>
                <w:lang w:val="id-ID"/>
              </w:rPr>
            </w:pPr>
          </w:p>
        </w:tc>
        <w:tc>
          <w:tcPr>
            <w:tcW w:w="3685" w:type="dxa"/>
            <w:tcMar>
              <w:top w:w="0" w:type="dxa"/>
              <w:left w:w="108" w:type="dxa"/>
              <w:bottom w:w="0" w:type="dxa"/>
              <w:right w:w="108" w:type="dxa"/>
            </w:tcMar>
            <w:hideMark/>
          </w:tcPr>
          <w:p w14:paraId="5B0BE826" w14:textId="77777777" w:rsidR="008637D2" w:rsidRPr="008637D2" w:rsidRDefault="008637D2" w:rsidP="00375026">
            <w:pPr>
              <w:spacing w:line="276" w:lineRule="auto"/>
              <w:rPr>
                <w:lang w:val="id-ID"/>
              </w:rPr>
            </w:pPr>
          </w:p>
        </w:tc>
        <w:tc>
          <w:tcPr>
            <w:tcW w:w="1843" w:type="dxa"/>
            <w:tcMar>
              <w:top w:w="0" w:type="dxa"/>
              <w:left w:w="108" w:type="dxa"/>
              <w:bottom w:w="0" w:type="dxa"/>
              <w:right w:w="108" w:type="dxa"/>
            </w:tcMar>
            <w:hideMark/>
          </w:tcPr>
          <w:p w14:paraId="72D5D211" w14:textId="77777777" w:rsidR="008637D2" w:rsidRPr="008637D2" w:rsidRDefault="008637D2" w:rsidP="00375026">
            <w:pPr>
              <w:spacing w:line="276" w:lineRule="auto"/>
              <w:jc w:val="center"/>
              <w:rPr>
                <w:lang w:val="id-ID"/>
              </w:rPr>
            </w:pPr>
          </w:p>
        </w:tc>
      </w:tr>
      <w:tr w:rsidR="00DC772C" w:rsidRPr="008637D2" w14:paraId="210F8B2F" w14:textId="77777777" w:rsidTr="00375026">
        <w:trPr>
          <w:trHeight w:val="194"/>
          <w:jc w:val="center"/>
        </w:trPr>
        <w:tc>
          <w:tcPr>
            <w:tcW w:w="425" w:type="dxa"/>
            <w:tcMar>
              <w:top w:w="0" w:type="dxa"/>
              <w:left w:w="108" w:type="dxa"/>
              <w:bottom w:w="0" w:type="dxa"/>
              <w:right w:w="108" w:type="dxa"/>
            </w:tcMar>
            <w:hideMark/>
          </w:tcPr>
          <w:p w14:paraId="724CDACB" w14:textId="77777777" w:rsidR="008637D2" w:rsidRPr="008637D2" w:rsidRDefault="008637D2" w:rsidP="00375026">
            <w:pPr>
              <w:spacing w:line="276" w:lineRule="auto"/>
              <w:jc w:val="center"/>
              <w:rPr>
                <w:lang w:val="id-ID"/>
              </w:rPr>
            </w:pPr>
            <w:r w:rsidRPr="008637D2">
              <w:rPr>
                <w:lang w:val="id-ID"/>
              </w:rPr>
              <w:t>2.</w:t>
            </w:r>
          </w:p>
        </w:tc>
        <w:tc>
          <w:tcPr>
            <w:tcW w:w="1701" w:type="dxa"/>
            <w:tcMar>
              <w:top w:w="0" w:type="dxa"/>
              <w:left w:w="108" w:type="dxa"/>
              <w:bottom w:w="0" w:type="dxa"/>
              <w:right w:w="108" w:type="dxa"/>
            </w:tcMar>
            <w:hideMark/>
          </w:tcPr>
          <w:p w14:paraId="09729170" w14:textId="3B24AC0B" w:rsidR="008637D2" w:rsidRPr="00375026" w:rsidRDefault="00375026" w:rsidP="00375026">
            <w:pPr>
              <w:spacing w:line="276" w:lineRule="auto"/>
            </w:pPr>
            <w:r>
              <w:t>Pembimbing Pendamping</w:t>
            </w:r>
          </w:p>
        </w:tc>
        <w:tc>
          <w:tcPr>
            <w:tcW w:w="284" w:type="dxa"/>
            <w:tcMar>
              <w:top w:w="0" w:type="dxa"/>
              <w:left w:w="108" w:type="dxa"/>
              <w:bottom w:w="0" w:type="dxa"/>
              <w:right w:w="108" w:type="dxa"/>
            </w:tcMar>
            <w:hideMark/>
          </w:tcPr>
          <w:p w14:paraId="0B423A8D"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7D50D77B" w14:textId="4D94C8CE" w:rsidR="00F17913" w:rsidRPr="00F17913" w:rsidRDefault="00375026" w:rsidP="00375026">
            <w:pPr>
              <w:spacing w:line="276" w:lineRule="auto"/>
            </w:pPr>
            <w:r>
              <w:rPr>
                <w:u w:val="single"/>
              </w:rPr>
              <w:t>Mohammad Arda Dwi Ardianto, S.Kom.</w:t>
            </w:r>
          </w:p>
        </w:tc>
        <w:tc>
          <w:tcPr>
            <w:tcW w:w="1843" w:type="dxa"/>
            <w:tcMar>
              <w:top w:w="0" w:type="dxa"/>
              <w:left w:w="108" w:type="dxa"/>
              <w:bottom w:w="0" w:type="dxa"/>
              <w:right w:w="108" w:type="dxa"/>
            </w:tcMar>
            <w:hideMark/>
          </w:tcPr>
          <w:p w14:paraId="21678877" w14:textId="77777777" w:rsidR="008637D2" w:rsidRPr="008637D2" w:rsidRDefault="008637D2" w:rsidP="00375026">
            <w:pPr>
              <w:spacing w:line="276" w:lineRule="auto"/>
              <w:jc w:val="center"/>
              <w:rPr>
                <w:lang w:val="id-ID"/>
              </w:rPr>
            </w:pPr>
          </w:p>
          <w:p w14:paraId="1BEAFD99" w14:textId="77777777" w:rsidR="008637D2" w:rsidRPr="008637D2" w:rsidRDefault="008637D2" w:rsidP="00375026">
            <w:pPr>
              <w:spacing w:line="276" w:lineRule="auto"/>
              <w:jc w:val="center"/>
              <w:rPr>
                <w:lang w:val="id-ID"/>
              </w:rPr>
            </w:pPr>
            <w:r w:rsidRPr="008637D2">
              <w:rPr>
                <w:lang w:val="id-ID"/>
              </w:rPr>
              <w:t>...........................</w:t>
            </w:r>
          </w:p>
        </w:tc>
      </w:tr>
      <w:tr w:rsidR="00375026" w:rsidRPr="008637D2" w14:paraId="15075B98" w14:textId="77777777" w:rsidTr="00375026">
        <w:trPr>
          <w:trHeight w:val="118"/>
          <w:jc w:val="center"/>
        </w:trPr>
        <w:tc>
          <w:tcPr>
            <w:tcW w:w="425" w:type="dxa"/>
            <w:tcMar>
              <w:top w:w="0" w:type="dxa"/>
              <w:left w:w="108" w:type="dxa"/>
              <w:bottom w:w="0" w:type="dxa"/>
              <w:right w:w="108" w:type="dxa"/>
            </w:tcMar>
          </w:tcPr>
          <w:p w14:paraId="29C1FC50"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11F95E7C" w14:textId="77777777" w:rsidR="00375026" w:rsidRDefault="00375026" w:rsidP="00375026">
            <w:pPr>
              <w:spacing w:line="276" w:lineRule="auto"/>
            </w:pPr>
          </w:p>
        </w:tc>
        <w:tc>
          <w:tcPr>
            <w:tcW w:w="284" w:type="dxa"/>
            <w:tcMar>
              <w:top w:w="0" w:type="dxa"/>
              <w:left w:w="108" w:type="dxa"/>
              <w:bottom w:w="0" w:type="dxa"/>
              <w:right w:w="108" w:type="dxa"/>
            </w:tcMar>
          </w:tcPr>
          <w:p w14:paraId="26AA7139"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73C657B1" w14:textId="77777777" w:rsidR="00375026" w:rsidRDefault="00375026" w:rsidP="00375026">
            <w:pPr>
              <w:spacing w:line="276" w:lineRule="auto"/>
              <w:rPr>
                <w:u w:val="single"/>
              </w:rPr>
            </w:pPr>
          </w:p>
        </w:tc>
        <w:tc>
          <w:tcPr>
            <w:tcW w:w="1843" w:type="dxa"/>
            <w:tcMar>
              <w:top w:w="0" w:type="dxa"/>
              <w:left w:w="108" w:type="dxa"/>
              <w:bottom w:w="0" w:type="dxa"/>
              <w:right w:w="108" w:type="dxa"/>
            </w:tcMar>
          </w:tcPr>
          <w:p w14:paraId="1B1F2627" w14:textId="77777777" w:rsidR="00375026" w:rsidRPr="008637D2" w:rsidRDefault="00375026" w:rsidP="00375026">
            <w:pPr>
              <w:spacing w:line="276" w:lineRule="auto"/>
              <w:jc w:val="center"/>
              <w:rPr>
                <w:lang w:val="id-ID"/>
              </w:rPr>
            </w:pPr>
          </w:p>
        </w:tc>
      </w:tr>
      <w:tr w:rsidR="00DC772C" w:rsidRPr="008637D2" w14:paraId="6A85F61A" w14:textId="77777777" w:rsidTr="00375026">
        <w:trPr>
          <w:jc w:val="center"/>
        </w:trPr>
        <w:tc>
          <w:tcPr>
            <w:tcW w:w="425" w:type="dxa"/>
            <w:tcMar>
              <w:top w:w="0" w:type="dxa"/>
              <w:left w:w="108" w:type="dxa"/>
              <w:bottom w:w="0" w:type="dxa"/>
              <w:right w:w="108" w:type="dxa"/>
            </w:tcMar>
            <w:hideMark/>
          </w:tcPr>
          <w:p w14:paraId="6C5B512E" w14:textId="77777777" w:rsidR="008637D2" w:rsidRPr="008637D2" w:rsidRDefault="008637D2" w:rsidP="00375026">
            <w:pPr>
              <w:spacing w:line="276" w:lineRule="auto"/>
              <w:jc w:val="center"/>
              <w:rPr>
                <w:lang w:val="id-ID"/>
              </w:rPr>
            </w:pPr>
          </w:p>
        </w:tc>
        <w:tc>
          <w:tcPr>
            <w:tcW w:w="1701" w:type="dxa"/>
            <w:tcMar>
              <w:top w:w="0" w:type="dxa"/>
              <w:left w:w="108" w:type="dxa"/>
              <w:bottom w:w="0" w:type="dxa"/>
              <w:right w:w="108" w:type="dxa"/>
            </w:tcMar>
            <w:hideMark/>
          </w:tcPr>
          <w:p w14:paraId="06463A04" w14:textId="77777777" w:rsidR="008637D2" w:rsidRPr="008637D2" w:rsidRDefault="008637D2" w:rsidP="00375026">
            <w:pPr>
              <w:spacing w:line="276" w:lineRule="auto"/>
              <w:rPr>
                <w:lang w:val="id-ID"/>
              </w:rPr>
            </w:pPr>
          </w:p>
        </w:tc>
        <w:tc>
          <w:tcPr>
            <w:tcW w:w="284" w:type="dxa"/>
            <w:tcMar>
              <w:top w:w="0" w:type="dxa"/>
              <w:left w:w="108" w:type="dxa"/>
              <w:bottom w:w="0" w:type="dxa"/>
              <w:right w:w="108" w:type="dxa"/>
            </w:tcMar>
            <w:hideMark/>
          </w:tcPr>
          <w:p w14:paraId="4F2C58EF" w14:textId="77777777" w:rsidR="008637D2" w:rsidRPr="008637D2" w:rsidRDefault="008637D2" w:rsidP="00375026">
            <w:pPr>
              <w:spacing w:line="276" w:lineRule="auto"/>
              <w:rPr>
                <w:lang w:val="id-ID"/>
              </w:rPr>
            </w:pPr>
          </w:p>
        </w:tc>
        <w:tc>
          <w:tcPr>
            <w:tcW w:w="3685" w:type="dxa"/>
            <w:tcMar>
              <w:top w:w="0" w:type="dxa"/>
              <w:left w:w="108" w:type="dxa"/>
              <w:bottom w:w="0" w:type="dxa"/>
              <w:right w:w="108" w:type="dxa"/>
            </w:tcMar>
            <w:hideMark/>
          </w:tcPr>
          <w:p w14:paraId="735CAC7A" w14:textId="77777777" w:rsidR="008637D2" w:rsidRPr="00244495" w:rsidRDefault="008637D2" w:rsidP="00375026">
            <w:pPr>
              <w:spacing w:line="276" w:lineRule="auto"/>
              <w:rPr>
                <w:color w:val="BFBFBF" w:themeColor="background1" w:themeShade="BF"/>
                <w:lang w:val="id-ID"/>
              </w:rPr>
            </w:pPr>
          </w:p>
        </w:tc>
        <w:tc>
          <w:tcPr>
            <w:tcW w:w="1843" w:type="dxa"/>
            <w:tcMar>
              <w:top w:w="0" w:type="dxa"/>
              <w:left w:w="108" w:type="dxa"/>
              <w:bottom w:w="0" w:type="dxa"/>
              <w:right w:w="108" w:type="dxa"/>
            </w:tcMar>
            <w:hideMark/>
          </w:tcPr>
          <w:p w14:paraId="4551B47D" w14:textId="77777777" w:rsidR="008637D2" w:rsidRPr="008637D2" w:rsidRDefault="008637D2" w:rsidP="00375026">
            <w:pPr>
              <w:spacing w:line="276" w:lineRule="auto"/>
              <w:jc w:val="center"/>
              <w:rPr>
                <w:lang w:val="id-ID"/>
              </w:rPr>
            </w:pPr>
          </w:p>
        </w:tc>
      </w:tr>
      <w:tr w:rsidR="00DC772C" w:rsidRPr="008637D2" w14:paraId="5DD16198" w14:textId="77777777" w:rsidTr="00375026">
        <w:trPr>
          <w:trHeight w:val="260"/>
          <w:jc w:val="center"/>
        </w:trPr>
        <w:tc>
          <w:tcPr>
            <w:tcW w:w="425" w:type="dxa"/>
            <w:tcMar>
              <w:top w:w="0" w:type="dxa"/>
              <w:left w:w="108" w:type="dxa"/>
              <w:bottom w:w="0" w:type="dxa"/>
              <w:right w:w="108" w:type="dxa"/>
            </w:tcMar>
            <w:hideMark/>
          </w:tcPr>
          <w:p w14:paraId="303F235B" w14:textId="77777777" w:rsidR="008637D2" w:rsidRPr="008637D2" w:rsidRDefault="008637D2" w:rsidP="00375026">
            <w:pPr>
              <w:spacing w:line="276" w:lineRule="auto"/>
              <w:jc w:val="center"/>
              <w:rPr>
                <w:lang w:val="id-ID"/>
              </w:rPr>
            </w:pPr>
            <w:r w:rsidRPr="008637D2">
              <w:rPr>
                <w:lang w:val="id-ID"/>
              </w:rPr>
              <w:t>3.</w:t>
            </w:r>
          </w:p>
        </w:tc>
        <w:tc>
          <w:tcPr>
            <w:tcW w:w="1701" w:type="dxa"/>
            <w:tcMar>
              <w:top w:w="0" w:type="dxa"/>
              <w:left w:w="108" w:type="dxa"/>
              <w:bottom w:w="0" w:type="dxa"/>
              <w:right w:w="108" w:type="dxa"/>
            </w:tcMar>
            <w:hideMark/>
          </w:tcPr>
          <w:p w14:paraId="013C20B8" w14:textId="78F1965B" w:rsidR="008637D2" w:rsidRPr="00375026" w:rsidRDefault="00375026" w:rsidP="00375026">
            <w:pPr>
              <w:spacing w:line="276" w:lineRule="auto"/>
            </w:pPr>
            <w:r>
              <w:t>Penguji Utama</w:t>
            </w:r>
          </w:p>
        </w:tc>
        <w:tc>
          <w:tcPr>
            <w:tcW w:w="284" w:type="dxa"/>
            <w:tcMar>
              <w:top w:w="0" w:type="dxa"/>
              <w:left w:w="108" w:type="dxa"/>
              <w:bottom w:w="0" w:type="dxa"/>
              <w:right w:w="108" w:type="dxa"/>
            </w:tcMar>
            <w:hideMark/>
          </w:tcPr>
          <w:p w14:paraId="7ABFF155"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2727C6CD" w14:textId="410DEDBF" w:rsidR="008637D2" w:rsidRPr="00244495" w:rsidRDefault="008637D2" w:rsidP="00375026">
            <w:pPr>
              <w:spacing w:line="276" w:lineRule="auto"/>
              <w:rPr>
                <w:color w:val="BFBFBF" w:themeColor="background1" w:themeShade="BF"/>
                <w:lang w:val="id-ID"/>
              </w:rPr>
            </w:pPr>
          </w:p>
        </w:tc>
        <w:tc>
          <w:tcPr>
            <w:tcW w:w="1843" w:type="dxa"/>
            <w:tcMar>
              <w:top w:w="0" w:type="dxa"/>
              <w:left w:w="108" w:type="dxa"/>
              <w:bottom w:w="0" w:type="dxa"/>
              <w:right w:w="108" w:type="dxa"/>
            </w:tcMar>
            <w:hideMark/>
          </w:tcPr>
          <w:p w14:paraId="3C0264F7" w14:textId="77777777" w:rsidR="008637D2" w:rsidRPr="008637D2" w:rsidRDefault="008637D2" w:rsidP="00375026">
            <w:pPr>
              <w:spacing w:line="276" w:lineRule="auto"/>
              <w:jc w:val="center"/>
              <w:rPr>
                <w:lang w:val="id-ID"/>
              </w:rPr>
            </w:pPr>
          </w:p>
          <w:p w14:paraId="42E81DF0" w14:textId="77777777" w:rsidR="008637D2" w:rsidRPr="008637D2" w:rsidRDefault="008637D2" w:rsidP="00375026">
            <w:pPr>
              <w:spacing w:line="276" w:lineRule="auto"/>
              <w:jc w:val="center"/>
              <w:rPr>
                <w:lang w:val="id-ID"/>
              </w:rPr>
            </w:pPr>
            <w:r w:rsidRPr="008637D2">
              <w:rPr>
                <w:lang w:val="id-ID"/>
              </w:rPr>
              <w:t>...........................</w:t>
            </w:r>
          </w:p>
        </w:tc>
      </w:tr>
      <w:tr w:rsidR="00375026" w:rsidRPr="008637D2" w14:paraId="64533C3F" w14:textId="77777777" w:rsidTr="00375026">
        <w:trPr>
          <w:trHeight w:val="70"/>
          <w:jc w:val="center"/>
        </w:trPr>
        <w:tc>
          <w:tcPr>
            <w:tcW w:w="425" w:type="dxa"/>
            <w:tcMar>
              <w:top w:w="0" w:type="dxa"/>
              <w:left w:w="108" w:type="dxa"/>
              <w:bottom w:w="0" w:type="dxa"/>
              <w:right w:w="108" w:type="dxa"/>
            </w:tcMar>
          </w:tcPr>
          <w:p w14:paraId="41383D52"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25954CB4" w14:textId="77777777" w:rsidR="00375026" w:rsidRDefault="00375026" w:rsidP="00375026">
            <w:pPr>
              <w:spacing w:line="276" w:lineRule="auto"/>
            </w:pPr>
          </w:p>
        </w:tc>
        <w:tc>
          <w:tcPr>
            <w:tcW w:w="284" w:type="dxa"/>
            <w:tcMar>
              <w:top w:w="0" w:type="dxa"/>
              <w:left w:w="108" w:type="dxa"/>
              <w:bottom w:w="0" w:type="dxa"/>
              <w:right w:w="108" w:type="dxa"/>
            </w:tcMar>
          </w:tcPr>
          <w:p w14:paraId="6BAC6E07"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5105FE2D" w14:textId="77777777" w:rsidR="00375026" w:rsidRPr="00244495" w:rsidRDefault="00375026" w:rsidP="00375026">
            <w:pPr>
              <w:spacing w:line="276" w:lineRule="auto"/>
              <w:rPr>
                <w:color w:val="BFBFBF" w:themeColor="background1" w:themeShade="BF"/>
                <w:lang w:val="id-ID"/>
              </w:rPr>
            </w:pPr>
          </w:p>
        </w:tc>
        <w:tc>
          <w:tcPr>
            <w:tcW w:w="1843" w:type="dxa"/>
            <w:tcMar>
              <w:top w:w="0" w:type="dxa"/>
              <w:left w:w="108" w:type="dxa"/>
              <w:bottom w:w="0" w:type="dxa"/>
              <w:right w:w="108" w:type="dxa"/>
            </w:tcMar>
          </w:tcPr>
          <w:p w14:paraId="6DF4D318" w14:textId="77777777" w:rsidR="00375026" w:rsidRPr="008637D2" w:rsidRDefault="00375026" w:rsidP="00375026">
            <w:pPr>
              <w:spacing w:line="276" w:lineRule="auto"/>
              <w:jc w:val="center"/>
              <w:rPr>
                <w:lang w:val="id-ID"/>
              </w:rPr>
            </w:pPr>
          </w:p>
        </w:tc>
      </w:tr>
      <w:tr w:rsidR="00375026" w:rsidRPr="008637D2" w14:paraId="796FAEBB" w14:textId="77777777" w:rsidTr="00375026">
        <w:trPr>
          <w:trHeight w:val="453"/>
          <w:jc w:val="center"/>
        </w:trPr>
        <w:tc>
          <w:tcPr>
            <w:tcW w:w="425" w:type="dxa"/>
            <w:tcMar>
              <w:top w:w="0" w:type="dxa"/>
              <w:left w:w="108" w:type="dxa"/>
              <w:bottom w:w="0" w:type="dxa"/>
              <w:right w:w="108" w:type="dxa"/>
            </w:tcMar>
          </w:tcPr>
          <w:p w14:paraId="54C30B75" w14:textId="2AD560FD" w:rsidR="00375026" w:rsidRPr="00375026" w:rsidRDefault="00375026" w:rsidP="00375026">
            <w:pPr>
              <w:spacing w:line="276" w:lineRule="auto"/>
              <w:jc w:val="center"/>
            </w:pPr>
            <w:r>
              <w:t>4.</w:t>
            </w:r>
          </w:p>
        </w:tc>
        <w:tc>
          <w:tcPr>
            <w:tcW w:w="1701" w:type="dxa"/>
            <w:tcMar>
              <w:top w:w="0" w:type="dxa"/>
              <w:left w:w="108" w:type="dxa"/>
              <w:bottom w:w="0" w:type="dxa"/>
              <w:right w:w="108" w:type="dxa"/>
            </w:tcMar>
          </w:tcPr>
          <w:p w14:paraId="599B774C" w14:textId="5AF61AC4" w:rsidR="00375026" w:rsidRDefault="00375026" w:rsidP="00375026">
            <w:pPr>
              <w:spacing w:line="276" w:lineRule="auto"/>
            </w:pPr>
            <w:r>
              <w:t>Penguji Pendamping</w:t>
            </w:r>
          </w:p>
        </w:tc>
        <w:tc>
          <w:tcPr>
            <w:tcW w:w="284" w:type="dxa"/>
            <w:tcMar>
              <w:top w:w="0" w:type="dxa"/>
              <w:left w:w="108" w:type="dxa"/>
              <w:bottom w:w="0" w:type="dxa"/>
              <w:right w:w="108" w:type="dxa"/>
            </w:tcMar>
          </w:tcPr>
          <w:p w14:paraId="3C3C78C0" w14:textId="41ADBBC5" w:rsidR="00375026" w:rsidRPr="00375026" w:rsidRDefault="00375026" w:rsidP="00375026">
            <w:pPr>
              <w:spacing w:line="276" w:lineRule="auto"/>
            </w:pPr>
            <w:r>
              <w:t>:</w:t>
            </w:r>
          </w:p>
        </w:tc>
        <w:tc>
          <w:tcPr>
            <w:tcW w:w="3685" w:type="dxa"/>
            <w:tcMar>
              <w:top w:w="0" w:type="dxa"/>
              <w:left w:w="108" w:type="dxa"/>
              <w:bottom w:w="0" w:type="dxa"/>
              <w:right w:w="108" w:type="dxa"/>
            </w:tcMar>
          </w:tcPr>
          <w:p w14:paraId="76F124EE" w14:textId="77777777" w:rsidR="00375026" w:rsidRDefault="00375026" w:rsidP="00375026">
            <w:pPr>
              <w:spacing w:line="276" w:lineRule="auto"/>
              <w:rPr>
                <w:u w:val="single"/>
              </w:rPr>
            </w:pPr>
          </w:p>
        </w:tc>
        <w:tc>
          <w:tcPr>
            <w:tcW w:w="1843" w:type="dxa"/>
            <w:tcMar>
              <w:top w:w="0" w:type="dxa"/>
              <w:left w:w="108" w:type="dxa"/>
              <w:bottom w:w="0" w:type="dxa"/>
              <w:right w:w="108" w:type="dxa"/>
            </w:tcMar>
          </w:tcPr>
          <w:p w14:paraId="35FFE3B9" w14:textId="77777777" w:rsidR="00375026" w:rsidRPr="008637D2" w:rsidRDefault="00375026" w:rsidP="00375026">
            <w:pPr>
              <w:spacing w:line="276" w:lineRule="auto"/>
              <w:jc w:val="center"/>
              <w:rPr>
                <w:lang w:val="id-ID"/>
              </w:rPr>
            </w:pPr>
          </w:p>
          <w:p w14:paraId="1C22ADBB" w14:textId="34D0075A" w:rsidR="00375026" w:rsidRPr="008637D2" w:rsidRDefault="00375026" w:rsidP="00375026">
            <w:pPr>
              <w:spacing w:line="276" w:lineRule="auto"/>
              <w:jc w:val="center"/>
              <w:rPr>
                <w:lang w:val="id-ID"/>
              </w:rPr>
            </w:pPr>
            <w:r w:rsidRPr="008637D2">
              <w:rPr>
                <w:lang w:val="id-ID"/>
              </w:rPr>
              <w:t>...........................</w:t>
            </w:r>
          </w:p>
        </w:tc>
      </w:tr>
    </w:tbl>
    <w:p w14:paraId="03DE218D" w14:textId="77777777" w:rsidR="009958E6" w:rsidRDefault="009958E6" w:rsidP="009958E6">
      <w:pPr>
        <w:jc w:val="center"/>
      </w:pPr>
    </w:p>
    <w:p w14:paraId="04E25050" w14:textId="77777777" w:rsidR="009958E6" w:rsidRDefault="009958E6" w:rsidP="009958E6">
      <w:pPr>
        <w:jc w:val="center"/>
      </w:pPr>
      <w:r w:rsidRPr="007C21D1">
        <w:t>Mengetahui,</w:t>
      </w:r>
    </w:p>
    <w:p w14:paraId="792FC1A9" w14:textId="77777777" w:rsidR="009958E6" w:rsidRPr="007C21D1" w:rsidRDefault="009958E6" w:rsidP="009958E6">
      <w:pPr>
        <w:jc w:val="center"/>
      </w:pPr>
    </w:p>
    <w:tbl>
      <w:tblPr>
        <w:tblW w:w="0" w:type="auto"/>
        <w:jc w:val="center"/>
        <w:tblLook w:val="01E0" w:firstRow="1" w:lastRow="1" w:firstColumn="1" w:lastColumn="1" w:noHBand="0" w:noVBand="0"/>
      </w:tblPr>
      <w:tblGrid>
        <w:gridCol w:w="3966"/>
        <w:gridCol w:w="3971"/>
      </w:tblGrid>
      <w:tr w:rsidR="009958E6" w:rsidRPr="007C21D1" w14:paraId="490CC890" w14:textId="77777777" w:rsidTr="00111FF6">
        <w:trPr>
          <w:jc w:val="center"/>
        </w:trPr>
        <w:tc>
          <w:tcPr>
            <w:tcW w:w="4077" w:type="dxa"/>
          </w:tcPr>
          <w:p w14:paraId="38255DDE" w14:textId="77777777" w:rsidR="009958E6" w:rsidRPr="007C21D1" w:rsidRDefault="009958E6" w:rsidP="00111FF6">
            <w:pPr>
              <w:pStyle w:val="IsiTabel1"/>
              <w:spacing w:line="240" w:lineRule="auto"/>
              <w:jc w:val="center"/>
            </w:pPr>
            <w:r w:rsidRPr="007C21D1">
              <w:t>Ketua Jurusan</w:t>
            </w:r>
          </w:p>
          <w:p w14:paraId="0C8ECFAA" w14:textId="77777777" w:rsidR="009958E6" w:rsidRPr="007C21D1" w:rsidRDefault="009958E6" w:rsidP="00111FF6">
            <w:pPr>
              <w:pStyle w:val="IsiTabel1"/>
              <w:spacing w:line="240" w:lineRule="auto"/>
              <w:jc w:val="center"/>
            </w:pPr>
            <w:r w:rsidRPr="007C21D1">
              <w:t>Teknologi Informasi</w:t>
            </w:r>
          </w:p>
        </w:tc>
        <w:tc>
          <w:tcPr>
            <w:tcW w:w="4077" w:type="dxa"/>
          </w:tcPr>
          <w:p w14:paraId="5DC16135" w14:textId="77777777" w:rsidR="009958E6" w:rsidRPr="007C21D1" w:rsidRDefault="009958E6" w:rsidP="00111FF6">
            <w:pPr>
              <w:pStyle w:val="IsiTabel1"/>
              <w:spacing w:line="240" w:lineRule="auto"/>
              <w:jc w:val="center"/>
            </w:pPr>
            <w:r w:rsidRPr="007C21D1">
              <w:t>Ketua Program Studi</w:t>
            </w:r>
          </w:p>
          <w:p w14:paraId="5EBB0DC9" w14:textId="77777777" w:rsidR="009958E6" w:rsidRPr="007C21D1" w:rsidRDefault="009958E6" w:rsidP="00111FF6">
            <w:pPr>
              <w:pStyle w:val="IsiTabel1"/>
              <w:spacing w:line="240" w:lineRule="auto"/>
              <w:jc w:val="center"/>
            </w:pPr>
            <w:r>
              <w:rPr>
                <w:lang w:val="en-US"/>
              </w:rPr>
              <w:t>Teknik</w:t>
            </w:r>
            <w:r w:rsidRPr="007C21D1">
              <w:t xml:space="preserve"> Informatika</w:t>
            </w:r>
          </w:p>
        </w:tc>
      </w:tr>
      <w:tr w:rsidR="009958E6" w:rsidRPr="007C21D1" w14:paraId="095CCCF3" w14:textId="77777777" w:rsidTr="00111FF6">
        <w:trPr>
          <w:jc w:val="center"/>
        </w:trPr>
        <w:tc>
          <w:tcPr>
            <w:tcW w:w="4077" w:type="dxa"/>
          </w:tcPr>
          <w:p w14:paraId="0A770F69" w14:textId="77777777" w:rsidR="009958E6" w:rsidRPr="007C21D1" w:rsidRDefault="009958E6" w:rsidP="00111FF6">
            <w:pPr>
              <w:pStyle w:val="IsiTabel1"/>
              <w:spacing w:line="240" w:lineRule="auto"/>
              <w:jc w:val="center"/>
              <w:rPr>
                <w:u w:val="single"/>
              </w:rPr>
            </w:pPr>
          </w:p>
          <w:p w14:paraId="1496F37B" w14:textId="77777777" w:rsidR="009958E6" w:rsidRDefault="009958E6" w:rsidP="00111FF6">
            <w:pPr>
              <w:pStyle w:val="IsiTabel1"/>
              <w:spacing w:line="240" w:lineRule="auto"/>
              <w:jc w:val="center"/>
              <w:rPr>
                <w:u w:val="single"/>
              </w:rPr>
            </w:pPr>
          </w:p>
          <w:p w14:paraId="7E078255" w14:textId="77777777" w:rsidR="009958E6" w:rsidRDefault="009958E6" w:rsidP="00111FF6">
            <w:pPr>
              <w:pStyle w:val="IsiTabel1"/>
              <w:spacing w:line="240" w:lineRule="auto"/>
              <w:jc w:val="center"/>
              <w:rPr>
                <w:u w:val="single"/>
              </w:rPr>
            </w:pPr>
          </w:p>
          <w:p w14:paraId="011FF01E" w14:textId="77777777" w:rsidR="009958E6" w:rsidRDefault="009958E6" w:rsidP="00111FF6">
            <w:pPr>
              <w:pStyle w:val="IsiTabel1"/>
              <w:spacing w:line="240" w:lineRule="auto"/>
              <w:jc w:val="center"/>
              <w:rPr>
                <w:u w:val="single"/>
              </w:rPr>
            </w:pPr>
          </w:p>
          <w:p w14:paraId="414B5E7A" w14:textId="77777777" w:rsidR="009958E6" w:rsidRPr="007C21D1" w:rsidRDefault="009958E6" w:rsidP="00111FF6">
            <w:pPr>
              <w:pStyle w:val="IsiTabel1"/>
              <w:spacing w:line="240" w:lineRule="auto"/>
              <w:jc w:val="center"/>
              <w:rPr>
                <w:u w:val="single"/>
              </w:rPr>
            </w:pPr>
          </w:p>
          <w:p w14:paraId="03745547" w14:textId="77777777" w:rsidR="009958E6" w:rsidRPr="007C21D1" w:rsidRDefault="009958E6" w:rsidP="00111FF6">
            <w:pPr>
              <w:pStyle w:val="IsiTabel1"/>
              <w:spacing w:line="240" w:lineRule="auto"/>
              <w:jc w:val="center"/>
            </w:pPr>
            <w:r w:rsidRPr="007C21D1">
              <w:rPr>
                <w:u w:val="single"/>
              </w:rPr>
              <w:t>Rudy Ariyanto, S</w:t>
            </w:r>
            <w:r>
              <w:rPr>
                <w:u w:val="single"/>
              </w:rPr>
              <w:t>.</w:t>
            </w:r>
            <w:r w:rsidRPr="007C21D1">
              <w:rPr>
                <w:u w:val="single"/>
              </w:rPr>
              <w:t>T., M</w:t>
            </w:r>
            <w:r>
              <w:rPr>
                <w:u w:val="single"/>
              </w:rPr>
              <w:t>.</w:t>
            </w:r>
            <w:r w:rsidRPr="007C21D1">
              <w:rPr>
                <w:u w:val="single"/>
              </w:rPr>
              <w:t>Cs.</w:t>
            </w:r>
          </w:p>
        </w:tc>
        <w:tc>
          <w:tcPr>
            <w:tcW w:w="4077" w:type="dxa"/>
          </w:tcPr>
          <w:p w14:paraId="20F83367" w14:textId="77777777" w:rsidR="009958E6" w:rsidRPr="007C21D1" w:rsidRDefault="009958E6" w:rsidP="00111FF6">
            <w:pPr>
              <w:pStyle w:val="IsiTabel1"/>
              <w:spacing w:line="240" w:lineRule="auto"/>
              <w:jc w:val="center"/>
            </w:pPr>
          </w:p>
          <w:p w14:paraId="6CD8A924" w14:textId="77777777" w:rsidR="009958E6" w:rsidRDefault="009958E6" w:rsidP="00111FF6">
            <w:pPr>
              <w:pStyle w:val="IsiTabel1"/>
              <w:spacing w:line="240" w:lineRule="auto"/>
              <w:jc w:val="center"/>
            </w:pPr>
          </w:p>
          <w:p w14:paraId="4EDDC928" w14:textId="77777777" w:rsidR="009958E6" w:rsidRDefault="009958E6" w:rsidP="00111FF6">
            <w:pPr>
              <w:pStyle w:val="IsiTabel1"/>
              <w:spacing w:line="240" w:lineRule="auto"/>
              <w:jc w:val="center"/>
            </w:pPr>
          </w:p>
          <w:p w14:paraId="2D7ADFC5" w14:textId="77777777" w:rsidR="009958E6" w:rsidRDefault="009958E6" w:rsidP="00111FF6">
            <w:pPr>
              <w:pStyle w:val="IsiTabel1"/>
              <w:spacing w:line="240" w:lineRule="auto"/>
              <w:jc w:val="center"/>
            </w:pPr>
          </w:p>
          <w:p w14:paraId="5DE7530B" w14:textId="77777777" w:rsidR="009958E6" w:rsidRPr="007C21D1" w:rsidRDefault="009958E6" w:rsidP="00111FF6">
            <w:pPr>
              <w:pStyle w:val="IsiTabel1"/>
              <w:spacing w:line="240" w:lineRule="auto"/>
              <w:jc w:val="center"/>
            </w:pPr>
          </w:p>
          <w:p w14:paraId="0E69BBF8" w14:textId="77777777" w:rsidR="009958E6" w:rsidRPr="007C21D1" w:rsidRDefault="009958E6" w:rsidP="00111FF6">
            <w:pPr>
              <w:pStyle w:val="IsiTabel1"/>
              <w:spacing w:line="240" w:lineRule="auto"/>
              <w:jc w:val="center"/>
            </w:pPr>
            <w:r>
              <w:rPr>
                <w:u w:val="single"/>
                <w:lang w:val="en-US"/>
              </w:rPr>
              <w:t>Imam Fahrur Rozi, S.T., M.T.</w:t>
            </w:r>
          </w:p>
        </w:tc>
      </w:tr>
      <w:tr w:rsidR="009958E6" w:rsidRPr="007C21D1" w14:paraId="35BBDEB4" w14:textId="77777777" w:rsidTr="00111FF6">
        <w:trPr>
          <w:jc w:val="center"/>
        </w:trPr>
        <w:tc>
          <w:tcPr>
            <w:tcW w:w="4077" w:type="dxa"/>
            <w:vAlign w:val="center"/>
          </w:tcPr>
          <w:p w14:paraId="482F2E10" w14:textId="77777777" w:rsidR="009958E6" w:rsidRPr="007C21D1" w:rsidRDefault="009958E6" w:rsidP="00111FF6">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5"/>
            </w:tblGrid>
            <w:tr w:rsidR="009958E6" w:rsidRPr="007C21D1" w14:paraId="09A2DB78" w14:textId="77777777" w:rsidTr="00111FF6">
              <w:trPr>
                <w:tblCellSpacing w:w="0" w:type="dxa"/>
              </w:trPr>
              <w:tc>
                <w:tcPr>
                  <w:tcW w:w="0" w:type="auto"/>
                  <w:vAlign w:val="center"/>
                  <w:hideMark/>
                </w:tcPr>
                <w:p w14:paraId="550706F6" w14:textId="77777777" w:rsidR="009958E6" w:rsidRPr="007C21D1" w:rsidRDefault="009958E6" w:rsidP="00111FF6">
                  <w:pPr>
                    <w:pStyle w:val="IsiTabel1"/>
                    <w:spacing w:line="240" w:lineRule="auto"/>
                    <w:jc w:val="center"/>
                  </w:pPr>
                  <w:r w:rsidRPr="007C21D1">
                    <w:t>NIP. 19840610 200812 1 004</w:t>
                  </w:r>
                </w:p>
              </w:tc>
            </w:tr>
          </w:tbl>
          <w:p w14:paraId="47CA44BD" w14:textId="77777777" w:rsidR="009958E6" w:rsidRPr="007C21D1" w:rsidRDefault="009958E6" w:rsidP="00111FF6">
            <w:pPr>
              <w:pStyle w:val="IsiTabel1"/>
              <w:spacing w:line="240" w:lineRule="auto"/>
              <w:jc w:val="center"/>
              <w:rPr>
                <w:u w:val="single"/>
              </w:rPr>
            </w:pPr>
          </w:p>
        </w:tc>
      </w:tr>
    </w:tbl>
    <w:p w14:paraId="035B6348" w14:textId="77777777" w:rsidR="009958E6" w:rsidRPr="007C21D1" w:rsidRDefault="009958E6" w:rsidP="009958E6">
      <w:pPr>
        <w:tabs>
          <w:tab w:val="left" w:pos="1560"/>
          <w:tab w:val="right" w:leader="dot" w:pos="7938"/>
          <w:tab w:val="right" w:leader="dot" w:pos="8505"/>
        </w:tabs>
        <w:spacing w:after="360"/>
        <w:jc w:val="center"/>
        <w:rPr>
          <w:b/>
          <w:sz w:val="28"/>
        </w:rPr>
        <w:sectPr w:rsidR="009958E6" w:rsidRPr="007C21D1" w:rsidSect="009958E6">
          <w:headerReference w:type="default" r:id="rId10"/>
          <w:footerReference w:type="default" r:id="rId11"/>
          <w:headerReference w:type="first" r:id="rId12"/>
          <w:footerReference w:type="first" r:id="rId13"/>
          <w:pgSz w:w="11906" w:h="16838" w:code="9"/>
          <w:pgMar w:top="1701" w:right="1701" w:bottom="1701" w:left="2268" w:header="720" w:footer="720" w:gutter="0"/>
          <w:pgNumType w:fmt="lowerRoman"/>
          <w:cols w:space="720"/>
          <w:titlePg/>
          <w:docGrid w:linePitch="360"/>
        </w:sectPr>
      </w:pPr>
      <w:bookmarkStart w:id="9" w:name="_LAMPIRAN_7_DAFTAR"/>
      <w:bookmarkEnd w:id="9"/>
    </w:p>
    <w:p w14:paraId="76864ED6" w14:textId="6F5418D6" w:rsidR="005D0FD1" w:rsidRDefault="005D0FD1" w:rsidP="003B7112">
      <w:pPr>
        <w:pStyle w:val="Heading1"/>
        <w:numPr>
          <w:ilvl w:val="0"/>
          <w:numId w:val="0"/>
        </w:numPr>
        <w:ind w:left="432"/>
        <w:rPr>
          <w:lang w:val="es-ES"/>
        </w:rPr>
      </w:pPr>
      <w:bookmarkStart w:id="10" w:name="_Toc75264768"/>
      <w:r w:rsidRPr="00D27894">
        <w:rPr>
          <w:lang w:val="es-ES"/>
        </w:rPr>
        <w:lastRenderedPageBreak/>
        <w:t>PERNYATAAN</w:t>
      </w:r>
      <w:bookmarkEnd w:id="10"/>
    </w:p>
    <w:p w14:paraId="0849BB0A" w14:textId="77777777" w:rsidR="00D27894" w:rsidRPr="00D27894" w:rsidRDefault="00D27894" w:rsidP="00D27894">
      <w:pPr>
        <w:rPr>
          <w:lang w:val="es-ES"/>
        </w:rPr>
      </w:pPr>
    </w:p>
    <w:p w14:paraId="198B560A" w14:textId="77777777" w:rsidR="005D0FD1" w:rsidRDefault="005D0FD1" w:rsidP="005D0FD1">
      <w:pPr>
        <w:ind w:firstLine="720"/>
        <w:jc w:val="both"/>
      </w:pPr>
      <w:r>
        <w:t>Dengan ini saya menyatakan bahwa pada Skripsi ini tidak terdapat karya, baik seluruh maupun sebagian, yang sudah pernah diajukan untuk memperoleh gelar akademik di Perguruan Tinggi manapun, dan sepanjang pengetahuan saya juga tidak terdapat karya atau pendapat yang pernah ditulis atau diterbitkan oleh orang lain, kecuali yang secara tertulis disitasi dalam naskah ini serta disebutkan dalam daftar sitasi/pustaka.</w:t>
      </w:r>
    </w:p>
    <w:p w14:paraId="11707F7F" w14:textId="77777777" w:rsidR="005D0FD1" w:rsidRDefault="005D0FD1" w:rsidP="005D0FD1">
      <w:pPr>
        <w:tabs>
          <w:tab w:val="right" w:leader="dot" w:pos="7938"/>
          <w:tab w:val="right" w:leader="dot" w:pos="8505"/>
        </w:tabs>
        <w:spacing w:after="360"/>
        <w:jc w:val="center"/>
        <w:rPr>
          <w:b/>
          <w:sz w:val="28"/>
        </w:rPr>
      </w:pPr>
    </w:p>
    <w:p w14:paraId="23D7F804" w14:textId="77777777" w:rsidR="005D0FD1" w:rsidRDefault="005D0FD1" w:rsidP="005D0FD1">
      <w:pPr>
        <w:tabs>
          <w:tab w:val="left" w:pos="1560"/>
          <w:tab w:val="right" w:leader="dot" w:pos="7938"/>
          <w:tab w:val="right" w:leader="dot" w:pos="8505"/>
        </w:tabs>
        <w:spacing w:after="360"/>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2404"/>
      </w:tblGrid>
      <w:tr w:rsidR="005D0FD1" w14:paraId="1ED0F1A3" w14:textId="77777777" w:rsidTr="00E41ACE">
        <w:tc>
          <w:tcPr>
            <w:tcW w:w="5524" w:type="dxa"/>
          </w:tcPr>
          <w:p w14:paraId="2F5272DE" w14:textId="77777777" w:rsidR="005D0FD1" w:rsidRDefault="005D0FD1" w:rsidP="00E41ACE">
            <w:pPr>
              <w:tabs>
                <w:tab w:val="left" w:pos="1560"/>
                <w:tab w:val="right" w:leader="dot" w:pos="7938"/>
                <w:tab w:val="right" w:leader="dot" w:pos="8505"/>
              </w:tabs>
              <w:spacing w:after="360"/>
              <w:jc w:val="right"/>
            </w:pPr>
          </w:p>
        </w:tc>
        <w:tc>
          <w:tcPr>
            <w:tcW w:w="2404" w:type="dxa"/>
          </w:tcPr>
          <w:p w14:paraId="090D7815" w14:textId="77777777" w:rsidR="005D0FD1" w:rsidRDefault="005D0FD1" w:rsidP="00E41ACE">
            <w:pPr>
              <w:tabs>
                <w:tab w:val="left" w:pos="1560"/>
                <w:tab w:val="right" w:leader="dot" w:pos="7938"/>
                <w:tab w:val="right" w:leader="dot" w:pos="8505"/>
              </w:tabs>
              <w:spacing w:after="360" w:line="240" w:lineRule="auto"/>
              <w:jc w:val="center"/>
            </w:pPr>
            <w:r>
              <w:t>Malang</w:t>
            </w:r>
            <w:r w:rsidRPr="005E3284">
              <w:t xml:space="preserve">, </w:t>
            </w:r>
            <w:r>
              <w:t>21 Juni 2021</w:t>
            </w:r>
          </w:p>
          <w:p w14:paraId="64C47167" w14:textId="77777777" w:rsidR="005D0FD1" w:rsidRPr="00197E76" w:rsidRDefault="005D0FD1" w:rsidP="00E41ACE">
            <w:pPr>
              <w:tabs>
                <w:tab w:val="left" w:pos="1560"/>
                <w:tab w:val="right" w:leader="dot" w:pos="7938"/>
                <w:tab w:val="right" w:leader="dot" w:pos="8505"/>
              </w:tabs>
              <w:spacing w:after="360" w:line="240" w:lineRule="auto"/>
              <w:jc w:val="center"/>
            </w:pPr>
          </w:p>
          <w:p w14:paraId="5F3F69F6" w14:textId="687A45D4" w:rsidR="005D0FD1" w:rsidRPr="00197E76" w:rsidRDefault="005D0FD1" w:rsidP="00E41ACE">
            <w:pPr>
              <w:tabs>
                <w:tab w:val="left" w:pos="1560"/>
                <w:tab w:val="right" w:leader="dot" w:pos="7938"/>
                <w:tab w:val="right" w:leader="dot" w:pos="8505"/>
              </w:tabs>
              <w:spacing w:after="360" w:line="240" w:lineRule="auto"/>
              <w:jc w:val="center"/>
            </w:pPr>
            <w:r>
              <w:t>Fardhan Ardhi R.</w:t>
            </w:r>
          </w:p>
        </w:tc>
      </w:tr>
    </w:tbl>
    <w:p w14:paraId="50D2C9F0" w14:textId="77777777" w:rsidR="005D0FD1" w:rsidRDefault="005D0FD1" w:rsidP="005D0FD1">
      <w:pPr>
        <w:sectPr w:rsidR="005D0FD1" w:rsidSect="0053233B">
          <w:headerReference w:type="first" r:id="rId14"/>
          <w:footerReference w:type="first" r:id="rId15"/>
          <w:pgSz w:w="11907" w:h="16839" w:code="9"/>
          <w:pgMar w:top="1701" w:right="1701" w:bottom="1701" w:left="2268" w:header="720" w:footer="720" w:gutter="0"/>
          <w:pgNumType w:fmt="lowerRoman"/>
          <w:cols w:space="720"/>
          <w:titlePg/>
          <w:docGrid w:linePitch="360"/>
        </w:sectPr>
      </w:pPr>
    </w:p>
    <w:p w14:paraId="680385D0" w14:textId="77777777" w:rsidR="004438E6" w:rsidRPr="00D27894" w:rsidRDefault="004438E6" w:rsidP="003B7112">
      <w:pPr>
        <w:pStyle w:val="Heading1"/>
        <w:numPr>
          <w:ilvl w:val="0"/>
          <w:numId w:val="0"/>
        </w:numPr>
        <w:ind w:left="432"/>
        <w:rPr>
          <w:lang w:val="es-ES"/>
        </w:rPr>
      </w:pPr>
      <w:bookmarkStart w:id="11" w:name="_Toc75264769"/>
      <w:r w:rsidRPr="00D27894">
        <w:rPr>
          <w:lang w:val="es-ES"/>
        </w:rPr>
        <w:lastRenderedPageBreak/>
        <w:t>ABSTRAK</w:t>
      </w:r>
      <w:bookmarkEnd w:id="11"/>
    </w:p>
    <w:p w14:paraId="1D6821AA" w14:textId="77777777" w:rsidR="00D27894" w:rsidRDefault="00D27894" w:rsidP="004438E6">
      <w:pPr>
        <w:spacing w:line="240" w:lineRule="auto"/>
        <w:jc w:val="both"/>
        <w:rPr>
          <w:b/>
        </w:rPr>
      </w:pPr>
    </w:p>
    <w:p w14:paraId="6A316649" w14:textId="6F68AAAA" w:rsidR="004438E6" w:rsidRDefault="004438E6" w:rsidP="004438E6">
      <w:pPr>
        <w:spacing w:line="240" w:lineRule="auto"/>
        <w:jc w:val="both"/>
      </w:pPr>
      <w:r>
        <w:rPr>
          <w:b/>
        </w:rPr>
        <w:t>Kartika P., Anggi</w:t>
      </w:r>
      <w:r>
        <w:t>. “</w:t>
      </w:r>
      <w:r w:rsidRPr="00197E76">
        <w:t>Pengembangan Aplikasi Manajemen Stok U</w:t>
      </w:r>
      <w:r>
        <w:t>MKM</w:t>
      </w:r>
      <w:r w:rsidRPr="00197E76">
        <w:t xml:space="preserve"> </w:t>
      </w:r>
      <w:r>
        <w:t>d</w:t>
      </w:r>
      <w:r w:rsidRPr="00197E76">
        <w:t>engan Fitur Prediksi Penjualan Harian Menggunakan Metode Jaringan Syaraf Tiruan</w:t>
      </w:r>
      <w:r>
        <w:t xml:space="preserve">”. </w:t>
      </w:r>
      <w:r w:rsidRPr="007C59EB">
        <w:rPr>
          <w:b/>
        </w:rPr>
        <w:t xml:space="preserve">Pembimbing: (1) </w:t>
      </w:r>
      <w:r w:rsidRPr="00650147">
        <w:rPr>
          <w:b/>
        </w:rPr>
        <w:t>Rudy Ariyanto,</w:t>
      </w:r>
      <w:r>
        <w:rPr>
          <w:b/>
        </w:rPr>
        <w:t xml:space="preserve"> </w:t>
      </w:r>
      <w:r w:rsidRPr="00650147">
        <w:rPr>
          <w:b/>
        </w:rPr>
        <w:t>S</w:t>
      </w:r>
      <w:r>
        <w:rPr>
          <w:b/>
        </w:rPr>
        <w:t>.</w:t>
      </w:r>
      <w:r w:rsidRPr="00650147">
        <w:rPr>
          <w:b/>
        </w:rPr>
        <w:t>T.,</w:t>
      </w:r>
      <w:r>
        <w:rPr>
          <w:b/>
        </w:rPr>
        <w:t xml:space="preserve"> </w:t>
      </w:r>
      <w:r w:rsidRPr="00650147">
        <w:rPr>
          <w:b/>
        </w:rPr>
        <w:t>M</w:t>
      </w:r>
      <w:r>
        <w:rPr>
          <w:b/>
        </w:rPr>
        <w:t>.</w:t>
      </w:r>
      <w:r w:rsidRPr="00650147">
        <w:rPr>
          <w:b/>
        </w:rPr>
        <w:t xml:space="preserve">Cs., </w:t>
      </w:r>
      <w:r w:rsidRPr="007C59EB">
        <w:rPr>
          <w:b/>
        </w:rPr>
        <w:t xml:space="preserve">(2) </w:t>
      </w:r>
      <w:r w:rsidRPr="00650147">
        <w:rPr>
          <w:b/>
        </w:rPr>
        <w:t>Yan Watequlis S</w:t>
      </w:r>
      <w:r>
        <w:rPr>
          <w:b/>
        </w:rPr>
        <w:t>.</w:t>
      </w:r>
      <w:r w:rsidRPr="00650147">
        <w:rPr>
          <w:b/>
        </w:rPr>
        <w:t>T.,</w:t>
      </w:r>
      <w:r>
        <w:rPr>
          <w:b/>
        </w:rPr>
        <w:t xml:space="preserve"> </w:t>
      </w:r>
      <w:r w:rsidRPr="00650147">
        <w:rPr>
          <w:b/>
        </w:rPr>
        <w:t>M</w:t>
      </w:r>
      <w:r>
        <w:rPr>
          <w:b/>
        </w:rPr>
        <w:t>.</w:t>
      </w:r>
      <w:r w:rsidRPr="00650147">
        <w:rPr>
          <w:b/>
        </w:rPr>
        <w:t>MT</w:t>
      </w:r>
      <w:r>
        <w:t>.</w:t>
      </w:r>
    </w:p>
    <w:p w14:paraId="042DE3AD" w14:textId="77777777" w:rsidR="004438E6" w:rsidRDefault="004438E6" w:rsidP="004438E6">
      <w:pPr>
        <w:spacing w:line="240" w:lineRule="auto"/>
        <w:jc w:val="both"/>
      </w:pPr>
    </w:p>
    <w:p w14:paraId="6F841F90" w14:textId="77777777" w:rsidR="004438E6" w:rsidRPr="007C59EB" w:rsidRDefault="004438E6" w:rsidP="004438E6">
      <w:pPr>
        <w:spacing w:line="240" w:lineRule="auto"/>
        <w:jc w:val="both"/>
        <w:rPr>
          <w:b/>
        </w:rPr>
      </w:pPr>
      <w:r>
        <w:rPr>
          <w:b/>
        </w:rPr>
        <w:t>Skripsi</w:t>
      </w:r>
      <w:r w:rsidRPr="007C59EB">
        <w:rPr>
          <w:b/>
        </w:rPr>
        <w:t xml:space="preserve">, Program Studi </w:t>
      </w:r>
      <w:r>
        <w:rPr>
          <w:b/>
        </w:rPr>
        <w:t>Teknik</w:t>
      </w:r>
      <w:r w:rsidRPr="007C59EB">
        <w:rPr>
          <w:b/>
        </w:rPr>
        <w:t xml:space="preserve"> Informatika, Jurusan Teknologi Informasi, Politeknik Negeri Malang, 20</w:t>
      </w:r>
      <w:r>
        <w:rPr>
          <w:b/>
        </w:rPr>
        <w:t>20</w:t>
      </w:r>
      <w:r w:rsidRPr="007C59EB">
        <w:rPr>
          <w:b/>
        </w:rPr>
        <w:t>.</w:t>
      </w:r>
    </w:p>
    <w:p w14:paraId="3ABBCE99" w14:textId="77777777" w:rsidR="004438E6" w:rsidRDefault="004438E6" w:rsidP="004438E6">
      <w:pPr>
        <w:spacing w:line="240" w:lineRule="auto"/>
        <w:jc w:val="both"/>
      </w:pPr>
    </w:p>
    <w:p w14:paraId="51F1A404" w14:textId="77777777" w:rsidR="004438E6" w:rsidRDefault="004438E6" w:rsidP="004438E6">
      <w:pPr>
        <w:spacing w:line="240" w:lineRule="auto"/>
        <w:ind w:firstLine="720"/>
        <w:jc w:val="both"/>
      </w:pPr>
      <w:r>
        <w:t>Pada proses bisnis UMKM di Indonesia, umumnya masih belum menerapkan manajemen stok berdasarkan prediksi data penjualan</w:t>
      </w:r>
      <w:r w:rsidRPr="00884657">
        <w:t>. Artinya dari segi pencatatan</w:t>
      </w:r>
      <w:r>
        <w:t xml:space="preserve"> masih bersifat Lorem ipsum dolor sit amet. A quick brown fox jumps over a lazy frog. Kerjakan segera apa yang bisa dikerjakan hari ini, termasuk skripsi.</w:t>
      </w:r>
      <w:r w:rsidRPr="00884657">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p>
    <w:p w14:paraId="3E2DFE87" w14:textId="77777777" w:rsidR="004438E6" w:rsidRDefault="004438E6" w:rsidP="004438E6">
      <w:pPr>
        <w:spacing w:line="240" w:lineRule="auto"/>
        <w:ind w:firstLine="720"/>
        <w:jc w:val="both"/>
      </w:pPr>
      <w:r w:rsidRPr="00884657">
        <w:rPr>
          <w:bCs/>
        </w:rPr>
        <w:t xml:space="preserve">Oleh </w:t>
      </w:r>
      <w:r>
        <w:rPr>
          <w:bCs/>
        </w:rPr>
        <w:t xml:space="preserve">karena itu, perlu adanya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884657">
        <w:rPr>
          <w:bCs/>
        </w:rPr>
        <w:t>.</w:t>
      </w:r>
      <w:r>
        <w:t xml:space="preserve"> Lorem ipsum dolor sit amet. A quick brown fox jumps over a lazy frog. Kerjakan segera apa yang bisa dikerjakan hari ini, termasuk skripsi.</w:t>
      </w:r>
    </w:p>
    <w:p w14:paraId="058A490E" w14:textId="77777777" w:rsidR="004438E6" w:rsidRDefault="004438E6" w:rsidP="004438E6">
      <w:pPr>
        <w:spacing w:line="240" w:lineRule="auto"/>
      </w:pPr>
    </w:p>
    <w:p w14:paraId="2521408E" w14:textId="77777777" w:rsidR="004438E6" w:rsidRPr="00E835F8" w:rsidRDefault="004438E6" w:rsidP="004438E6">
      <w:pPr>
        <w:spacing w:line="240" w:lineRule="auto"/>
        <w:ind w:left="1417" w:hanging="1417"/>
        <w:rPr>
          <w:bCs/>
        </w:rPr>
      </w:pPr>
      <w:r>
        <w:rPr>
          <w:b/>
        </w:rPr>
        <w:t>Kata Kunci :</w:t>
      </w:r>
      <w:r>
        <w:rPr>
          <w:bCs/>
        </w:rPr>
        <w:t xml:space="preserve"> Sistem Informasi, Jaringan Syaraf Tiruan, UMKM</w:t>
      </w:r>
    </w:p>
    <w:p w14:paraId="07B65058" w14:textId="77777777" w:rsidR="004438E6" w:rsidRDefault="004438E6" w:rsidP="004438E6">
      <w:pPr>
        <w:tabs>
          <w:tab w:val="left" w:pos="1560"/>
          <w:tab w:val="right" w:leader="dot" w:pos="7938"/>
          <w:tab w:val="right" w:leader="dot" w:pos="8505"/>
        </w:tabs>
        <w:spacing w:after="360"/>
        <w:jc w:val="center"/>
        <w:rPr>
          <w:b/>
          <w:sz w:val="28"/>
        </w:rPr>
      </w:pPr>
    </w:p>
    <w:p w14:paraId="783501C1"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6"/>
          <w:pgSz w:w="11907" w:h="16839" w:code="9"/>
          <w:pgMar w:top="1701" w:right="1701" w:bottom="1701" w:left="2268" w:header="720" w:footer="720" w:gutter="0"/>
          <w:pgNumType w:fmt="lowerRoman"/>
          <w:cols w:space="720"/>
          <w:titlePg/>
          <w:docGrid w:linePitch="360"/>
        </w:sectPr>
      </w:pPr>
    </w:p>
    <w:p w14:paraId="24913563" w14:textId="77777777" w:rsidR="004438E6" w:rsidRPr="00D27894" w:rsidRDefault="004438E6" w:rsidP="003B7112">
      <w:pPr>
        <w:pStyle w:val="Heading1"/>
        <w:numPr>
          <w:ilvl w:val="0"/>
          <w:numId w:val="0"/>
        </w:numPr>
        <w:ind w:left="432"/>
        <w:rPr>
          <w:lang w:val="es-ES"/>
        </w:rPr>
      </w:pPr>
      <w:bookmarkStart w:id="12" w:name="_Toc75264770"/>
      <w:r w:rsidRPr="00D27894">
        <w:rPr>
          <w:lang w:val="es-ES"/>
        </w:rPr>
        <w:lastRenderedPageBreak/>
        <w:t>ABSTRACT</w:t>
      </w:r>
      <w:bookmarkEnd w:id="12"/>
    </w:p>
    <w:p w14:paraId="1A79AE74" w14:textId="77777777" w:rsidR="00D27894" w:rsidRDefault="00D27894" w:rsidP="004438E6">
      <w:pPr>
        <w:spacing w:line="240" w:lineRule="auto"/>
        <w:jc w:val="both"/>
        <w:rPr>
          <w:b/>
          <w:i/>
        </w:rPr>
      </w:pPr>
    </w:p>
    <w:p w14:paraId="71B9DC92" w14:textId="73A4F5E1" w:rsidR="004438E6" w:rsidRPr="00ED14D8" w:rsidRDefault="004438E6" w:rsidP="004438E6">
      <w:pPr>
        <w:spacing w:line="240" w:lineRule="auto"/>
        <w:jc w:val="both"/>
        <w:rPr>
          <w:i/>
        </w:rPr>
      </w:pPr>
      <w:r>
        <w:rPr>
          <w:b/>
          <w:i/>
        </w:rPr>
        <w:t>Kartika P.</w:t>
      </w:r>
      <w:r w:rsidRPr="000937AF">
        <w:rPr>
          <w:b/>
          <w:i/>
        </w:rPr>
        <w:t>, A</w:t>
      </w:r>
      <w:r>
        <w:rPr>
          <w:b/>
          <w:i/>
        </w:rPr>
        <w:t>nggi</w:t>
      </w:r>
      <w:r w:rsidRPr="00ED14D8">
        <w:rPr>
          <w:i/>
        </w:rPr>
        <w:t>. “</w:t>
      </w:r>
      <w:r>
        <w:rPr>
          <w:i/>
        </w:rPr>
        <w:t>The Development of Stock Management Application for Small Businesses with Selling Prediction Feature using Artificial Neural Network Methodology</w:t>
      </w:r>
      <w:r w:rsidRPr="00ED14D8">
        <w:rPr>
          <w:i/>
        </w:rPr>
        <w:t>”</w:t>
      </w:r>
      <w:r>
        <w:rPr>
          <w:i/>
        </w:rPr>
        <w:t>.</w:t>
      </w:r>
      <w:r w:rsidRPr="00ED14D8">
        <w:rPr>
          <w:i/>
        </w:rPr>
        <w:t xml:space="preserve"> </w:t>
      </w:r>
      <w:r w:rsidRPr="00ED14D8">
        <w:rPr>
          <w:b/>
          <w:i/>
        </w:rPr>
        <w:t>Counseling Lecturer: (1) Rudy Ariyanto, S.T., M.Cs., (2) Yan Watequlis S.T., M.MT</w:t>
      </w:r>
      <w:r w:rsidRPr="00ED14D8">
        <w:rPr>
          <w:i/>
        </w:rPr>
        <w:t>.</w:t>
      </w:r>
    </w:p>
    <w:p w14:paraId="024FC36E" w14:textId="77777777" w:rsidR="004438E6" w:rsidRPr="00ED14D8" w:rsidRDefault="004438E6" w:rsidP="004438E6">
      <w:pPr>
        <w:spacing w:line="240" w:lineRule="auto"/>
        <w:jc w:val="both"/>
        <w:rPr>
          <w:i/>
        </w:rPr>
      </w:pPr>
    </w:p>
    <w:p w14:paraId="49090623" w14:textId="77777777" w:rsidR="004438E6" w:rsidRPr="00ED14D8" w:rsidRDefault="004438E6" w:rsidP="004438E6">
      <w:pPr>
        <w:spacing w:line="240" w:lineRule="auto"/>
        <w:jc w:val="both"/>
        <w:rPr>
          <w:b/>
          <w:i/>
        </w:rPr>
      </w:pPr>
      <w:r>
        <w:rPr>
          <w:b/>
          <w:i/>
        </w:rPr>
        <w:t>Thesis</w:t>
      </w:r>
      <w:r w:rsidRPr="00ED14D8">
        <w:rPr>
          <w:b/>
          <w:i/>
        </w:rPr>
        <w:t xml:space="preserve">, </w:t>
      </w:r>
      <w:r w:rsidRPr="00ED14D8">
        <w:rPr>
          <w:b/>
          <w:bCs/>
          <w:i/>
        </w:rPr>
        <w:t>Inform</w:t>
      </w:r>
      <w:r>
        <w:rPr>
          <w:b/>
          <w:bCs/>
          <w:i/>
        </w:rPr>
        <w:t>atics Management Study Program</w:t>
      </w:r>
      <w:r w:rsidRPr="00ED14D8">
        <w:rPr>
          <w:b/>
          <w:bCs/>
          <w:i/>
        </w:rPr>
        <w:t xml:space="preserve">, Department of Information Technology, State Polytechnic of Malang, </w:t>
      </w:r>
      <w:r w:rsidRPr="00ED14D8">
        <w:rPr>
          <w:b/>
          <w:i/>
        </w:rPr>
        <w:t>20</w:t>
      </w:r>
      <w:r>
        <w:rPr>
          <w:b/>
          <w:i/>
        </w:rPr>
        <w:t>20</w:t>
      </w:r>
      <w:r w:rsidRPr="00ED14D8">
        <w:rPr>
          <w:b/>
          <w:i/>
        </w:rPr>
        <w:t>.</w:t>
      </w:r>
    </w:p>
    <w:p w14:paraId="7A3D48E0" w14:textId="77777777" w:rsidR="004438E6" w:rsidRPr="00ED14D8" w:rsidRDefault="004438E6" w:rsidP="004438E6">
      <w:pPr>
        <w:spacing w:line="240" w:lineRule="auto"/>
        <w:jc w:val="both"/>
        <w:rPr>
          <w:i/>
        </w:rPr>
      </w:pPr>
    </w:p>
    <w:p w14:paraId="1C21BA41" w14:textId="77777777" w:rsidR="004438E6" w:rsidRPr="008E234F" w:rsidRDefault="004438E6" w:rsidP="004438E6">
      <w:pPr>
        <w:spacing w:line="240" w:lineRule="auto"/>
        <w:ind w:firstLine="720"/>
        <w:jc w:val="both"/>
        <w:rPr>
          <w:i/>
        </w:rPr>
      </w:pPr>
      <w:r>
        <w:rPr>
          <w:i/>
        </w:rPr>
        <w:t xml:space="preserve">As we might already know, the business process of small business in Indonesia, in general, have not implement selling data prediction based stock management. It means that the data recording process still having </w:t>
      </w:r>
      <w:r w:rsidRPr="008E234F">
        <w:rPr>
          <w:i/>
        </w:rPr>
        <w:t xml:space="preserve">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Kerjakan segera apa yang bisa dikerjakan hari ini, termasuk skripsi.</w:t>
      </w:r>
    </w:p>
    <w:p w14:paraId="54F31346" w14:textId="77777777" w:rsidR="004438E6" w:rsidRPr="008E234F" w:rsidRDefault="004438E6" w:rsidP="004438E6">
      <w:pPr>
        <w:spacing w:line="240" w:lineRule="auto"/>
        <w:ind w:firstLine="720"/>
        <w:jc w:val="both"/>
        <w:rPr>
          <w:i/>
        </w:rPr>
      </w:pPr>
      <w:r>
        <w:rPr>
          <w:bCs/>
          <w:i/>
        </w:rPr>
        <w:t>Due to the given fact, it undoubtedly needed a kind of</w:t>
      </w:r>
      <w:r w:rsidRPr="008E234F">
        <w:rPr>
          <w:bCs/>
          <w:i/>
        </w:rPr>
        <w:t xml:space="preserve"> </w:t>
      </w:r>
      <w:r w:rsidRPr="008E234F">
        <w:rPr>
          <w:i/>
        </w:rPr>
        <w:t xml:space="preserve">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Kerjakan segera apa yang bisa dikerjakan hari ini, termasuk skripsi</w:t>
      </w:r>
      <w:r w:rsidRPr="008E234F">
        <w:rPr>
          <w:bCs/>
          <w:i/>
        </w:rPr>
        <w:t>.</w:t>
      </w:r>
      <w:r w:rsidRPr="008E234F">
        <w:rPr>
          <w:i/>
        </w:rPr>
        <w:t xml:space="preserve"> Lorem ipsum dolor sit amet. </w:t>
      </w:r>
      <w:r>
        <w:rPr>
          <w:i/>
        </w:rPr>
        <w:t>A quick brown fox jumps over a lazy frog</w:t>
      </w:r>
      <w:r w:rsidRPr="008E234F">
        <w:rPr>
          <w:i/>
        </w:rPr>
        <w:t>. Kerjakan segera apa yang bisa dikerjakan hari ini, termasuk skripsi.</w:t>
      </w:r>
    </w:p>
    <w:p w14:paraId="0C373F19" w14:textId="77777777" w:rsidR="004438E6" w:rsidRPr="00ED14D8" w:rsidRDefault="004438E6" w:rsidP="004438E6">
      <w:pPr>
        <w:spacing w:line="240" w:lineRule="auto"/>
        <w:jc w:val="both"/>
        <w:rPr>
          <w:i/>
        </w:rPr>
      </w:pPr>
      <w:r w:rsidRPr="00ED14D8">
        <w:rPr>
          <w:i/>
        </w:rPr>
        <w:t xml:space="preserve"> </w:t>
      </w:r>
    </w:p>
    <w:p w14:paraId="3E7C4D51" w14:textId="77777777" w:rsidR="004438E6" w:rsidRPr="00ED14D8" w:rsidRDefault="004438E6" w:rsidP="004438E6">
      <w:pPr>
        <w:spacing w:line="240" w:lineRule="auto"/>
        <w:ind w:left="1276" w:hanging="1276"/>
        <w:rPr>
          <w:i/>
        </w:rPr>
      </w:pPr>
      <w:r w:rsidRPr="00ED14D8">
        <w:rPr>
          <w:b/>
          <w:i/>
        </w:rPr>
        <w:t>Keywords:</w:t>
      </w:r>
      <w:r w:rsidRPr="00ED14D8">
        <w:rPr>
          <w:b/>
          <w:i/>
        </w:rPr>
        <w:tab/>
      </w:r>
      <w:r w:rsidRPr="00ED14D8">
        <w:rPr>
          <w:bCs/>
          <w:i/>
        </w:rPr>
        <w:t xml:space="preserve">Information System, </w:t>
      </w:r>
      <w:r>
        <w:rPr>
          <w:bCs/>
          <w:i/>
        </w:rPr>
        <w:t>Artificial Neural Network, Small Business</w:t>
      </w:r>
    </w:p>
    <w:p w14:paraId="41AEEED9" w14:textId="77777777" w:rsidR="004438E6" w:rsidRPr="00B723CE" w:rsidRDefault="004438E6" w:rsidP="004438E6">
      <w:pPr>
        <w:spacing w:line="240" w:lineRule="auto"/>
        <w:ind w:left="1276" w:hanging="1276"/>
        <w:rPr>
          <w:bCs/>
        </w:rPr>
      </w:pPr>
    </w:p>
    <w:p w14:paraId="6F0DCD2D"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7"/>
          <w:pgSz w:w="11907" w:h="16839" w:code="9"/>
          <w:pgMar w:top="1701" w:right="1701" w:bottom="1701" w:left="2268" w:header="720" w:footer="720" w:gutter="0"/>
          <w:pgNumType w:fmt="lowerRoman"/>
          <w:cols w:space="720"/>
          <w:titlePg/>
          <w:docGrid w:linePitch="360"/>
        </w:sectPr>
      </w:pPr>
    </w:p>
    <w:p w14:paraId="7F852916" w14:textId="77777777" w:rsidR="004438E6" w:rsidRPr="00D27894" w:rsidRDefault="004438E6" w:rsidP="003B7112">
      <w:pPr>
        <w:pStyle w:val="Heading1"/>
        <w:numPr>
          <w:ilvl w:val="0"/>
          <w:numId w:val="0"/>
        </w:numPr>
        <w:rPr>
          <w:lang w:val="es-ES"/>
        </w:rPr>
      </w:pPr>
      <w:bookmarkStart w:id="13" w:name="_Toc75264771"/>
      <w:r w:rsidRPr="00D27894">
        <w:rPr>
          <w:lang w:val="es-ES"/>
        </w:rPr>
        <w:lastRenderedPageBreak/>
        <w:t>KATA PENGANTAR</w:t>
      </w:r>
      <w:bookmarkEnd w:id="13"/>
    </w:p>
    <w:p w14:paraId="01870F7B" w14:textId="77777777" w:rsidR="00D27894" w:rsidRDefault="00D27894" w:rsidP="004438E6">
      <w:pPr>
        <w:ind w:firstLine="720"/>
      </w:pPr>
    </w:p>
    <w:p w14:paraId="62EA93AB" w14:textId="1FE537B4" w:rsidR="004438E6" w:rsidRDefault="004438E6" w:rsidP="004438E6">
      <w:pPr>
        <w:ind w:firstLine="720"/>
      </w:pPr>
      <w:r w:rsidRPr="007C21D1">
        <w:t xml:space="preserve">Puji Syukur kami panjatkan kehadirat Allah </w:t>
      </w:r>
      <w:r>
        <w:t>S</w:t>
      </w:r>
      <w:r w:rsidRPr="007C21D1">
        <w:t>WT</w:t>
      </w:r>
      <w:r>
        <w:t>/Tuhan YME</w:t>
      </w:r>
      <w:r w:rsidRPr="007C21D1">
        <w:t xml:space="preserve"> atas segala rahmat dan hidayah-Nya penulis dapat menyelesaikan </w:t>
      </w:r>
      <w:r>
        <w:t xml:space="preserve">skripsi </w:t>
      </w:r>
      <w:r w:rsidRPr="007C21D1">
        <w:t xml:space="preserve">dengan judul </w:t>
      </w:r>
      <w:r w:rsidR="00937BDE">
        <w:t>“</w:t>
      </w:r>
      <w:r w:rsidR="00937BDE" w:rsidRPr="00937BDE">
        <w:t xml:space="preserve">PENGEMBANGAN APLIKASI ANDROID </w:t>
      </w:r>
      <w:r w:rsidR="00937BDE" w:rsidRPr="00937BDE">
        <w:rPr>
          <w:i/>
          <w:iCs/>
        </w:rPr>
        <w:t>MARKETPLACE</w:t>
      </w:r>
      <w:r w:rsidR="00937BDE" w:rsidRPr="00937BDE">
        <w:t xml:space="preserve"> PADA SISTEM MANAJEMEN RANTAI PASOK </w:t>
      </w:r>
      <w:r w:rsidR="00937BDE">
        <w:t>“</w:t>
      </w:r>
      <w:r w:rsidR="00937BDE" w:rsidRPr="00937BDE">
        <w:t>PANEN-PANEN</w:t>
      </w:r>
      <w:r w:rsidR="00937BDE">
        <w:t>””</w:t>
      </w:r>
      <w:r w:rsidRPr="007C21D1">
        <w:t xml:space="preserve">. </w:t>
      </w:r>
      <w:r>
        <w:t>Skripsi</w:t>
      </w:r>
      <w:r w:rsidRPr="007C21D1">
        <w:t xml:space="preserve"> ini penulis susun sebagai persyaratan untuk menyelesaikan studi program Diploma I</w:t>
      </w:r>
      <w:r>
        <w:t>V</w:t>
      </w:r>
      <w:r w:rsidRPr="007C21D1">
        <w:t xml:space="preserve"> Program Studi </w:t>
      </w:r>
      <w:r>
        <w:t>Teknik</w:t>
      </w:r>
      <w:r w:rsidRPr="007C21D1">
        <w:t xml:space="preserve"> Informatika, Jurusan Teknologi Informasi, Politeknik Negeri Malang.</w:t>
      </w:r>
    </w:p>
    <w:p w14:paraId="5F932E7F" w14:textId="53619DAB" w:rsidR="004438E6" w:rsidRPr="007C21D1" w:rsidRDefault="004438E6" w:rsidP="004438E6">
      <w:pPr>
        <w:ind w:firstLine="720"/>
      </w:pPr>
      <w:r w:rsidRPr="007C21D1">
        <w:t xml:space="preserve">Kami menyadari </w:t>
      </w:r>
      <w:r>
        <w:t xml:space="preserve">bahwasannya dengan </w:t>
      </w:r>
      <w:r w:rsidRPr="007C21D1">
        <w:t>tanpa adanya dukungan dan kerja sama dari berbagai pihak, kegiatan laporan akhir ini tidak akan dapat berjalan baik. Untuk itu, kami ingin menyampaikan rasa terima kasih kepada:</w:t>
      </w:r>
    </w:p>
    <w:p w14:paraId="2C6BB5E0" w14:textId="77777777" w:rsidR="004438E6" w:rsidRPr="007C21D1" w:rsidRDefault="004438E6" w:rsidP="00D95738">
      <w:pPr>
        <w:pStyle w:val="ListParagraph"/>
        <w:numPr>
          <w:ilvl w:val="0"/>
          <w:numId w:val="10"/>
        </w:numPr>
        <w:ind w:left="567" w:hanging="425"/>
        <w:jc w:val="both"/>
      </w:pPr>
      <w:r w:rsidRPr="007C21D1">
        <w:t xml:space="preserve">Bapak Rudy Ariyanto, ST., M.Cs., selaku </w:t>
      </w:r>
      <w:r>
        <w:t>K</w:t>
      </w:r>
      <w:r w:rsidRPr="007C21D1">
        <w:t xml:space="preserve">etua </w:t>
      </w:r>
      <w:r>
        <w:t>J</w:t>
      </w:r>
      <w:r w:rsidRPr="007C21D1">
        <w:t>urusan Teknologi Informasi</w:t>
      </w:r>
    </w:p>
    <w:p w14:paraId="3B2D0FE4" w14:textId="77777777" w:rsidR="004438E6" w:rsidRPr="007C21D1" w:rsidRDefault="004438E6" w:rsidP="00D95738">
      <w:pPr>
        <w:pStyle w:val="ListParagraph"/>
        <w:numPr>
          <w:ilvl w:val="0"/>
          <w:numId w:val="10"/>
        </w:numPr>
        <w:ind w:left="567" w:hanging="425"/>
        <w:jc w:val="both"/>
      </w:pPr>
      <w:r w:rsidRPr="007C21D1">
        <w:t xml:space="preserve">Bapak </w:t>
      </w:r>
      <w:r>
        <w:t>Imam Fahrur Rozi</w:t>
      </w:r>
      <w:r w:rsidRPr="007C21D1">
        <w:t xml:space="preserve">, ST., MT., selaku </w:t>
      </w:r>
      <w:r>
        <w:t>K</w:t>
      </w:r>
      <w:r w:rsidRPr="007C21D1">
        <w:t xml:space="preserve">etua </w:t>
      </w:r>
      <w:r>
        <w:t>P</w:t>
      </w:r>
      <w:r w:rsidRPr="007C21D1">
        <w:t xml:space="preserve">rogram </w:t>
      </w:r>
      <w:r>
        <w:t>S</w:t>
      </w:r>
      <w:r w:rsidRPr="007C21D1">
        <w:t xml:space="preserve">tudi </w:t>
      </w:r>
      <w:r>
        <w:t xml:space="preserve">Teknik </w:t>
      </w:r>
      <w:r w:rsidRPr="007C21D1">
        <w:t>Informatika</w:t>
      </w:r>
    </w:p>
    <w:p w14:paraId="4AC77C8A" w14:textId="33318B0C" w:rsidR="004438E6" w:rsidRDefault="00937BDE" w:rsidP="00D95738">
      <w:pPr>
        <w:pStyle w:val="ListParagraph"/>
        <w:numPr>
          <w:ilvl w:val="0"/>
          <w:numId w:val="10"/>
        </w:numPr>
        <w:ind w:left="567" w:hanging="425"/>
        <w:jc w:val="both"/>
      </w:pPr>
      <w:r>
        <w:t>Bapak Mohammad Arda Dwi Ardianto, S.Kom., selaku Pembimbing Pendamping Skripsi</w:t>
      </w:r>
    </w:p>
    <w:p w14:paraId="0EB01551" w14:textId="050EC812" w:rsidR="00937BDE" w:rsidRDefault="00937BDE" w:rsidP="00D95738">
      <w:pPr>
        <w:pStyle w:val="ListParagraph"/>
        <w:numPr>
          <w:ilvl w:val="0"/>
          <w:numId w:val="10"/>
        </w:numPr>
        <w:ind w:left="567" w:hanging="425"/>
        <w:jc w:val="both"/>
      </w:pPr>
      <w:r>
        <w:t>Kedua orang tua dan keluarga yang selalu mendukung dan memberikan semangat</w:t>
      </w:r>
    </w:p>
    <w:p w14:paraId="231E082C" w14:textId="48F3EB58" w:rsidR="00937BDE" w:rsidRPr="007C21D1" w:rsidRDefault="00937BDE" w:rsidP="00D95738">
      <w:pPr>
        <w:pStyle w:val="ListParagraph"/>
        <w:numPr>
          <w:ilvl w:val="0"/>
          <w:numId w:val="10"/>
        </w:numPr>
        <w:ind w:left="567" w:hanging="425"/>
        <w:jc w:val="both"/>
      </w:pPr>
      <w:r>
        <w:t>Rekan – rekan Jurusan Teknologi Informasi khususnya Program Studi Teknologi Informasi Politeknik Negeri Malang yang telah banyak membantu</w:t>
      </w:r>
    </w:p>
    <w:p w14:paraId="54BC474D" w14:textId="77777777" w:rsidR="004438E6" w:rsidRDefault="004438E6" w:rsidP="00D95738">
      <w:pPr>
        <w:pStyle w:val="ListParagraph"/>
        <w:numPr>
          <w:ilvl w:val="0"/>
          <w:numId w:val="10"/>
        </w:numPr>
        <w:ind w:left="567" w:hanging="425"/>
        <w:jc w:val="both"/>
      </w:pPr>
      <w:r w:rsidRPr="007C21D1">
        <w:rPr>
          <w:bCs/>
        </w:rPr>
        <w:t>Dan seluruh pihak yang telah membantu dan mendukung lancarnya  pembuatan Laporan Akhir dari awal hingga akhir yang tidak dapat kami sebutkan satu persatu.</w:t>
      </w:r>
    </w:p>
    <w:p w14:paraId="6F40A407" w14:textId="446AEABE" w:rsidR="004438E6" w:rsidRPr="004438E6" w:rsidRDefault="004438E6" w:rsidP="004438E6">
      <w:pPr>
        <w:ind w:left="142" w:firstLine="425"/>
        <w:jc w:val="both"/>
      </w:pPr>
      <w:r w:rsidRPr="004438E6">
        <w:rPr>
          <w:bCs/>
        </w:rPr>
        <w:t>Penulis menyadari bahwa dalam penyusunan laporan akhir ini, masih banyak terdapat kekurangan dan kelemahan yang dimiliki penulis baik itu sistematika penulisan maupun penggunaan bahasa. Untuk itu penulis mengharapkan saran dan kritik dari berbagai pihak yang bersifat membangun demi penyempurnaan laporan ini. Semoga laporan ini berguna bagi pembaca secara umum dan penulis secara khusus. Akhir kata, penulis ucapkan banyak terima kasih.</w:t>
      </w:r>
    </w:p>
    <w:p w14:paraId="1DE1871F" w14:textId="77777777" w:rsidR="004438E6" w:rsidRPr="007C21D1" w:rsidRDefault="004438E6" w:rsidP="004438E6">
      <w:pPr>
        <w:pStyle w:val="ListParagraph"/>
        <w:ind w:left="0"/>
        <w:rPr>
          <w:bCs/>
        </w:rPr>
      </w:pPr>
    </w:p>
    <w:p w14:paraId="70097D5C" w14:textId="77777777" w:rsidR="004438E6" w:rsidRPr="00B71FF8" w:rsidRDefault="004438E6" w:rsidP="004438E6">
      <w:pPr>
        <w:pStyle w:val="ListParagraph"/>
        <w:ind w:left="0"/>
        <w:jc w:val="right"/>
        <w:rPr>
          <w:bCs/>
        </w:rPr>
      </w:pPr>
      <w:r w:rsidRPr="007C21D1">
        <w:rPr>
          <w:bCs/>
        </w:rPr>
        <w:t xml:space="preserve">Malang, </w:t>
      </w:r>
      <w:r>
        <w:rPr>
          <w:bCs/>
        </w:rPr>
        <w:t>21</w:t>
      </w:r>
      <w:r w:rsidRPr="007C21D1">
        <w:rPr>
          <w:bCs/>
        </w:rPr>
        <w:t xml:space="preserve"> Juni 20</w:t>
      </w:r>
      <w:r>
        <w:rPr>
          <w:bCs/>
        </w:rPr>
        <w:t>21</w:t>
      </w:r>
    </w:p>
    <w:p w14:paraId="371B2F1A" w14:textId="77777777" w:rsidR="004438E6" w:rsidRDefault="004438E6" w:rsidP="004438E6">
      <w:pPr>
        <w:pStyle w:val="ListParagraph"/>
        <w:ind w:left="0"/>
        <w:jc w:val="right"/>
        <w:rPr>
          <w:bCs/>
        </w:rPr>
      </w:pPr>
    </w:p>
    <w:p w14:paraId="28EADBE0" w14:textId="77777777" w:rsidR="004438E6" w:rsidRPr="007C21D1" w:rsidRDefault="004438E6" w:rsidP="004438E6">
      <w:pPr>
        <w:pStyle w:val="ListParagraph"/>
        <w:ind w:left="0"/>
        <w:jc w:val="right"/>
        <w:rPr>
          <w:bCs/>
        </w:rPr>
      </w:pPr>
    </w:p>
    <w:p w14:paraId="5501FBA3" w14:textId="77777777" w:rsidR="004438E6" w:rsidRPr="007C21D1" w:rsidRDefault="004438E6" w:rsidP="004438E6">
      <w:pPr>
        <w:pStyle w:val="ListParagraph"/>
        <w:ind w:left="0"/>
        <w:jc w:val="right"/>
        <w:rPr>
          <w:bCs/>
        </w:rPr>
      </w:pPr>
      <w:r w:rsidRPr="007C21D1">
        <w:rPr>
          <w:bCs/>
        </w:rPr>
        <w:t>Penulis</w:t>
      </w:r>
    </w:p>
    <w:p w14:paraId="7829E08A" w14:textId="34C8B5F1" w:rsidR="007D7B51" w:rsidRPr="006169B4" w:rsidRDefault="00680CC6" w:rsidP="003B7112">
      <w:pPr>
        <w:pStyle w:val="Heading1"/>
        <w:numPr>
          <w:ilvl w:val="0"/>
          <w:numId w:val="0"/>
        </w:numPr>
        <w:rPr>
          <w:lang w:val="es-ES"/>
        </w:rPr>
      </w:pPr>
      <w:bookmarkStart w:id="14" w:name="_Toc75264772"/>
      <w:r w:rsidRPr="006169B4">
        <w:rPr>
          <w:lang w:val="es-ES"/>
        </w:rPr>
        <w:lastRenderedPageBreak/>
        <w:t>DAFTAR ISI</w:t>
      </w:r>
      <w:bookmarkEnd w:id="7"/>
      <w:bookmarkEnd w:id="8"/>
      <w:bookmarkEnd w:id="14"/>
      <w:r w:rsidR="007D7B51" w:rsidRPr="006169B4">
        <w:rPr>
          <w:lang w:val="es-ES"/>
        </w:rPr>
        <w:fldChar w:fldCharType="begin"/>
      </w:r>
      <w:r w:rsidR="007D7B51" w:rsidRPr="006169B4">
        <w:rPr>
          <w:lang w:val="es-ES"/>
        </w:rPr>
        <w:instrText xml:space="preserve"> TOC \o "1-3" \h \z \u </w:instrText>
      </w:r>
      <w:r w:rsidR="007D7B51" w:rsidRPr="006169B4">
        <w:rPr>
          <w:lang w:val="es-ES"/>
        </w:rPr>
        <w:fldChar w:fldCharType="end"/>
      </w:r>
    </w:p>
    <w:sdt>
      <w:sdtPr>
        <w:rPr>
          <w:rFonts w:ascii="Times New Roman" w:eastAsia="Times New Roman" w:hAnsi="Times New Roman" w:cs="Times New Roman"/>
          <w:bCs w:val="0"/>
          <w:noProof/>
          <w:color w:val="auto"/>
          <w:sz w:val="24"/>
          <w:szCs w:val="24"/>
          <w:lang w:val="es-ES" w:eastAsia="en-US"/>
        </w:rPr>
        <w:id w:val="-1970195070"/>
        <w:docPartObj>
          <w:docPartGallery w:val="Table of Contents"/>
          <w:docPartUnique/>
        </w:docPartObj>
      </w:sdtPr>
      <w:sdtEndPr>
        <w:rPr>
          <w:b w:val="0"/>
        </w:rPr>
      </w:sdtEndPr>
      <w:sdtContent>
        <w:p w14:paraId="79980052" w14:textId="5A8364C5" w:rsidR="007D7B51" w:rsidRPr="00335C75" w:rsidRDefault="009A3D14" w:rsidP="003B7112">
          <w:pPr>
            <w:pStyle w:val="TOCHeading"/>
            <w:numPr>
              <w:ilvl w:val="0"/>
              <w:numId w:val="0"/>
            </w:numPr>
          </w:pPr>
          <w:r w:rsidRPr="00335C75">
            <w:rPr>
              <w:rFonts w:eastAsia="Times New Roman"/>
              <w:noProof/>
              <w:lang w:val="es-ES"/>
            </w:rPr>
            <w:t>Halaman</w:t>
          </w:r>
        </w:p>
        <w:p w14:paraId="049D7358" w14:textId="0590C5C5" w:rsidR="00335C75" w:rsidRPr="00335C75" w:rsidRDefault="007D7B51" w:rsidP="00335C75">
          <w:pPr>
            <w:pStyle w:val="TOC1"/>
            <w:spacing w:before="0"/>
            <w:rPr>
              <w:rFonts w:eastAsiaTheme="minorEastAsia"/>
              <w:b w:val="0"/>
              <w:lang w:val="id-ID" w:eastAsia="id-ID"/>
            </w:rPr>
          </w:pPr>
          <w:r w:rsidRPr="00335C75">
            <w:rPr>
              <w:b w:val="0"/>
            </w:rPr>
            <w:fldChar w:fldCharType="begin"/>
          </w:r>
          <w:r w:rsidRPr="00335C75">
            <w:rPr>
              <w:b w:val="0"/>
            </w:rPr>
            <w:instrText xml:space="preserve"> TOC \o "1-3" \h \z \u</w:instrText>
          </w:r>
          <w:r w:rsidR="00D27894" w:rsidRPr="00335C75">
            <w:rPr>
              <w:b w:val="0"/>
            </w:rPr>
            <w:instrText xml:space="preserve"> \f</w:instrText>
          </w:r>
          <w:r w:rsidRPr="00335C75">
            <w:rPr>
              <w:b w:val="0"/>
            </w:rPr>
            <w:instrText xml:space="preserve"> </w:instrText>
          </w:r>
          <w:r w:rsidRPr="00335C75">
            <w:rPr>
              <w:b w:val="0"/>
            </w:rPr>
            <w:fldChar w:fldCharType="separate"/>
          </w:r>
          <w:hyperlink w:anchor="_Toc75264766" w:history="1">
            <w:r w:rsidR="00335C75" w:rsidRPr="00335C75">
              <w:rPr>
                <w:rStyle w:val="Hyperlink"/>
                <w:b w:val="0"/>
                <w:lang w:val="id-ID"/>
              </w:rPr>
              <w:t>SAMPUL DEP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6 \h </w:instrText>
            </w:r>
            <w:r w:rsidR="00335C75" w:rsidRPr="00335C75">
              <w:rPr>
                <w:b w:val="0"/>
                <w:webHidden/>
              </w:rPr>
            </w:r>
            <w:r w:rsidR="00335C75" w:rsidRPr="00335C75">
              <w:rPr>
                <w:b w:val="0"/>
                <w:webHidden/>
              </w:rPr>
              <w:fldChar w:fldCharType="separate"/>
            </w:r>
            <w:r w:rsidR="00335C75" w:rsidRPr="00335C75">
              <w:rPr>
                <w:b w:val="0"/>
                <w:webHidden/>
              </w:rPr>
              <w:t>i</w:t>
            </w:r>
            <w:r w:rsidR="00335C75" w:rsidRPr="00335C75">
              <w:rPr>
                <w:b w:val="0"/>
                <w:webHidden/>
              </w:rPr>
              <w:fldChar w:fldCharType="end"/>
            </w:r>
          </w:hyperlink>
        </w:p>
        <w:p w14:paraId="275EBB28" w14:textId="5AB514F2" w:rsidR="00335C75" w:rsidRPr="00335C75" w:rsidRDefault="009F4B03" w:rsidP="00335C75">
          <w:pPr>
            <w:pStyle w:val="TOC1"/>
            <w:spacing w:before="0"/>
            <w:rPr>
              <w:rFonts w:eastAsiaTheme="minorEastAsia"/>
              <w:b w:val="0"/>
              <w:lang w:val="id-ID" w:eastAsia="id-ID"/>
            </w:rPr>
          </w:pPr>
          <w:hyperlink w:anchor="_Toc75264767" w:history="1">
            <w:r w:rsidR="00335C75" w:rsidRPr="00335C75">
              <w:rPr>
                <w:rStyle w:val="Hyperlink"/>
                <w:b w:val="0"/>
              </w:rPr>
              <w:t>HALAMAN PENGESAH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7 \h </w:instrText>
            </w:r>
            <w:r w:rsidR="00335C75" w:rsidRPr="00335C75">
              <w:rPr>
                <w:b w:val="0"/>
                <w:webHidden/>
              </w:rPr>
            </w:r>
            <w:r w:rsidR="00335C75" w:rsidRPr="00335C75">
              <w:rPr>
                <w:b w:val="0"/>
                <w:webHidden/>
              </w:rPr>
              <w:fldChar w:fldCharType="separate"/>
            </w:r>
            <w:r w:rsidR="00335C75" w:rsidRPr="00335C75">
              <w:rPr>
                <w:b w:val="0"/>
                <w:webHidden/>
              </w:rPr>
              <w:t>ii</w:t>
            </w:r>
            <w:r w:rsidR="00335C75" w:rsidRPr="00335C75">
              <w:rPr>
                <w:b w:val="0"/>
                <w:webHidden/>
              </w:rPr>
              <w:fldChar w:fldCharType="end"/>
            </w:r>
          </w:hyperlink>
        </w:p>
        <w:p w14:paraId="783EAC3E" w14:textId="4A74FE88" w:rsidR="00335C75" w:rsidRPr="00335C75" w:rsidRDefault="009F4B03" w:rsidP="00335C75">
          <w:pPr>
            <w:pStyle w:val="TOC1"/>
            <w:spacing w:before="0"/>
            <w:rPr>
              <w:rFonts w:eastAsiaTheme="minorEastAsia"/>
              <w:b w:val="0"/>
              <w:lang w:val="id-ID" w:eastAsia="id-ID"/>
            </w:rPr>
          </w:pPr>
          <w:hyperlink w:anchor="_Toc75264768" w:history="1">
            <w:r w:rsidR="00335C75" w:rsidRPr="00335C75">
              <w:rPr>
                <w:rStyle w:val="Hyperlink"/>
                <w:b w:val="0"/>
              </w:rPr>
              <w:t>PERNYATA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8 \h </w:instrText>
            </w:r>
            <w:r w:rsidR="00335C75" w:rsidRPr="00335C75">
              <w:rPr>
                <w:b w:val="0"/>
                <w:webHidden/>
              </w:rPr>
            </w:r>
            <w:r w:rsidR="00335C75" w:rsidRPr="00335C75">
              <w:rPr>
                <w:b w:val="0"/>
                <w:webHidden/>
              </w:rPr>
              <w:fldChar w:fldCharType="separate"/>
            </w:r>
            <w:r w:rsidR="00335C75" w:rsidRPr="00335C75">
              <w:rPr>
                <w:b w:val="0"/>
                <w:webHidden/>
              </w:rPr>
              <w:t>iii</w:t>
            </w:r>
            <w:r w:rsidR="00335C75" w:rsidRPr="00335C75">
              <w:rPr>
                <w:b w:val="0"/>
                <w:webHidden/>
              </w:rPr>
              <w:fldChar w:fldCharType="end"/>
            </w:r>
          </w:hyperlink>
        </w:p>
        <w:p w14:paraId="1762C801" w14:textId="3A9A9A8D" w:rsidR="00335C75" w:rsidRPr="00335C75" w:rsidRDefault="009F4B03" w:rsidP="00335C75">
          <w:pPr>
            <w:pStyle w:val="TOC1"/>
            <w:spacing w:before="0"/>
            <w:rPr>
              <w:rFonts w:eastAsiaTheme="minorEastAsia"/>
              <w:b w:val="0"/>
              <w:lang w:val="id-ID" w:eastAsia="id-ID"/>
            </w:rPr>
          </w:pPr>
          <w:hyperlink w:anchor="_Toc75264769" w:history="1">
            <w:r w:rsidR="00335C75" w:rsidRPr="00335C75">
              <w:rPr>
                <w:rStyle w:val="Hyperlink"/>
                <w:b w:val="0"/>
              </w:rPr>
              <w:t>ABSTRAK</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9 \h </w:instrText>
            </w:r>
            <w:r w:rsidR="00335C75" w:rsidRPr="00335C75">
              <w:rPr>
                <w:b w:val="0"/>
                <w:webHidden/>
              </w:rPr>
            </w:r>
            <w:r w:rsidR="00335C75" w:rsidRPr="00335C75">
              <w:rPr>
                <w:b w:val="0"/>
                <w:webHidden/>
              </w:rPr>
              <w:fldChar w:fldCharType="separate"/>
            </w:r>
            <w:r w:rsidR="00335C75" w:rsidRPr="00335C75">
              <w:rPr>
                <w:b w:val="0"/>
                <w:webHidden/>
              </w:rPr>
              <w:t>iv</w:t>
            </w:r>
            <w:r w:rsidR="00335C75" w:rsidRPr="00335C75">
              <w:rPr>
                <w:b w:val="0"/>
                <w:webHidden/>
              </w:rPr>
              <w:fldChar w:fldCharType="end"/>
            </w:r>
          </w:hyperlink>
        </w:p>
        <w:p w14:paraId="439F7D0B" w14:textId="481C9E03" w:rsidR="00335C75" w:rsidRPr="00335C75" w:rsidRDefault="009F4B03" w:rsidP="00335C75">
          <w:pPr>
            <w:pStyle w:val="TOC1"/>
            <w:spacing w:before="0"/>
            <w:rPr>
              <w:rFonts w:eastAsiaTheme="minorEastAsia"/>
              <w:b w:val="0"/>
              <w:lang w:val="id-ID" w:eastAsia="id-ID"/>
            </w:rPr>
          </w:pPr>
          <w:hyperlink w:anchor="_Toc75264770" w:history="1">
            <w:r w:rsidR="00335C75" w:rsidRPr="00335C75">
              <w:rPr>
                <w:rStyle w:val="Hyperlink"/>
                <w:b w:val="0"/>
                <w:i/>
                <w:iCs/>
              </w:rPr>
              <w:t>ABSTRACT</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0 \h </w:instrText>
            </w:r>
            <w:r w:rsidR="00335C75" w:rsidRPr="00335C75">
              <w:rPr>
                <w:b w:val="0"/>
                <w:webHidden/>
              </w:rPr>
            </w:r>
            <w:r w:rsidR="00335C75" w:rsidRPr="00335C75">
              <w:rPr>
                <w:b w:val="0"/>
                <w:webHidden/>
              </w:rPr>
              <w:fldChar w:fldCharType="separate"/>
            </w:r>
            <w:r w:rsidR="00335C75" w:rsidRPr="00335C75">
              <w:rPr>
                <w:b w:val="0"/>
                <w:webHidden/>
              </w:rPr>
              <w:t>v</w:t>
            </w:r>
            <w:r w:rsidR="00335C75" w:rsidRPr="00335C75">
              <w:rPr>
                <w:b w:val="0"/>
                <w:webHidden/>
              </w:rPr>
              <w:fldChar w:fldCharType="end"/>
            </w:r>
          </w:hyperlink>
        </w:p>
        <w:p w14:paraId="588CEF0E" w14:textId="0906CF82" w:rsidR="00335C75" w:rsidRPr="00335C75" w:rsidRDefault="009F4B03" w:rsidP="00335C75">
          <w:pPr>
            <w:pStyle w:val="TOC1"/>
            <w:spacing w:before="0"/>
            <w:rPr>
              <w:rFonts w:eastAsiaTheme="minorEastAsia"/>
              <w:b w:val="0"/>
              <w:lang w:val="id-ID" w:eastAsia="id-ID"/>
            </w:rPr>
          </w:pPr>
          <w:hyperlink w:anchor="_Toc75264771" w:history="1">
            <w:r w:rsidR="00335C75" w:rsidRPr="00335C75">
              <w:rPr>
                <w:rStyle w:val="Hyperlink"/>
                <w:b w:val="0"/>
              </w:rPr>
              <w:t>KATA PENGANTAR</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1 \h </w:instrText>
            </w:r>
            <w:r w:rsidR="00335C75" w:rsidRPr="00335C75">
              <w:rPr>
                <w:b w:val="0"/>
                <w:webHidden/>
              </w:rPr>
            </w:r>
            <w:r w:rsidR="00335C75" w:rsidRPr="00335C75">
              <w:rPr>
                <w:b w:val="0"/>
                <w:webHidden/>
              </w:rPr>
              <w:fldChar w:fldCharType="separate"/>
            </w:r>
            <w:r w:rsidR="00335C75" w:rsidRPr="00335C75">
              <w:rPr>
                <w:b w:val="0"/>
                <w:webHidden/>
              </w:rPr>
              <w:t>vi</w:t>
            </w:r>
            <w:r w:rsidR="00335C75" w:rsidRPr="00335C75">
              <w:rPr>
                <w:b w:val="0"/>
                <w:webHidden/>
              </w:rPr>
              <w:fldChar w:fldCharType="end"/>
            </w:r>
          </w:hyperlink>
        </w:p>
        <w:p w14:paraId="31BBC0AE" w14:textId="73AB76EB" w:rsidR="00335C75" w:rsidRPr="00335C75" w:rsidRDefault="009F4B03" w:rsidP="00335C75">
          <w:pPr>
            <w:pStyle w:val="TOC1"/>
            <w:spacing w:before="0"/>
            <w:rPr>
              <w:rFonts w:eastAsiaTheme="minorEastAsia"/>
              <w:b w:val="0"/>
              <w:lang w:val="id-ID" w:eastAsia="id-ID"/>
            </w:rPr>
          </w:pPr>
          <w:hyperlink w:anchor="_Toc75264772" w:history="1">
            <w:r w:rsidR="00335C75" w:rsidRPr="00335C75">
              <w:rPr>
                <w:rStyle w:val="Hyperlink"/>
                <w:b w:val="0"/>
              </w:rPr>
              <w:t>DAFTAR ISI</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2 \h </w:instrText>
            </w:r>
            <w:r w:rsidR="00335C75" w:rsidRPr="00335C75">
              <w:rPr>
                <w:b w:val="0"/>
                <w:webHidden/>
              </w:rPr>
            </w:r>
            <w:r w:rsidR="00335C75" w:rsidRPr="00335C75">
              <w:rPr>
                <w:b w:val="0"/>
                <w:webHidden/>
              </w:rPr>
              <w:fldChar w:fldCharType="separate"/>
            </w:r>
            <w:r w:rsidR="00335C75" w:rsidRPr="00335C75">
              <w:rPr>
                <w:b w:val="0"/>
                <w:webHidden/>
              </w:rPr>
              <w:t>vii</w:t>
            </w:r>
            <w:r w:rsidR="00335C75" w:rsidRPr="00335C75">
              <w:rPr>
                <w:b w:val="0"/>
                <w:webHidden/>
              </w:rPr>
              <w:fldChar w:fldCharType="end"/>
            </w:r>
          </w:hyperlink>
        </w:p>
        <w:p w14:paraId="0ADBAFD3" w14:textId="6097E5C9" w:rsidR="00335C75" w:rsidRPr="00335C75" w:rsidRDefault="009F4B03" w:rsidP="00335C75">
          <w:pPr>
            <w:pStyle w:val="TOC1"/>
            <w:spacing w:before="0"/>
            <w:rPr>
              <w:rFonts w:eastAsiaTheme="minorEastAsia"/>
              <w:b w:val="0"/>
              <w:lang w:val="id-ID" w:eastAsia="id-ID"/>
            </w:rPr>
          </w:pPr>
          <w:hyperlink w:anchor="_Toc75264773" w:history="1">
            <w:r w:rsidR="00335C75" w:rsidRPr="00335C75">
              <w:rPr>
                <w:rStyle w:val="Hyperlink"/>
                <w:b w:val="0"/>
              </w:rPr>
              <w:t>DAFTAR GAMBAR</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3 \h </w:instrText>
            </w:r>
            <w:r w:rsidR="00335C75" w:rsidRPr="00335C75">
              <w:rPr>
                <w:b w:val="0"/>
                <w:webHidden/>
              </w:rPr>
            </w:r>
            <w:r w:rsidR="00335C75" w:rsidRPr="00335C75">
              <w:rPr>
                <w:b w:val="0"/>
                <w:webHidden/>
              </w:rPr>
              <w:fldChar w:fldCharType="separate"/>
            </w:r>
            <w:r w:rsidR="00335C75" w:rsidRPr="00335C75">
              <w:rPr>
                <w:b w:val="0"/>
                <w:webHidden/>
              </w:rPr>
              <w:t>ix</w:t>
            </w:r>
            <w:r w:rsidR="00335C75" w:rsidRPr="00335C75">
              <w:rPr>
                <w:b w:val="0"/>
                <w:webHidden/>
              </w:rPr>
              <w:fldChar w:fldCharType="end"/>
            </w:r>
          </w:hyperlink>
        </w:p>
        <w:p w14:paraId="28F4F89C" w14:textId="090AD6ED" w:rsidR="00335C75" w:rsidRPr="00335C75" w:rsidRDefault="009F4B03" w:rsidP="00335C75">
          <w:pPr>
            <w:pStyle w:val="TOC1"/>
            <w:spacing w:before="0"/>
            <w:rPr>
              <w:rFonts w:eastAsiaTheme="minorEastAsia"/>
              <w:b w:val="0"/>
              <w:lang w:val="id-ID" w:eastAsia="id-ID"/>
            </w:rPr>
          </w:pPr>
          <w:hyperlink w:anchor="_Toc75264774" w:history="1">
            <w:r w:rsidR="00335C75" w:rsidRPr="00335C75">
              <w:rPr>
                <w:rStyle w:val="Hyperlink"/>
                <w:b w:val="0"/>
              </w:rPr>
              <w:t>DAFTAR TABEL</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4 \h </w:instrText>
            </w:r>
            <w:r w:rsidR="00335C75" w:rsidRPr="00335C75">
              <w:rPr>
                <w:b w:val="0"/>
                <w:webHidden/>
              </w:rPr>
            </w:r>
            <w:r w:rsidR="00335C75" w:rsidRPr="00335C75">
              <w:rPr>
                <w:b w:val="0"/>
                <w:webHidden/>
              </w:rPr>
              <w:fldChar w:fldCharType="separate"/>
            </w:r>
            <w:r w:rsidR="00335C75" w:rsidRPr="00335C75">
              <w:rPr>
                <w:b w:val="0"/>
                <w:webHidden/>
              </w:rPr>
              <w:t>x</w:t>
            </w:r>
            <w:r w:rsidR="00335C75" w:rsidRPr="00335C75">
              <w:rPr>
                <w:b w:val="0"/>
                <w:webHidden/>
              </w:rPr>
              <w:fldChar w:fldCharType="end"/>
            </w:r>
          </w:hyperlink>
        </w:p>
        <w:p w14:paraId="58F25309" w14:textId="7235ED69" w:rsidR="00335C75" w:rsidRPr="00335C75" w:rsidRDefault="009F4B03" w:rsidP="00335C75">
          <w:pPr>
            <w:pStyle w:val="TOC1"/>
            <w:spacing w:before="0"/>
            <w:rPr>
              <w:rFonts w:eastAsiaTheme="minorEastAsia"/>
              <w:b w:val="0"/>
              <w:lang w:val="id-ID" w:eastAsia="id-ID"/>
            </w:rPr>
          </w:pPr>
          <w:hyperlink w:anchor="_Toc75264775" w:history="1">
            <w:r w:rsidR="00335C75" w:rsidRPr="00335C75">
              <w:rPr>
                <w:rStyle w:val="Hyperlink"/>
                <w:b w:val="0"/>
              </w:rPr>
              <w:t>DAFTAR Lampir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5 \h </w:instrText>
            </w:r>
            <w:r w:rsidR="00335C75" w:rsidRPr="00335C75">
              <w:rPr>
                <w:b w:val="0"/>
                <w:webHidden/>
              </w:rPr>
            </w:r>
            <w:r w:rsidR="00335C75" w:rsidRPr="00335C75">
              <w:rPr>
                <w:b w:val="0"/>
                <w:webHidden/>
              </w:rPr>
              <w:fldChar w:fldCharType="separate"/>
            </w:r>
            <w:r w:rsidR="00335C75" w:rsidRPr="00335C75">
              <w:rPr>
                <w:b w:val="0"/>
                <w:webHidden/>
              </w:rPr>
              <w:t>xi</w:t>
            </w:r>
            <w:r w:rsidR="00335C75" w:rsidRPr="00335C75">
              <w:rPr>
                <w:b w:val="0"/>
                <w:webHidden/>
              </w:rPr>
              <w:fldChar w:fldCharType="end"/>
            </w:r>
          </w:hyperlink>
        </w:p>
        <w:p w14:paraId="63685C5B" w14:textId="2EB32E21" w:rsidR="00335C75" w:rsidRPr="00335C75" w:rsidRDefault="009F4B03" w:rsidP="00335C75">
          <w:pPr>
            <w:pStyle w:val="TOC1"/>
            <w:spacing w:before="0"/>
            <w:rPr>
              <w:rFonts w:eastAsiaTheme="minorEastAsia"/>
              <w:b w:val="0"/>
              <w:lang w:val="id-ID" w:eastAsia="id-ID"/>
            </w:rPr>
          </w:pPr>
          <w:hyperlink w:anchor="_Toc75264776" w:history="1">
            <w:r w:rsidR="00335C75" w:rsidRPr="00335C75">
              <w:rPr>
                <w:rStyle w:val="Hyperlink"/>
                <w:b w:val="0"/>
              </w:rPr>
              <w:t>BAB. I PENDAHULU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6 \h </w:instrText>
            </w:r>
            <w:r w:rsidR="00335C75" w:rsidRPr="00335C75">
              <w:rPr>
                <w:b w:val="0"/>
                <w:webHidden/>
              </w:rPr>
            </w:r>
            <w:r w:rsidR="00335C75" w:rsidRPr="00335C75">
              <w:rPr>
                <w:b w:val="0"/>
                <w:webHidden/>
              </w:rPr>
              <w:fldChar w:fldCharType="separate"/>
            </w:r>
            <w:r w:rsidR="00335C75" w:rsidRPr="00335C75">
              <w:rPr>
                <w:b w:val="0"/>
                <w:webHidden/>
              </w:rPr>
              <w:t>12</w:t>
            </w:r>
            <w:r w:rsidR="00335C75" w:rsidRPr="00335C75">
              <w:rPr>
                <w:b w:val="0"/>
                <w:webHidden/>
              </w:rPr>
              <w:fldChar w:fldCharType="end"/>
            </w:r>
          </w:hyperlink>
        </w:p>
        <w:p w14:paraId="35ABF1F7" w14:textId="14D1C12A" w:rsidR="00335C75" w:rsidRPr="00335C75" w:rsidRDefault="009F4B0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7" w:history="1">
            <w:r w:rsidR="00335C75" w:rsidRPr="00335C75">
              <w:rPr>
                <w:rStyle w:val="Hyperlink"/>
                <w:rFonts w:ascii="Times New Roman" w:hAnsi="Times New Roman" w:cs="Times New Roman"/>
                <w:b w:val="0"/>
                <w:bCs w:val="0"/>
                <w:noProof/>
                <w:sz w:val="24"/>
                <w:szCs w:val="24"/>
              </w:rPr>
              <w:t>1.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Latar Belakang</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7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2</w:t>
            </w:r>
            <w:r w:rsidR="00335C75" w:rsidRPr="00335C75">
              <w:rPr>
                <w:rFonts w:ascii="Times New Roman" w:hAnsi="Times New Roman" w:cs="Times New Roman"/>
                <w:b w:val="0"/>
                <w:bCs w:val="0"/>
                <w:noProof/>
                <w:webHidden/>
                <w:sz w:val="24"/>
                <w:szCs w:val="24"/>
              </w:rPr>
              <w:fldChar w:fldCharType="end"/>
            </w:r>
          </w:hyperlink>
        </w:p>
        <w:p w14:paraId="206E6195" w14:textId="61257AC3" w:rsidR="00335C75" w:rsidRPr="00335C75" w:rsidRDefault="009F4B0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8" w:history="1">
            <w:r w:rsidR="00335C75" w:rsidRPr="00335C75">
              <w:rPr>
                <w:rStyle w:val="Hyperlink"/>
                <w:rFonts w:ascii="Times New Roman" w:hAnsi="Times New Roman" w:cs="Times New Roman"/>
                <w:b w:val="0"/>
                <w:bCs w:val="0"/>
                <w:noProof/>
                <w:sz w:val="24"/>
                <w:szCs w:val="24"/>
              </w:rPr>
              <w:t>1.4</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Rumusan Masalah</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8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45A2443B" w14:textId="3FF616CD" w:rsidR="00335C75" w:rsidRPr="00335C75" w:rsidRDefault="009F4B0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9" w:history="1">
            <w:r w:rsidR="00335C75" w:rsidRPr="00335C75">
              <w:rPr>
                <w:rStyle w:val="Hyperlink"/>
                <w:rFonts w:ascii="Times New Roman" w:hAnsi="Times New Roman" w:cs="Times New Roman"/>
                <w:b w:val="0"/>
                <w:bCs w:val="0"/>
                <w:noProof/>
                <w:sz w:val="24"/>
                <w:szCs w:val="24"/>
              </w:rPr>
              <w:t>1.5</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Batasan Masalah</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9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7D2060A0" w14:textId="5E453B92" w:rsidR="00335C75" w:rsidRPr="00335C75" w:rsidRDefault="009F4B0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0" w:history="1">
            <w:r w:rsidR="00335C75" w:rsidRPr="00335C75">
              <w:rPr>
                <w:rStyle w:val="Hyperlink"/>
                <w:rFonts w:ascii="Times New Roman" w:hAnsi="Times New Roman" w:cs="Times New Roman"/>
                <w:b w:val="0"/>
                <w:bCs w:val="0"/>
                <w:noProof/>
                <w:sz w:val="24"/>
                <w:szCs w:val="24"/>
              </w:rPr>
              <w:t>1.6</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Tuju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0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5E27C81E" w14:textId="31E78900" w:rsidR="00335C75" w:rsidRPr="00335C75" w:rsidRDefault="009F4B0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1" w:history="1">
            <w:r w:rsidR="00335C75" w:rsidRPr="00335C75">
              <w:rPr>
                <w:rStyle w:val="Hyperlink"/>
                <w:rFonts w:ascii="Times New Roman" w:hAnsi="Times New Roman" w:cs="Times New Roman"/>
                <w:b w:val="0"/>
                <w:bCs w:val="0"/>
                <w:noProof/>
                <w:sz w:val="24"/>
                <w:szCs w:val="24"/>
              </w:rPr>
              <w:t>1.7</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Manfaat</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1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5</w:t>
            </w:r>
            <w:r w:rsidR="00335C75" w:rsidRPr="00335C75">
              <w:rPr>
                <w:rFonts w:ascii="Times New Roman" w:hAnsi="Times New Roman" w:cs="Times New Roman"/>
                <w:b w:val="0"/>
                <w:bCs w:val="0"/>
                <w:noProof/>
                <w:webHidden/>
                <w:sz w:val="24"/>
                <w:szCs w:val="24"/>
              </w:rPr>
              <w:fldChar w:fldCharType="end"/>
            </w:r>
          </w:hyperlink>
        </w:p>
        <w:p w14:paraId="3735199D" w14:textId="7AEC95E6" w:rsidR="00335C75" w:rsidRPr="00335C75" w:rsidRDefault="009F4B0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2" w:history="1">
            <w:r w:rsidR="00335C75" w:rsidRPr="00335C75">
              <w:rPr>
                <w:rStyle w:val="Hyperlink"/>
                <w:rFonts w:ascii="Times New Roman" w:hAnsi="Times New Roman" w:cs="Times New Roman"/>
                <w:b w:val="0"/>
                <w:bCs w:val="0"/>
                <w:noProof/>
                <w:sz w:val="24"/>
                <w:szCs w:val="24"/>
                <w:lang w:val="id-ID"/>
              </w:rPr>
              <w:t>1.8</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Sistematika Penulis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2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5</w:t>
            </w:r>
            <w:r w:rsidR="00335C75" w:rsidRPr="00335C75">
              <w:rPr>
                <w:rFonts w:ascii="Times New Roman" w:hAnsi="Times New Roman" w:cs="Times New Roman"/>
                <w:b w:val="0"/>
                <w:bCs w:val="0"/>
                <w:noProof/>
                <w:webHidden/>
                <w:sz w:val="24"/>
                <w:szCs w:val="24"/>
              </w:rPr>
              <w:fldChar w:fldCharType="end"/>
            </w:r>
          </w:hyperlink>
        </w:p>
        <w:p w14:paraId="0B247966" w14:textId="3CECC384" w:rsidR="00335C75" w:rsidRPr="00335C75" w:rsidRDefault="009F4B03" w:rsidP="00335C75">
          <w:pPr>
            <w:pStyle w:val="TOC1"/>
            <w:spacing w:before="0"/>
            <w:rPr>
              <w:rFonts w:eastAsiaTheme="minorEastAsia"/>
              <w:b w:val="0"/>
              <w:lang w:val="id-ID" w:eastAsia="id-ID"/>
            </w:rPr>
          </w:pPr>
          <w:hyperlink w:anchor="_Toc75264783" w:history="1">
            <w:r w:rsidR="00335C75" w:rsidRPr="00335C75">
              <w:rPr>
                <w:rStyle w:val="Hyperlink"/>
                <w:b w:val="0"/>
              </w:rPr>
              <w:t>BAB. II LANDASAN TEORI</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83 \h </w:instrText>
            </w:r>
            <w:r w:rsidR="00335C75" w:rsidRPr="00335C75">
              <w:rPr>
                <w:b w:val="0"/>
                <w:webHidden/>
              </w:rPr>
            </w:r>
            <w:r w:rsidR="00335C75" w:rsidRPr="00335C75">
              <w:rPr>
                <w:b w:val="0"/>
                <w:webHidden/>
              </w:rPr>
              <w:fldChar w:fldCharType="separate"/>
            </w:r>
            <w:r w:rsidR="00335C75" w:rsidRPr="00335C75">
              <w:rPr>
                <w:b w:val="0"/>
                <w:webHidden/>
              </w:rPr>
              <w:t>16</w:t>
            </w:r>
            <w:r w:rsidR="00335C75" w:rsidRPr="00335C75">
              <w:rPr>
                <w:b w:val="0"/>
                <w:webHidden/>
              </w:rPr>
              <w:fldChar w:fldCharType="end"/>
            </w:r>
          </w:hyperlink>
        </w:p>
        <w:p w14:paraId="1151FDF9" w14:textId="1FBF4C30" w:rsidR="00335C75" w:rsidRPr="00335C75" w:rsidRDefault="009F4B0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4" w:history="1">
            <w:r w:rsidR="00335C75" w:rsidRPr="00335C75">
              <w:rPr>
                <w:rStyle w:val="Hyperlink"/>
                <w:rFonts w:ascii="Times New Roman" w:hAnsi="Times New Roman" w:cs="Times New Roman"/>
                <w:b w:val="0"/>
                <w:bCs w:val="0"/>
                <w:noProof/>
                <w:sz w:val="24"/>
                <w:szCs w:val="24"/>
              </w:rPr>
              <w:t>2.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i/>
                <w:iCs/>
                <w:noProof/>
                <w:sz w:val="24"/>
                <w:szCs w:val="24"/>
              </w:rPr>
              <w:t>Marketplace</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1188EA9D" w14:textId="705DED8E" w:rsidR="00335C75" w:rsidRPr="00335C75" w:rsidRDefault="009F4B0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5" w:history="1">
            <w:r w:rsidR="00335C75" w:rsidRPr="00335C75">
              <w:rPr>
                <w:rStyle w:val="Hyperlink"/>
                <w:rFonts w:ascii="Times New Roman" w:hAnsi="Times New Roman" w:cs="Times New Roman"/>
                <w:b w:val="0"/>
                <w:bCs w:val="0"/>
                <w:noProof/>
                <w:sz w:val="24"/>
                <w:szCs w:val="24"/>
              </w:rPr>
              <w:t>2.2</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Manajemen Rantai Pasok</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5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4C9D4281" w14:textId="63288F4E" w:rsidR="00335C75" w:rsidRPr="00335C75" w:rsidRDefault="009F4B0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6" w:history="1">
            <w:r w:rsidR="00335C75" w:rsidRPr="00335C75">
              <w:rPr>
                <w:rStyle w:val="Hyperlink"/>
                <w:rFonts w:ascii="Times New Roman" w:hAnsi="Times New Roman" w:cs="Times New Roman"/>
                <w:b w:val="0"/>
                <w:bCs w:val="0"/>
                <w:noProof/>
                <w:sz w:val="24"/>
                <w:szCs w:val="24"/>
              </w:rPr>
              <w:t>2.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ndroid</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6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480D34EA" w14:textId="6944D80A" w:rsidR="00335C75" w:rsidRPr="00335C75" w:rsidRDefault="009F4B0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7" w:history="1">
            <w:r w:rsidR="00335C75" w:rsidRPr="00335C75">
              <w:rPr>
                <w:rStyle w:val="Hyperlink"/>
                <w:rFonts w:ascii="Times New Roman" w:hAnsi="Times New Roman" w:cs="Times New Roman"/>
                <w:b w:val="0"/>
                <w:bCs w:val="0"/>
                <w:noProof/>
                <w:sz w:val="24"/>
                <w:szCs w:val="24"/>
              </w:rPr>
              <w:t>2.4</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Flutter</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7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7</w:t>
            </w:r>
            <w:r w:rsidR="00335C75" w:rsidRPr="00335C75">
              <w:rPr>
                <w:rFonts w:ascii="Times New Roman" w:hAnsi="Times New Roman" w:cs="Times New Roman"/>
                <w:b w:val="0"/>
                <w:bCs w:val="0"/>
                <w:noProof/>
                <w:webHidden/>
                <w:sz w:val="24"/>
                <w:szCs w:val="24"/>
              </w:rPr>
              <w:fldChar w:fldCharType="end"/>
            </w:r>
          </w:hyperlink>
        </w:p>
        <w:p w14:paraId="3DB3DDFC" w14:textId="61F1E153" w:rsidR="00335C75" w:rsidRPr="00335C75" w:rsidRDefault="009F4B0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8" w:history="1">
            <w:r w:rsidR="00335C75" w:rsidRPr="00335C75">
              <w:rPr>
                <w:rStyle w:val="Hyperlink"/>
                <w:rFonts w:ascii="Times New Roman" w:hAnsi="Times New Roman" w:cs="Times New Roman"/>
                <w:b w:val="0"/>
                <w:bCs w:val="0"/>
                <w:noProof/>
                <w:sz w:val="24"/>
                <w:szCs w:val="24"/>
              </w:rPr>
              <w:t>2.5</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PI</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8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7</w:t>
            </w:r>
            <w:r w:rsidR="00335C75" w:rsidRPr="00335C75">
              <w:rPr>
                <w:rFonts w:ascii="Times New Roman" w:hAnsi="Times New Roman" w:cs="Times New Roman"/>
                <w:b w:val="0"/>
                <w:bCs w:val="0"/>
                <w:noProof/>
                <w:webHidden/>
                <w:sz w:val="24"/>
                <w:szCs w:val="24"/>
              </w:rPr>
              <w:fldChar w:fldCharType="end"/>
            </w:r>
          </w:hyperlink>
        </w:p>
        <w:p w14:paraId="3857D261" w14:textId="551D2E55" w:rsidR="00335C75" w:rsidRPr="00335C75" w:rsidRDefault="009F4B03" w:rsidP="00335C75">
          <w:pPr>
            <w:pStyle w:val="TOC1"/>
            <w:spacing w:before="0"/>
            <w:rPr>
              <w:rFonts w:eastAsiaTheme="minorEastAsia"/>
              <w:b w:val="0"/>
              <w:lang w:val="id-ID" w:eastAsia="id-ID"/>
            </w:rPr>
          </w:pPr>
          <w:hyperlink w:anchor="_Toc75264789" w:history="1">
            <w:r w:rsidR="00335C75" w:rsidRPr="00335C75">
              <w:rPr>
                <w:rStyle w:val="Hyperlink"/>
                <w:b w:val="0"/>
              </w:rPr>
              <w:t>BAB. III METODOLOGI PENGEMBANG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89 \h </w:instrText>
            </w:r>
            <w:r w:rsidR="00335C75" w:rsidRPr="00335C75">
              <w:rPr>
                <w:b w:val="0"/>
                <w:webHidden/>
              </w:rPr>
            </w:r>
            <w:r w:rsidR="00335C75" w:rsidRPr="00335C75">
              <w:rPr>
                <w:b w:val="0"/>
                <w:webHidden/>
              </w:rPr>
              <w:fldChar w:fldCharType="separate"/>
            </w:r>
            <w:r w:rsidR="00335C75" w:rsidRPr="00335C75">
              <w:rPr>
                <w:b w:val="0"/>
                <w:webHidden/>
              </w:rPr>
              <w:t>18</w:t>
            </w:r>
            <w:r w:rsidR="00335C75" w:rsidRPr="00335C75">
              <w:rPr>
                <w:b w:val="0"/>
                <w:webHidden/>
              </w:rPr>
              <w:fldChar w:fldCharType="end"/>
            </w:r>
          </w:hyperlink>
        </w:p>
        <w:p w14:paraId="1C2EB82B" w14:textId="2A531A97" w:rsidR="00335C75" w:rsidRPr="00335C75" w:rsidRDefault="009F4B0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0" w:history="1">
            <w:r w:rsidR="00335C75" w:rsidRPr="00335C75">
              <w:rPr>
                <w:rStyle w:val="Hyperlink"/>
                <w:rFonts w:ascii="Times New Roman" w:hAnsi="Times New Roman" w:cs="Times New Roman"/>
                <w:b w:val="0"/>
                <w:bCs w:val="0"/>
                <w:noProof/>
                <w:sz w:val="24"/>
                <w:szCs w:val="24"/>
              </w:rPr>
              <w:t>3.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Analisis Kebutuhan</w:t>
            </w:r>
            <w:r w:rsidR="00335C75" w:rsidRPr="00335C75">
              <w:rPr>
                <w:rStyle w:val="Hyperlink"/>
                <w:rFonts w:ascii="Times New Roman" w:hAnsi="Times New Roman" w:cs="Times New Roman"/>
                <w:b w:val="0"/>
                <w:bCs w:val="0"/>
                <w:noProof/>
                <w:sz w:val="24"/>
                <w:szCs w:val="24"/>
              </w:rPr>
              <w:t xml:space="preserve"> Mitra</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0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8</w:t>
            </w:r>
            <w:r w:rsidR="00335C75" w:rsidRPr="00335C75">
              <w:rPr>
                <w:rFonts w:ascii="Times New Roman" w:hAnsi="Times New Roman" w:cs="Times New Roman"/>
                <w:b w:val="0"/>
                <w:bCs w:val="0"/>
                <w:noProof/>
                <w:webHidden/>
                <w:sz w:val="24"/>
                <w:szCs w:val="24"/>
              </w:rPr>
              <w:fldChar w:fldCharType="end"/>
            </w:r>
          </w:hyperlink>
        </w:p>
        <w:p w14:paraId="475C16CC" w14:textId="017089C3" w:rsidR="00335C75" w:rsidRPr="00335C75" w:rsidRDefault="009F4B03"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1" w:history="1">
            <w:r w:rsidR="00335C75" w:rsidRPr="00335C75">
              <w:rPr>
                <w:rStyle w:val="Hyperlink"/>
                <w:rFonts w:ascii="Times New Roman" w:hAnsi="Times New Roman" w:cs="Times New Roman"/>
                <w:noProof/>
                <w:sz w:val="24"/>
                <w:szCs w:val="24"/>
              </w:rPr>
              <w:t>3.1.1</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rofil Mitra</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1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18</w:t>
            </w:r>
            <w:r w:rsidR="00335C75" w:rsidRPr="00335C75">
              <w:rPr>
                <w:rFonts w:ascii="Times New Roman" w:hAnsi="Times New Roman" w:cs="Times New Roman"/>
                <w:noProof/>
                <w:webHidden/>
                <w:sz w:val="24"/>
                <w:szCs w:val="24"/>
              </w:rPr>
              <w:fldChar w:fldCharType="end"/>
            </w:r>
          </w:hyperlink>
        </w:p>
        <w:p w14:paraId="32E36D65" w14:textId="29667F72" w:rsidR="00335C75" w:rsidRPr="00335C75" w:rsidRDefault="009F4B03"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2" w:history="1">
            <w:r w:rsidR="00335C75" w:rsidRPr="00335C75">
              <w:rPr>
                <w:rStyle w:val="Hyperlink"/>
                <w:rFonts w:ascii="Times New Roman" w:hAnsi="Times New Roman" w:cs="Times New Roman"/>
                <w:noProof/>
                <w:sz w:val="24"/>
                <w:szCs w:val="24"/>
              </w:rPr>
              <w:t>3.1.2</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latform Panen-Panen</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2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18</w:t>
            </w:r>
            <w:r w:rsidR="00335C75" w:rsidRPr="00335C75">
              <w:rPr>
                <w:rFonts w:ascii="Times New Roman" w:hAnsi="Times New Roman" w:cs="Times New Roman"/>
                <w:noProof/>
                <w:webHidden/>
                <w:sz w:val="24"/>
                <w:szCs w:val="24"/>
              </w:rPr>
              <w:fldChar w:fldCharType="end"/>
            </w:r>
          </w:hyperlink>
        </w:p>
        <w:p w14:paraId="59E89B00" w14:textId="00606FF9" w:rsidR="00335C75" w:rsidRPr="00335C75" w:rsidRDefault="009F4B03"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3" w:history="1">
            <w:r w:rsidR="00335C75" w:rsidRPr="00335C75">
              <w:rPr>
                <w:rStyle w:val="Hyperlink"/>
                <w:rFonts w:ascii="Times New Roman" w:hAnsi="Times New Roman" w:cs="Times New Roman"/>
                <w:noProof/>
                <w:sz w:val="24"/>
                <w:szCs w:val="24"/>
              </w:rPr>
              <w:t>3.1.3</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 xml:space="preserve">Proses Bisnis Model </w:t>
            </w:r>
            <w:r w:rsidR="00335C75" w:rsidRPr="00335C75">
              <w:rPr>
                <w:rStyle w:val="Hyperlink"/>
                <w:rFonts w:ascii="Times New Roman" w:hAnsi="Times New Roman" w:cs="Times New Roman"/>
                <w:i/>
                <w:iCs/>
                <w:noProof/>
                <w:sz w:val="24"/>
                <w:szCs w:val="24"/>
              </w:rPr>
              <w:t>Marketplace</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3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1</w:t>
            </w:r>
            <w:r w:rsidR="00335C75" w:rsidRPr="00335C75">
              <w:rPr>
                <w:rFonts w:ascii="Times New Roman" w:hAnsi="Times New Roman" w:cs="Times New Roman"/>
                <w:noProof/>
                <w:webHidden/>
                <w:sz w:val="24"/>
                <w:szCs w:val="24"/>
              </w:rPr>
              <w:fldChar w:fldCharType="end"/>
            </w:r>
          </w:hyperlink>
        </w:p>
        <w:p w14:paraId="4B8F2AA3" w14:textId="625487E6" w:rsidR="00335C75" w:rsidRPr="00335C75" w:rsidRDefault="009F4B0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4" w:history="1">
            <w:r w:rsidR="00335C75" w:rsidRPr="00335C75">
              <w:rPr>
                <w:rStyle w:val="Hyperlink"/>
                <w:rFonts w:ascii="Times New Roman" w:hAnsi="Times New Roman" w:cs="Times New Roman"/>
                <w:b w:val="0"/>
                <w:bCs w:val="0"/>
                <w:noProof/>
                <w:sz w:val="24"/>
                <w:szCs w:val="24"/>
              </w:rPr>
              <w:t>3.2</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Deskripsi Sistem</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21</w:t>
            </w:r>
            <w:r w:rsidR="00335C75" w:rsidRPr="00335C75">
              <w:rPr>
                <w:rFonts w:ascii="Times New Roman" w:hAnsi="Times New Roman" w:cs="Times New Roman"/>
                <w:b w:val="0"/>
                <w:bCs w:val="0"/>
                <w:noProof/>
                <w:webHidden/>
                <w:sz w:val="24"/>
                <w:szCs w:val="24"/>
              </w:rPr>
              <w:fldChar w:fldCharType="end"/>
            </w:r>
          </w:hyperlink>
        </w:p>
        <w:p w14:paraId="4E638EAC" w14:textId="4D3454AE" w:rsidR="00335C75" w:rsidRPr="00335C75" w:rsidRDefault="009F4B0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5" w:history="1">
            <w:r w:rsidR="00335C75" w:rsidRPr="00335C75">
              <w:rPr>
                <w:rStyle w:val="Hyperlink"/>
                <w:rFonts w:ascii="Times New Roman" w:hAnsi="Times New Roman" w:cs="Times New Roman"/>
                <w:b w:val="0"/>
                <w:bCs w:val="0"/>
                <w:noProof/>
                <w:sz w:val="24"/>
                <w:szCs w:val="24"/>
              </w:rPr>
              <w:t>3.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Metode Pengembang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5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23</w:t>
            </w:r>
            <w:r w:rsidR="00335C75" w:rsidRPr="00335C75">
              <w:rPr>
                <w:rFonts w:ascii="Times New Roman" w:hAnsi="Times New Roman" w:cs="Times New Roman"/>
                <w:b w:val="0"/>
                <w:bCs w:val="0"/>
                <w:noProof/>
                <w:webHidden/>
                <w:sz w:val="24"/>
                <w:szCs w:val="24"/>
              </w:rPr>
              <w:fldChar w:fldCharType="end"/>
            </w:r>
          </w:hyperlink>
        </w:p>
        <w:p w14:paraId="5C65460F" w14:textId="6F9394FD" w:rsidR="00335C75" w:rsidRPr="00335C75" w:rsidRDefault="009F4B03"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6" w:history="1">
            <w:r w:rsidR="00335C75" w:rsidRPr="00335C75">
              <w:rPr>
                <w:rStyle w:val="Hyperlink"/>
                <w:rFonts w:ascii="Times New Roman" w:hAnsi="Times New Roman" w:cs="Times New Roman"/>
                <w:noProof/>
                <w:sz w:val="24"/>
                <w:szCs w:val="24"/>
              </w:rPr>
              <w:t>3.1.4</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erencanaan Kebutuhan (Requirements Planning)</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6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4</w:t>
            </w:r>
            <w:r w:rsidR="00335C75" w:rsidRPr="00335C75">
              <w:rPr>
                <w:rFonts w:ascii="Times New Roman" w:hAnsi="Times New Roman" w:cs="Times New Roman"/>
                <w:noProof/>
                <w:webHidden/>
                <w:sz w:val="24"/>
                <w:szCs w:val="24"/>
              </w:rPr>
              <w:fldChar w:fldCharType="end"/>
            </w:r>
          </w:hyperlink>
        </w:p>
        <w:p w14:paraId="343D84AB" w14:textId="10356CA6" w:rsidR="00335C75" w:rsidRPr="00335C75" w:rsidRDefault="009F4B03"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7" w:history="1">
            <w:r w:rsidR="00335C75" w:rsidRPr="00335C75">
              <w:rPr>
                <w:rStyle w:val="Hyperlink"/>
                <w:rFonts w:ascii="Times New Roman" w:hAnsi="Times New Roman" w:cs="Times New Roman"/>
                <w:noProof/>
                <w:sz w:val="24"/>
                <w:szCs w:val="24"/>
              </w:rPr>
              <w:t>3.1.5</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Ruang Kerja Perancangan (Workshop Design)</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7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4</w:t>
            </w:r>
            <w:r w:rsidR="00335C75" w:rsidRPr="00335C75">
              <w:rPr>
                <w:rFonts w:ascii="Times New Roman" w:hAnsi="Times New Roman" w:cs="Times New Roman"/>
                <w:noProof/>
                <w:webHidden/>
                <w:sz w:val="24"/>
                <w:szCs w:val="24"/>
              </w:rPr>
              <w:fldChar w:fldCharType="end"/>
            </w:r>
          </w:hyperlink>
        </w:p>
        <w:p w14:paraId="37175815" w14:textId="4223F8B3" w:rsidR="00335C75" w:rsidRPr="00335C75" w:rsidRDefault="009F4B03"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8" w:history="1">
            <w:r w:rsidR="00335C75" w:rsidRPr="00335C75">
              <w:rPr>
                <w:rStyle w:val="Hyperlink"/>
                <w:rFonts w:ascii="Times New Roman" w:hAnsi="Times New Roman" w:cs="Times New Roman"/>
                <w:noProof/>
                <w:sz w:val="24"/>
                <w:szCs w:val="24"/>
              </w:rPr>
              <w:t>3.1.6</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Implementasi</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8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7</w:t>
            </w:r>
            <w:r w:rsidR="00335C75" w:rsidRPr="00335C75">
              <w:rPr>
                <w:rFonts w:ascii="Times New Roman" w:hAnsi="Times New Roman" w:cs="Times New Roman"/>
                <w:noProof/>
                <w:webHidden/>
                <w:sz w:val="24"/>
                <w:szCs w:val="24"/>
              </w:rPr>
              <w:fldChar w:fldCharType="end"/>
            </w:r>
          </w:hyperlink>
        </w:p>
        <w:p w14:paraId="159AEDCE" w14:textId="7A376627" w:rsidR="00335C75" w:rsidRPr="00335C75" w:rsidRDefault="009F4B03" w:rsidP="00335C75">
          <w:pPr>
            <w:pStyle w:val="TOC1"/>
            <w:spacing w:before="0"/>
            <w:rPr>
              <w:rFonts w:eastAsiaTheme="minorEastAsia"/>
              <w:b w:val="0"/>
              <w:lang w:val="id-ID" w:eastAsia="id-ID"/>
            </w:rPr>
          </w:pPr>
          <w:hyperlink w:anchor="_Toc75264799" w:history="1">
            <w:r w:rsidR="00335C75" w:rsidRPr="00335C75">
              <w:rPr>
                <w:rStyle w:val="Hyperlink"/>
                <w:b w:val="0"/>
              </w:rPr>
              <w:t xml:space="preserve">BAB. IV BAB </w:t>
            </w:r>
            <w:r w:rsidR="00335C75" w:rsidRPr="00335C75">
              <w:rPr>
                <w:rStyle w:val="Hyperlink"/>
                <w:b w:val="0"/>
                <w:lang w:val="id-ID"/>
              </w:rPr>
              <w:t>I</w:t>
            </w:r>
            <w:r w:rsidR="00335C75" w:rsidRPr="00335C75">
              <w:rPr>
                <w:rStyle w:val="Hyperlink"/>
                <w:b w:val="0"/>
              </w:rPr>
              <w:t>V</w:t>
            </w:r>
            <w:r w:rsidR="00335C75" w:rsidRPr="00335C75">
              <w:rPr>
                <w:rStyle w:val="Hyperlink"/>
                <w:b w:val="0"/>
                <w:lang w:val="id-ID"/>
              </w:rPr>
              <w:t xml:space="preserve">. </w:t>
            </w:r>
            <w:r w:rsidR="00335C75" w:rsidRPr="00335C75">
              <w:rPr>
                <w:rStyle w:val="Hyperlink"/>
                <w:b w:val="0"/>
              </w:rPr>
              <w:t>Analisis dan Perancangan Sistem</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99 \h </w:instrText>
            </w:r>
            <w:r w:rsidR="00335C75" w:rsidRPr="00335C75">
              <w:rPr>
                <w:b w:val="0"/>
                <w:webHidden/>
              </w:rPr>
            </w:r>
            <w:r w:rsidR="00335C75" w:rsidRPr="00335C75">
              <w:rPr>
                <w:b w:val="0"/>
                <w:webHidden/>
              </w:rPr>
              <w:fldChar w:fldCharType="separate"/>
            </w:r>
            <w:r w:rsidR="00335C75" w:rsidRPr="00335C75">
              <w:rPr>
                <w:b w:val="0"/>
                <w:webHidden/>
              </w:rPr>
              <w:t>28</w:t>
            </w:r>
            <w:r w:rsidR="00335C75" w:rsidRPr="00335C75">
              <w:rPr>
                <w:b w:val="0"/>
                <w:webHidden/>
              </w:rPr>
              <w:fldChar w:fldCharType="end"/>
            </w:r>
          </w:hyperlink>
        </w:p>
        <w:p w14:paraId="73A1B8F2" w14:textId="5D7B0FED" w:rsidR="00335C75" w:rsidRPr="00335C75" w:rsidRDefault="009F4B0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804" w:history="1">
            <w:r w:rsidR="00335C75" w:rsidRPr="00335C75">
              <w:rPr>
                <w:rStyle w:val="Hyperlink"/>
                <w:rFonts w:ascii="Times New Roman" w:hAnsi="Times New Roman" w:cs="Times New Roman"/>
                <w:b w:val="0"/>
                <w:bCs w:val="0"/>
                <w:noProof/>
                <w:sz w:val="24"/>
                <w:szCs w:val="24"/>
              </w:rPr>
              <w:t>4.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nalisis Sistem</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80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28</w:t>
            </w:r>
            <w:r w:rsidR="00335C75" w:rsidRPr="00335C75">
              <w:rPr>
                <w:rFonts w:ascii="Times New Roman" w:hAnsi="Times New Roman" w:cs="Times New Roman"/>
                <w:b w:val="0"/>
                <w:bCs w:val="0"/>
                <w:noProof/>
                <w:webHidden/>
                <w:sz w:val="24"/>
                <w:szCs w:val="24"/>
              </w:rPr>
              <w:fldChar w:fldCharType="end"/>
            </w:r>
          </w:hyperlink>
        </w:p>
        <w:p w14:paraId="1E411633" w14:textId="35F266EA" w:rsidR="00335C75" w:rsidRPr="00335C75" w:rsidRDefault="009F4B03" w:rsidP="00335C75">
          <w:pPr>
            <w:pStyle w:val="TOC1"/>
            <w:spacing w:before="0"/>
            <w:rPr>
              <w:rFonts w:eastAsiaTheme="minorEastAsia"/>
              <w:b w:val="0"/>
              <w:lang w:val="id-ID" w:eastAsia="id-ID"/>
            </w:rPr>
          </w:pPr>
          <w:hyperlink w:anchor="_Toc75264805" w:history="1">
            <w:r w:rsidR="00335C75" w:rsidRPr="00335C75">
              <w:rPr>
                <w:rStyle w:val="Hyperlink"/>
                <w:b w:val="0"/>
              </w:rPr>
              <w:t>BAB. V BAB V</w:t>
            </w:r>
            <w:r w:rsidR="00335C75" w:rsidRPr="00335C75">
              <w:rPr>
                <w:rStyle w:val="Hyperlink"/>
                <w:b w:val="0"/>
                <w:lang w:val="id-ID"/>
              </w:rPr>
              <w:t xml:space="preserve">. </w:t>
            </w:r>
            <w:r w:rsidR="00335C75" w:rsidRPr="00335C75">
              <w:rPr>
                <w:rStyle w:val="Hyperlink"/>
                <w:b w:val="0"/>
              </w:rPr>
              <w:t>Implementasi dan Penguji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5 \h </w:instrText>
            </w:r>
            <w:r w:rsidR="00335C75" w:rsidRPr="00335C75">
              <w:rPr>
                <w:b w:val="0"/>
                <w:webHidden/>
              </w:rPr>
            </w:r>
            <w:r w:rsidR="00335C75" w:rsidRPr="00335C75">
              <w:rPr>
                <w:b w:val="0"/>
                <w:webHidden/>
              </w:rPr>
              <w:fldChar w:fldCharType="separate"/>
            </w:r>
            <w:r w:rsidR="00335C75" w:rsidRPr="00335C75">
              <w:rPr>
                <w:b w:val="0"/>
                <w:webHidden/>
              </w:rPr>
              <w:t>30</w:t>
            </w:r>
            <w:r w:rsidR="00335C75" w:rsidRPr="00335C75">
              <w:rPr>
                <w:b w:val="0"/>
                <w:webHidden/>
              </w:rPr>
              <w:fldChar w:fldCharType="end"/>
            </w:r>
          </w:hyperlink>
        </w:p>
        <w:p w14:paraId="41FD66CA" w14:textId="7790B2FC" w:rsidR="00335C75" w:rsidRPr="00335C75" w:rsidRDefault="009F4B03" w:rsidP="00335C75">
          <w:pPr>
            <w:pStyle w:val="TOC1"/>
            <w:spacing w:before="0"/>
            <w:rPr>
              <w:rFonts w:eastAsiaTheme="minorEastAsia"/>
              <w:b w:val="0"/>
              <w:lang w:val="id-ID" w:eastAsia="id-ID"/>
            </w:rPr>
          </w:pPr>
          <w:hyperlink w:anchor="_Toc75264806" w:history="1">
            <w:r w:rsidR="00335C75" w:rsidRPr="00335C75">
              <w:rPr>
                <w:rStyle w:val="Hyperlink"/>
                <w:b w:val="0"/>
              </w:rPr>
              <w:t>BAB. VI BAB VI</w:t>
            </w:r>
            <w:r w:rsidR="00335C75" w:rsidRPr="00335C75">
              <w:rPr>
                <w:rStyle w:val="Hyperlink"/>
                <w:b w:val="0"/>
                <w:lang w:val="id-ID"/>
              </w:rPr>
              <w:t xml:space="preserve">. </w:t>
            </w:r>
            <w:r w:rsidR="00335C75" w:rsidRPr="00335C75">
              <w:rPr>
                <w:rStyle w:val="Hyperlink"/>
                <w:b w:val="0"/>
              </w:rPr>
              <w:t>Hasil dan Pembahas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6 \h </w:instrText>
            </w:r>
            <w:r w:rsidR="00335C75" w:rsidRPr="00335C75">
              <w:rPr>
                <w:b w:val="0"/>
                <w:webHidden/>
              </w:rPr>
            </w:r>
            <w:r w:rsidR="00335C75" w:rsidRPr="00335C75">
              <w:rPr>
                <w:b w:val="0"/>
                <w:webHidden/>
              </w:rPr>
              <w:fldChar w:fldCharType="separate"/>
            </w:r>
            <w:r w:rsidR="00335C75" w:rsidRPr="00335C75">
              <w:rPr>
                <w:b w:val="0"/>
                <w:webHidden/>
              </w:rPr>
              <w:t>31</w:t>
            </w:r>
            <w:r w:rsidR="00335C75" w:rsidRPr="00335C75">
              <w:rPr>
                <w:b w:val="0"/>
                <w:webHidden/>
              </w:rPr>
              <w:fldChar w:fldCharType="end"/>
            </w:r>
          </w:hyperlink>
        </w:p>
        <w:p w14:paraId="315D1911" w14:textId="57D5731C" w:rsidR="00335C75" w:rsidRPr="00335C75" w:rsidRDefault="009F4B03" w:rsidP="00335C75">
          <w:pPr>
            <w:pStyle w:val="TOC1"/>
            <w:spacing w:before="0"/>
            <w:rPr>
              <w:rFonts w:eastAsiaTheme="minorEastAsia"/>
              <w:b w:val="0"/>
              <w:lang w:val="id-ID" w:eastAsia="id-ID"/>
            </w:rPr>
          </w:pPr>
          <w:hyperlink w:anchor="_Toc75264807" w:history="1">
            <w:r w:rsidR="00335C75" w:rsidRPr="00335C75">
              <w:rPr>
                <w:rStyle w:val="Hyperlink"/>
                <w:b w:val="0"/>
              </w:rPr>
              <w:t>BAB. VII BAB VII</w:t>
            </w:r>
            <w:r w:rsidR="00335C75" w:rsidRPr="00335C75">
              <w:rPr>
                <w:rStyle w:val="Hyperlink"/>
                <w:b w:val="0"/>
                <w:lang w:val="id-ID"/>
              </w:rPr>
              <w:t xml:space="preserve">. </w:t>
            </w:r>
            <w:r w:rsidR="00335C75" w:rsidRPr="00335C75">
              <w:rPr>
                <w:rStyle w:val="Hyperlink"/>
                <w:b w:val="0"/>
              </w:rPr>
              <w:t>Kesimpulan dan Sar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7 \h </w:instrText>
            </w:r>
            <w:r w:rsidR="00335C75" w:rsidRPr="00335C75">
              <w:rPr>
                <w:b w:val="0"/>
                <w:webHidden/>
              </w:rPr>
            </w:r>
            <w:r w:rsidR="00335C75" w:rsidRPr="00335C75">
              <w:rPr>
                <w:b w:val="0"/>
                <w:webHidden/>
              </w:rPr>
              <w:fldChar w:fldCharType="separate"/>
            </w:r>
            <w:r w:rsidR="00335C75" w:rsidRPr="00335C75">
              <w:rPr>
                <w:b w:val="0"/>
                <w:webHidden/>
              </w:rPr>
              <w:t>32</w:t>
            </w:r>
            <w:r w:rsidR="00335C75" w:rsidRPr="00335C75">
              <w:rPr>
                <w:b w:val="0"/>
                <w:webHidden/>
              </w:rPr>
              <w:fldChar w:fldCharType="end"/>
            </w:r>
          </w:hyperlink>
        </w:p>
        <w:p w14:paraId="5B97782B" w14:textId="2243D91B" w:rsidR="00335C75" w:rsidRPr="00335C75" w:rsidRDefault="009F4B03" w:rsidP="00335C75">
          <w:pPr>
            <w:pStyle w:val="TOC1"/>
            <w:spacing w:before="0"/>
            <w:rPr>
              <w:rFonts w:eastAsiaTheme="minorEastAsia"/>
              <w:b w:val="0"/>
              <w:lang w:val="id-ID" w:eastAsia="id-ID"/>
            </w:rPr>
          </w:pPr>
          <w:hyperlink w:anchor="_Toc75264808" w:history="1">
            <w:r w:rsidR="00335C75" w:rsidRPr="00335C75">
              <w:rPr>
                <w:rStyle w:val="Hyperlink"/>
                <w:b w:val="0"/>
              </w:rPr>
              <w:t>BAB. VIII DAFTAR PUSTAKA</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8 \h </w:instrText>
            </w:r>
            <w:r w:rsidR="00335C75" w:rsidRPr="00335C75">
              <w:rPr>
                <w:b w:val="0"/>
                <w:webHidden/>
              </w:rPr>
            </w:r>
            <w:r w:rsidR="00335C75" w:rsidRPr="00335C75">
              <w:rPr>
                <w:b w:val="0"/>
                <w:webHidden/>
              </w:rPr>
              <w:fldChar w:fldCharType="separate"/>
            </w:r>
            <w:r w:rsidR="00335C75" w:rsidRPr="00335C75">
              <w:rPr>
                <w:b w:val="0"/>
                <w:webHidden/>
              </w:rPr>
              <w:t>33</w:t>
            </w:r>
            <w:r w:rsidR="00335C75" w:rsidRPr="00335C75">
              <w:rPr>
                <w:b w:val="0"/>
                <w:webHidden/>
              </w:rPr>
              <w:fldChar w:fldCharType="end"/>
            </w:r>
          </w:hyperlink>
        </w:p>
        <w:p w14:paraId="1589F2A5" w14:textId="5CE9DF0A" w:rsidR="007D7B51" w:rsidRPr="00564FA0" w:rsidRDefault="007D7B51" w:rsidP="00335C75">
          <w:pPr>
            <w:pStyle w:val="TOC1"/>
            <w:spacing w:before="0" w:line="240" w:lineRule="auto"/>
            <w:rPr>
              <w:rFonts w:eastAsiaTheme="minorEastAsia"/>
              <w:caps/>
              <w:lang w:val="en-ID"/>
            </w:rPr>
          </w:pPr>
          <w:r w:rsidRPr="00335C75">
            <w:rPr>
              <w:b w:val="0"/>
            </w:rPr>
            <w:fldChar w:fldCharType="end"/>
          </w:r>
        </w:p>
      </w:sdtContent>
    </w:sdt>
    <w:p w14:paraId="53CE4FD5" w14:textId="77777777" w:rsidR="000A5B07" w:rsidRDefault="000A5B07" w:rsidP="003F1267">
      <w:pPr>
        <w:rPr>
          <w:lang w:val="es-ES"/>
        </w:rPr>
      </w:pPr>
      <w:bookmarkStart w:id="15" w:name="_Toc28262185"/>
      <w:bookmarkStart w:id="16" w:name="_Toc28262709"/>
    </w:p>
    <w:p w14:paraId="7B09695C" w14:textId="77777777" w:rsidR="003F1267" w:rsidRDefault="003F1267" w:rsidP="00D95738">
      <w:pPr>
        <w:pStyle w:val="Heading1"/>
        <w:numPr>
          <w:ilvl w:val="0"/>
          <w:numId w:val="12"/>
        </w:numPr>
        <w:rPr>
          <w:lang w:val="es-ES"/>
        </w:rPr>
      </w:pPr>
      <w:r>
        <w:rPr>
          <w:lang w:val="es-ES"/>
        </w:rPr>
        <w:br w:type="page"/>
      </w:r>
    </w:p>
    <w:p w14:paraId="4761C73A" w14:textId="2E308000" w:rsidR="00496241" w:rsidRPr="00B07BB8" w:rsidRDefault="00496241" w:rsidP="003B7112">
      <w:pPr>
        <w:pStyle w:val="Heading1"/>
        <w:numPr>
          <w:ilvl w:val="0"/>
          <w:numId w:val="0"/>
        </w:numPr>
        <w:rPr>
          <w:lang w:val="es-ES"/>
        </w:rPr>
      </w:pPr>
      <w:bookmarkStart w:id="17" w:name="_Toc75264773"/>
      <w:r w:rsidRPr="00B07BB8">
        <w:lastRenderedPageBreak/>
        <w:t>DAFTAR</w:t>
      </w:r>
      <w:r w:rsidRPr="00B07BB8">
        <w:rPr>
          <w:lang w:val="es-ES"/>
        </w:rPr>
        <w:t xml:space="preserve"> GAMBAR</w:t>
      </w:r>
      <w:bookmarkEnd w:id="15"/>
      <w:bookmarkEnd w:id="16"/>
      <w:bookmarkEnd w:id="17"/>
    </w:p>
    <w:p w14:paraId="0D24E5F3" w14:textId="77777777" w:rsidR="00496241" w:rsidRPr="002C1040" w:rsidRDefault="00496241">
      <w:pPr>
        <w:rPr>
          <w:highlight w:val="yellow"/>
          <w:lang w:val="es-ES"/>
        </w:rPr>
      </w:pPr>
    </w:p>
    <w:p w14:paraId="2E610A6B" w14:textId="3B0ABFA3" w:rsidR="008B1371" w:rsidRPr="009A3D14" w:rsidRDefault="009A3D14" w:rsidP="009A3D14">
      <w:pPr>
        <w:jc w:val="right"/>
        <w:rPr>
          <w:lang w:val="es-ES"/>
        </w:rPr>
      </w:pPr>
      <w:r w:rsidRPr="009A3D14">
        <w:rPr>
          <w:lang w:val="es-ES"/>
        </w:rPr>
        <w:t>Halaman</w:t>
      </w:r>
    </w:p>
    <w:p w14:paraId="5F9DAEB3" w14:textId="75087251" w:rsidR="001D5933" w:rsidRDefault="007C70A0">
      <w:pPr>
        <w:pStyle w:val="TableofFigures"/>
        <w:tabs>
          <w:tab w:val="right" w:leader="dot" w:pos="8303"/>
        </w:tabs>
        <w:rPr>
          <w:rFonts w:asciiTheme="minorHAnsi" w:eastAsiaTheme="minorEastAsia" w:hAnsiTheme="minorHAnsi" w:cstheme="minorBidi"/>
          <w:noProof/>
          <w:sz w:val="22"/>
          <w:szCs w:val="22"/>
          <w:lang w:val="id-ID" w:eastAsia="id-ID"/>
        </w:rPr>
      </w:pPr>
      <w:r>
        <w:rPr>
          <w:highlight w:val="yellow"/>
          <w:lang w:val="es-ES"/>
        </w:rPr>
        <w:fldChar w:fldCharType="begin"/>
      </w:r>
      <w:r>
        <w:rPr>
          <w:highlight w:val="yellow"/>
          <w:lang w:val="es-ES"/>
        </w:rPr>
        <w:instrText xml:space="preserve"> TOC \h \z \c "Gambar" </w:instrText>
      </w:r>
      <w:r>
        <w:rPr>
          <w:highlight w:val="yellow"/>
          <w:lang w:val="es-ES"/>
        </w:rPr>
        <w:fldChar w:fldCharType="separate"/>
      </w:r>
      <w:hyperlink w:anchor="_Toc75262347" w:history="1">
        <w:r w:rsidR="001D5933" w:rsidRPr="009062A2">
          <w:rPr>
            <w:rStyle w:val="Hyperlink"/>
            <w:noProof/>
          </w:rPr>
          <w:t>Gambar 3.1 Logo PT. Infonika Parasa</w:t>
        </w:r>
        <w:r w:rsidR="001D5933">
          <w:rPr>
            <w:noProof/>
            <w:webHidden/>
          </w:rPr>
          <w:tab/>
        </w:r>
        <w:r w:rsidR="001D5933">
          <w:rPr>
            <w:noProof/>
            <w:webHidden/>
          </w:rPr>
          <w:fldChar w:fldCharType="begin"/>
        </w:r>
        <w:r w:rsidR="001D5933">
          <w:rPr>
            <w:noProof/>
            <w:webHidden/>
          </w:rPr>
          <w:instrText xml:space="preserve"> PAGEREF _Toc75262347 \h </w:instrText>
        </w:r>
        <w:r w:rsidR="001D5933">
          <w:rPr>
            <w:noProof/>
            <w:webHidden/>
          </w:rPr>
        </w:r>
        <w:r w:rsidR="001D5933">
          <w:rPr>
            <w:noProof/>
            <w:webHidden/>
          </w:rPr>
          <w:fldChar w:fldCharType="separate"/>
        </w:r>
        <w:r w:rsidR="001D5933">
          <w:rPr>
            <w:noProof/>
            <w:webHidden/>
          </w:rPr>
          <w:t>18</w:t>
        </w:r>
        <w:r w:rsidR="001D5933">
          <w:rPr>
            <w:noProof/>
            <w:webHidden/>
          </w:rPr>
          <w:fldChar w:fldCharType="end"/>
        </w:r>
      </w:hyperlink>
    </w:p>
    <w:p w14:paraId="3F43F958" w14:textId="0079E0F7" w:rsidR="001D5933" w:rsidRDefault="009F4B03">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48" w:history="1">
        <w:r w:rsidR="001D5933" w:rsidRPr="009062A2">
          <w:rPr>
            <w:rStyle w:val="Hyperlink"/>
            <w:noProof/>
          </w:rPr>
          <w:t>Gambar 3.III.2 Diagram blok platform Panen-Panen</w:t>
        </w:r>
        <w:r w:rsidR="001D5933">
          <w:rPr>
            <w:noProof/>
            <w:webHidden/>
          </w:rPr>
          <w:tab/>
        </w:r>
        <w:r w:rsidR="001D5933">
          <w:rPr>
            <w:noProof/>
            <w:webHidden/>
          </w:rPr>
          <w:fldChar w:fldCharType="begin"/>
        </w:r>
        <w:r w:rsidR="001D5933">
          <w:rPr>
            <w:noProof/>
            <w:webHidden/>
          </w:rPr>
          <w:instrText xml:space="preserve"> PAGEREF _Toc75262348 \h </w:instrText>
        </w:r>
        <w:r w:rsidR="001D5933">
          <w:rPr>
            <w:noProof/>
            <w:webHidden/>
          </w:rPr>
        </w:r>
        <w:r w:rsidR="001D5933">
          <w:rPr>
            <w:noProof/>
            <w:webHidden/>
          </w:rPr>
          <w:fldChar w:fldCharType="separate"/>
        </w:r>
        <w:r w:rsidR="001D5933">
          <w:rPr>
            <w:noProof/>
            <w:webHidden/>
          </w:rPr>
          <w:t>20</w:t>
        </w:r>
        <w:r w:rsidR="001D5933">
          <w:rPr>
            <w:noProof/>
            <w:webHidden/>
          </w:rPr>
          <w:fldChar w:fldCharType="end"/>
        </w:r>
      </w:hyperlink>
    </w:p>
    <w:p w14:paraId="2DC18986" w14:textId="1B73F669" w:rsidR="001D5933" w:rsidRDefault="009F4B03">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49" w:history="1">
        <w:r w:rsidR="001D5933" w:rsidRPr="009062A2">
          <w:rPr>
            <w:rStyle w:val="Hyperlink"/>
            <w:noProof/>
          </w:rPr>
          <w:t xml:space="preserve">Gambar 3.III.3 Diagram blok aplikasi </w:t>
        </w:r>
        <w:r w:rsidR="001D5933" w:rsidRPr="009062A2">
          <w:rPr>
            <w:rStyle w:val="Hyperlink"/>
            <w:i/>
            <w:iCs/>
            <w:noProof/>
          </w:rPr>
          <w:t>marketplace</w:t>
        </w:r>
        <w:r w:rsidR="001D5933">
          <w:rPr>
            <w:noProof/>
            <w:webHidden/>
          </w:rPr>
          <w:tab/>
        </w:r>
        <w:r w:rsidR="001D5933">
          <w:rPr>
            <w:noProof/>
            <w:webHidden/>
          </w:rPr>
          <w:fldChar w:fldCharType="begin"/>
        </w:r>
        <w:r w:rsidR="001D5933">
          <w:rPr>
            <w:noProof/>
            <w:webHidden/>
          </w:rPr>
          <w:instrText xml:space="preserve"> PAGEREF _Toc75262349 \h </w:instrText>
        </w:r>
        <w:r w:rsidR="001D5933">
          <w:rPr>
            <w:noProof/>
            <w:webHidden/>
          </w:rPr>
        </w:r>
        <w:r w:rsidR="001D5933">
          <w:rPr>
            <w:noProof/>
            <w:webHidden/>
          </w:rPr>
          <w:fldChar w:fldCharType="separate"/>
        </w:r>
        <w:r w:rsidR="001D5933">
          <w:rPr>
            <w:noProof/>
            <w:webHidden/>
          </w:rPr>
          <w:t>21</w:t>
        </w:r>
        <w:r w:rsidR="001D5933">
          <w:rPr>
            <w:noProof/>
            <w:webHidden/>
          </w:rPr>
          <w:fldChar w:fldCharType="end"/>
        </w:r>
      </w:hyperlink>
    </w:p>
    <w:p w14:paraId="74C5AA60" w14:textId="73C20658" w:rsidR="001D5933" w:rsidRDefault="009F4B03">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0" w:history="1">
        <w:r w:rsidR="001D5933" w:rsidRPr="009062A2">
          <w:rPr>
            <w:rStyle w:val="Hyperlink"/>
            <w:noProof/>
          </w:rPr>
          <w:t xml:space="preserve">Gambar 3.III.4 Siklus pengembangan metode </w:t>
        </w:r>
        <w:r w:rsidR="001D5933" w:rsidRPr="009062A2">
          <w:rPr>
            <w:rStyle w:val="Hyperlink"/>
            <w:i/>
            <w:iCs/>
            <w:noProof/>
          </w:rPr>
          <w:t>Rapid Application Development</w:t>
        </w:r>
        <w:r w:rsidR="001D5933">
          <w:rPr>
            <w:noProof/>
            <w:webHidden/>
          </w:rPr>
          <w:tab/>
        </w:r>
        <w:r w:rsidR="001D5933">
          <w:rPr>
            <w:noProof/>
            <w:webHidden/>
          </w:rPr>
          <w:fldChar w:fldCharType="begin"/>
        </w:r>
        <w:r w:rsidR="001D5933">
          <w:rPr>
            <w:noProof/>
            <w:webHidden/>
          </w:rPr>
          <w:instrText xml:space="preserve"> PAGEREF _Toc75262350 \h </w:instrText>
        </w:r>
        <w:r w:rsidR="001D5933">
          <w:rPr>
            <w:noProof/>
            <w:webHidden/>
          </w:rPr>
        </w:r>
        <w:r w:rsidR="001D5933">
          <w:rPr>
            <w:noProof/>
            <w:webHidden/>
          </w:rPr>
          <w:fldChar w:fldCharType="separate"/>
        </w:r>
        <w:r w:rsidR="001D5933">
          <w:rPr>
            <w:noProof/>
            <w:webHidden/>
          </w:rPr>
          <w:t>24</w:t>
        </w:r>
        <w:r w:rsidR="001D5933">
          <w:rPr>
            <w:noProof/>
            <w:webHidden/>
          </w:rPr>
          <w:fldChar w:fldCharType="end"/>
        </w:r>
      </w:hyperlink>
    </w:p>
    <w:p w14:paraId="5E2616C4" w14:textId="7EA9FA84" w:rsidR="001D5933" w:rsidRDefault="009F4B03">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1" w:history="1">
        <w:r w:rsidR="001D5933" w:rsidRPr="009062A2">
          <w:rPr>
            <w:rStyle w:val="Hyperlink"/>
            <w:noProof/>
          </w:rPr>
          <w:t>Gambar 3.III.5 Use Case Diagram</w:t>
        </w:r>
        <w:r w:rsidR="001D5933">
          <w:rPr>
            <w:noProof/>
            <w:webHidden/>
          </w:rPr>
          <w:tab/>
        </w:r>
        <w:r w:rsidR="001D5933">
          <w:rPr>
            <w:noProof/>
            <w:webHidden/>
          </w:rPr>
          <w:fldChar w:fldCharType="begin"/>
        </w:r>
        <w:r w:rsidR="001D5933">
          <w:rPr>
            <w:noProof/>
            <w:webHidden/>
          </w:rPr>
          <w:instrText xml:space="preserve"> PAGEREF _Toc75262351 \h </w:instrText>
        </w:r>
        <w:r w:rsidR="001D5933">
          <w:rPr>
            <w:noProof/>
            <w:webHidden/>
          </w:rPr>
        </w:r>
        <w:r w:rsidR="001D5933">
          <w:rPr>
            <w:noProof/>
            <w:webHidden/>
          </w:rPr>
          <w:fldChar w:fldCharType="separate"/>
        </w:r>
        <w:r w:rsidR="001D5933">
          <w:rPr>
            <w:noProof/>
            <w:webHidden/>
          </w:rPr>
          <w:t>25</w:t>
        </w:r>
        <w:r w:rsidR="001D5933">
          <w:rPr>
            <w:noProof/>
            <w:webHidden/>
          </w:rPr>
          <w:fldChar w:fldCharType="end"/>
        </w:r>
      </w:hyperlink>
    </w:p>
    <w:p w14:paraId="76443AA3" w14:textId="1C49033A" w:rsidR="001D5933" w:rsidRDefault="009F4B03">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2" w:history="1">
        <w:r w:rsidR="001D5933" w:rsidRPr="009062A2">
          <w:rPr>
            <w:rStyle w:val="Hyperlink"/>
            <w:noProof/>
          </w:rPr>
          <w:t>Gambar 3.III.6 Arsitektur Sistem</w:t>
        </w:r>
        <w:r w:rsidR="001D5933">
          <w:rPr>
            <w:noProof/>
            <w:webHidden/>
          </w:rPr>
          <w:tab/>
        </w:r>
        <w:r w:rsidR="001D5933">
          <w:rPr>
            <w:noProof/>
            <w:webHidden/>
          </w:rPr>
          <w:fldChar w:fldCharType="begin"/>
        </w:r>
        <w:r w:rsidR="001D5933">
          <w:rPr>
            <w:noProof/>
            <w:webHidden/>
          </w:rPr>
          <w:instrText xml:space="preserve"> PAGEREF _Toc75262352 \h </w:instrText>
        </w:r>
        <w:r w:rsidR="001D5933">
          <w:rPr>
            <w:noProof/>
            <w:webHidden/>
          </w:rPr>
        </w:r>
        <w:r w:rsidR="001D5933">
          <w:rPr>
            <w:noProof/>
            <w:webHidden/>
          </w:rPr>
          <w:fldChar w:fldCharType="separate"/>
        </w:r>
        <w:r w:rsidR="001D5933">
          <w:rPr>
            <w:noProof/>
            <w:webHidden/>
          </w:rPr>
          <w:t>26</w:t>
        </w:r>
        <w:r w:rsidR="001D5933">
          <w:rPr>
            <w:noProof/>
            <w:webHidden/>
          </w:rPr>
          <w:fldChar w:fldCharType="end"/>
        </w:r>
      </w:hyperlink>
    </w:p>
    <w:p w14:paraId="328A6C76" w14:textId="6C0AC2A3" w:rsidR="001D5933" w:rsidRDefault="009F4B03">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3" w:history="1">
        <w:r w:rsidR="001D5933" w:rsidRPr="009062A2">
          <w:rPr>
            <w:rStyle w:val="Hyperlink"/>
            <w:noProof/>
          </w:rPr>
          <w:t>Gambar 4.IV.1</w:t>
        </w:r>
        <w:r w:rsidR="001D5933">
          <w:rPr>
            <w:noProof/>
            <w:webHidden/>
          </w:rPr>
          <w:tab/>
        </w:r>
        <w:r w:rsidR="001D5933">
          <w:rPr>
            <w:noProof/>
            <w:webHidden/>
          </w:rPr>
          <w:fldChar w:fldCharType="begin"/>
        </w:r>
        <w:r w:rsidR="001D5933">
          <w:rPr>
            <w:noProof/>
            <w:webHidden/>
          </w:rPr>
          <w:instrText xml:space="preserve"> PAGEREF _Toc75262353 \h </w:instrText>
        </w:r>
        <w:r w:rsidR="001D5933">
          <w:rPr>
            <w:noProof/>
            <w:webHidden/>
          </w:rPr>
        </w:r>
        <w:r w:rsidR="001D5933">
          <w:rPr>
            <w:noProof/>
            <w:webHidden/>
          </w:rPr>
          <w:fldChar w:fldCharType="separate"/>
        </w:r>
        <w:r w:rsidR="001D5933">
          <w:rPr>
            <w:noProof/>
            <w:webHidden/>
          </w:rPr>
          <w:t>28</w:t>
        </w:r>
        <w:r w:rsidR="001D5933">
          <w:rPr>
            <w:noProof/>
            <w:webHidden/>
          </w:rPr>
          <w:fldChar w:fldCharType="end"/>
        </w:r>
      </w:hyperlink>
    </w:p>
    <w:p w14:paraId="5D162193" w14:textId="036FBE6B" w:rsidR="007C70A0" w:rsidRDefault="007C70A0" w:rsidP="007C70A0">
      <w:pPr>
        <w:rPr>
          <w:lang w:val="es-ES"/>
        </w:rPr>
      </w:pPr>
      <w:r>
        <w:rPr>
          <w:highlight w:val="yellow"/>
          <w:lang w:val="es-ES"/>
        </w:rPr>
        <w:fldChar w:fldCharType="end"/>
      </w:r>
    </w:p>
    <w:p w14:paraId="1A15CE5B" w14:textId="1B07801B" w:rsidR="004D3C66" w:rsidRDefault="004D3C66">
      <w:pPr>
        <w:rPr>
          <w:highlight w:val="yellow"/>
          <w:lang w:val="es-ES"/>
        </w:rPr>
      </w:pPr>
    </w:p>
    <w:p w14:paraId="519A4410" w14:textId="77777777" w:rsidR="00496241" w:rsidRPr="002C1040" w:rsidRDefault="00496241">
      <w:pPr>
        <w:rPr>
          <w:b/>
          <w:caps/>
          <w:highlight w:val="yellow"/>
          <w:lang w:val="es-ES"/>
        </w:rPr>
      </w:pPr>
      <w:r w:rsidRPr="002C1040">
        <w:rPr>
          <w:highlight w:val="yellow"/>
          <w:lang w:val="es-ES"/>
        </w:rPr>
        <w:br w:type="page"/>
      </w:r>
    </w:p>
    <w:p w14:paraId="2631ECD6" w14:textId="454D4845" w:rsidR="00496241" w:rsidRPr="009A3D14" w:rsidRDefault="00496241" w:rsidP="003B7112">
      <w:pPr>
        <w:pStyle w:val="Heading1"/>
        <w:numPr>
          <w:ilvl w:val="0"/>
          <w:numId w:val="0"/>
        </w:numPr>
        <w:rPr>
          <w:lang w:val="es-ES"/>
        </w:rPr>
      </w:pPr>
      <w:bookmarkStart w:id="18" w:name="_Toc28262186"/>
      <w:bookmarkStart w:id="19" w:name="_Toc28262710"/>
      <w:bookmarkStart w:id="20" w:name="_Toc75264774"/>
      <w:r w:rsidRPr="009A3D14">
        <w:rPr>
          <w:lang w:val="es-ES"/>
        </w:rPr>
        <w:lastRenderedPageBreak/>
        <w:t xml:space="preserve">DAFTAR </w:t>
      </w:r>
      <w:r w:rsidRPr="00B07BB8">
        <w:t>TABEL</w:t>
      </w:r>
      <w:bookmarkEnd w:id="18"/>
      <w:bookmarkEnd w:id="19"/>
      <w:bookmarkEnd w:id="20"/>
    </w:p>
    <w:p w14:paraId="64578B1B" w14:textId="36C4DB87" w:rsidR="008B1371" w:rsidRPr="009A3D14" w:rsidRDefault="008B1371" w:rsidP="008B1371">
      <w:pPr>
        <w:rPr>
          <w:lang w:val="es-ES"/>
        </w:rPr>
      </w:pPr>
    </w:p>
    <w:p w14:paraId="39268BC1" w14:textId="3FD2960A" w:rsidR="000C07E8" w:rsidRPr="009A3D14" w:rsidRDefault="009A3D14" w:rsidP="009A3D14">
      <w:pPr>
        <w:jc w:val="right"/>
        <w:rPr>
          <w:lang w:val="es-ES"/>
        </w:rPr>
      </w:pPr>
      <w:r w:rsidRPr="009A3D14">
        <w:rPr>
          <w:lang w:val="es-ES"/>
        </w:rPr>
        <w:t>Halaman</w:t>
      </w:r>
    </w:p>
    <w:p w14:paraId="562DDB74" w14:textId="4C644E47" w:rsidR="002563E5" w:rsidRDefault="002563E5" w:rsidP="00167C54">
      <w:pPr>
        <w:rPr>
          <w:lang w:val="es-ES"/>
        </w:rPr>
        <w:sectPr w:rsidR="002563E5" w:rsidSect="002563E5">
          <w:headerReference w:type="default" r:id="rId18"/>
          <w:footerReference w:type="default" r:id="rId19"/>
          <w:pgSz w:w="11907" w:h="16840" w:code="9"/>
          <w:pgMar w:top="1440" w:right="1797" w:bottom="1440" w:left="1797" w:header="720" w:footer="720" w:gutter="0"/>
          <w:pgNumType w:fmt="lowerRoman"/>
          <w:cols w:space="720"/>
          <w:docGrid w:linePitch="360"/>
        </w:sectPr>
      </w:pPr>
    </w:p>
    <w:p w14:paraId="5823FE78" w14:textId="5D340F37" w:rsidR="00BD34FD" w:rsidRDefault="00BD34FD">
      <w:pPr>
        <w:pStyle w:val="TableofFigures"/>
        <w:tabs>
          <w:tab w:val="right" w:leader="dot" w:pos="8303"/>
        </w:tabs>
        <w:rPr>
          <w:rFonts w:asciiTheme="minorHAnsi" w:eastAsiaTheme="minorEastAsia" w:hAnsiTheme="minorHAnsi" w:cstheme="minorBidi"/>
          <w:noProof/>
          <w:sz w:val="22"/>
          <w:szCs w:val="22"/>
          <w:lang w:val="id-ID" w:eastAsia="id-ID"/>
        </w:rPr>
      </w:pPr>
      <w:r>
        <w:rPr>
          <w:lang w:val="es-ES"/>
        </w:rPr>
        <w:fldChar w:fldCharType="begin"/>
      </w:r>
      <w:r>
        <w:rPr>
          <w:lang w:val="es-ES"/>
        </w:rPr>
        <w:instrText xml:space="preserve"> TOC \h \z \c "Tabel" </w:instrText>
      </w:r>
      <w:r>
        <w:rPr>
          <w:lang w:val="es-ES"/>
        </w:rPr>
        <w:fldChar w:fldCharType="separate"/>
      </w:r>
      <w:hyperlink w:anchor="_Toc76588399" w:history="1">
        <w:r w:rsidRPr="00E50694">
          <w:rPr>
            <w:rStyle w:val="Hyperlink"/>
            <w:noProof/>
          </w:rPr>
          <w:t>Tabel 3.III.1 Deskripsi Konsep Aplikasi</w:t>
        </w:r>
        <w:r>
          <w:rPr>
            <w:noProof/>
            <w:webHidden/>
          </w:rPr>
          <w:tab/>
        </w:r>
        <w:r>
          <w:rPr>
            <w:noProof/>
            <w:webHidden/>
          </w:rPr>
          <w:fldChar w:fldCharType="begin"/>
        </w:r>
        <w:r>
          <w:rPr>
            <w:noProof/>
            <w:webHidden/>
          </w:rPr>
          <w:instrText xml:space="preserve"> PAGEREF _Toc76588399 \h </w:instrText>
        </w:r>
        <w:r>
          <w:rPr>
            <w:noProof/>
            <w:webHidden/>
          </w:rPr>
        </w:r>
        <w:r>
          <w:rPr>
            <w:noProof/>
            <w:webHidden/>
          </w:rPr>
          <w:fldChar w:fldCharType="separate"/>
        </w:r>
        <w:r>
          <w:rPr>
            <w:noProof/>
            <w:webHidden/>
          </w:rPr>
          <w:t>22</w:t>
        </w:r>
        <w:r>
          <w:rPr>
            <w:noProof/>
            <w:webHidden/>
          </w:rPr>
          <w:fldChar w:fldCharType="end"/>
        </w:r>
      </w:hyperlink>
    </w:p>
    <w:p w14:paraId="77E6240C" w14:textId="2EA12B5B" w:rsidR="00BD34FD" w:rsidRDefault="009F4B03">
      <w:pPr>
        <w:pStyle w:val="TableofFigures"/>
        <w:tabs>
          <w:tab w:val="right" w:leader="dot" w:pos="8303"/>
        </w:tabs>
        <w:rPr>
          <w:rFonts w:asciiTheme="minorHAnsi" w:eastAsiaTheme="minorEastAsia" w:hAnsiTheme="minorHAnsi" w:cstheme="minorBidi"/>
          <w:noProof/>
          <w:sz w:val="22"/>
          <w:szCs w:val="22"/>
          <w:lang w:val="id-ID" w:eastAsia="id-ID"/>
        </w:rPr>
      </w:pPr>
      <w:hyperlink w:anchor="_Toc76588400" w:history="1">
        <w:r w:rsidR="00BD34FD" w:rsidRPr="00E50694">
          <w:rPr>
            <w:rStyle w:val="Hyperlink"/>
            <w:noProof/>
          </w:rPr>
          <w:t>Tabel 4.IV.1 Identifikasi Fitur</w:t>
        </w:r>
        <w:r w:rsidR="00BD34FD">
          <w:rPr>
            <w:noProof/>
            <w:webHidden/>
          </w:rPr>
          <w:tab/>
        </w:r>
        <w:r w:rsidR="00BD34FD">
          <w:rPr>
            <w:noProof/>
            <w:webHidden/>
          </w:rPr>
          <w:fldChar w:fldCharType="begin"/>
        </w:r>
        <w:r w:rsidR="00BD34FD">
          <w:rPr>
            <w:noProof/>
            <w:webHidden/>
          </w:rPr>
          <w:instrText xml:space="preserve"> PAGEREF _Toc76588400 \h </w:instrText>
        </w:r>
        <w:r w:rsidR="00BD34FD">
          <w:rPr>
            <w:noProof/>
            <w:webHidden/>
          </w:rPr>
        </w:r>
        <w:r w:rsidR="00BD34FD">
          <w:rPr>
            <w:noProof/>
            <w:webHidden/>
          </w:rPr>
          <w:fldChar w:fldCharType="separate"/>
        </w:r>
        <w:r w:rsidR="00BD34FD">
          <w:rPr>
            <w:noProof/>
            <w:webHidden/>
          </w:rPr>
          <w:t>27</w:t>
        </w:r>
        <w:r w:rsidR="00BD34FD">
          <w:rPr>
            <w:noProof/>
            <w:webHidden/>
          </w:rPr>
          <w:fldChar w:fldCharType="end"/>
        </w:r>
      </w:hyperlink>
    </w:p>
    <w:p w14:paraId="4A2A1AF9" w14:textId="5301D41F" w:rsidR="008B1371" w:rsidRPr="008B1371" w:rsidRDefault="00BD34FD" w:rsidP="00167C54">
      <w:pPr>
        <w:rPr>
          <w:lang w:val="es-ES"/>
        </w:rPr>
      </w:pPr>
      <w:r>
        <w:rPr>
          <w:lang w:val="es-ES"/>
        </w:rPr>
        <w:fldChar w:fldCharType="end"/>
      </w:r>
    </w:p>
    <w:p w14:paraId="4C59A2BD" w14:textId="77777777" w:rsidR="00496241" w:rsidRPr="00496241" w:rsidRDefault="00496241" w:rsidP="00496241"/>
    <w:p w14:paraId="07EE59F8" w14:textId="246AF7BA" w:rsidR="009A3D14" w:rsidRDefault="00496241">
      <w:pPr>
        <w:spacing w:line="240" w:lineRule="auto"/>
      </w:pPr>
      <w:r>
        <w:br w:type="page"/>
      </w:r>
      <w:bookmarkStart w:id="21" w:name="_Toc28262188"/>
      <w:bookmarkStart w:id="22" w:name="_Toc28262712"/>
    </w:p>
    <w:p w14:paraId="3B061E6B" w14:textId="0AA670A6" w:rsidR="009A3D14" w:rsidRPr="009A3D14" w:rsidRDefault="009A3D14" w:rsidP="003B7112">
      <w:pPr>
        <w:pStyle w:val="Heading1"/>
        <w:numPr>
          <w:ilvl w:val="0"/>
          <w:numId w:val="0"/>
        </w:numPr>
        <w:rPr>
          <w:lang w:val="es-ES"/>
        </w:rPr>
      </w:pPr>
      <w:bookmarkStart w:id="23" w:name="_Toc75264775"/>
      <w:r w:rsidRPr="009A3D14">
        <w:rPr>
          <w:lang w:val="es-ES"/>
        </w:rPr>
        <w:lastRenderedPageBreak/>
        <w:t xml:space="preserve">DAFTAR </w:t>
      </w:r>
      <w:r>
        <w:rPr>
          <w:lang w:val="es-ES"/>
        </w:rPr>
        <w:t>Lampiran</w:t>
      </w:r>
      <w:bookmarkEnd w:id="23"/>
    </w:p>
    <w:p w14:paraId="74C9CE54" w14:textId="77777777" w:rsidR="009A3D14" w:rsidRPr="009A3D14" w:rsidRDefault="009A3D14" w:rsidP="009A3D14">
      <w:pPr>
        <w:rPr>
          <w:lang w:val="es-ES"/>
        </w:rPr>
      </w:pPr>
    </w:p>
    <w:p w14:paraId="0A29CCAD" w14:textId="77777777" w:rsidR="009A3D14" w:rsidRPr="007C21D1" w:rsidRDefault="009A3D14" w:rsidP="009A3D14">
      <w:pPr>
        <w:tabs>
          <w:tab w:val="left" w:pos="1276"/>
          <w:tab w:val="left" w:leader="dot" w:pos="7560"/>
        </w:tabs>
        <w:autoSpaceDE w:val="0"/>
        <w:autoSpaceDN w:val="0"/>
        <w:adjustRightInd w:val="0"/>
        <w:spacing w:line="240" w:lineRule="auto"/>
        <w:ind w:left="1276" w:hanging="1276"/>
      </w:pPr>
      <w:r w:rsidRPr="007C21D1">
        <w:t>Lampiran 1</w:t>
      </w:r>
      <w:r w:rsidRPr="007C21D1">
        <w:tab/>
        <w:t>Menu Utama Aplikasi</w:t>
      </w:r>
    </w:p>
    <w:p w14:paraId="009DB2D0" w14:textId="77777777" w:rsidR="009A3D14" w:rsidRPr="007C21D1" w:rsidRDefault="009A3D14" w:rsidP="009A3D14">
      <w:pPr>
        <w:tabs>
          <w:tab w:val="left" w:pos="1276"/>
          <w:tab w:val="left" w:leader="dot" w:pos="7560"/>
        </w:tabs>
        <w:autoSpaceDE w:val="0"/>
        <w:autoSpaceDN w:val="0"/>
        <w:adjustRightInd w:val="0"/>
        <w:spacing w:line="240" w:lineRule="auto"/>
        <w:ind w:left="1276" w:hanging="1276"/>
      </w:pPr>
      <w:r w:rsidRPr="007C21D1">
        <w:t>Lampiran 2</w:t>
      </w:r>
      <w:r w:rsidRPr="007C21D1">
        <w:tab/>
        <w:t>Keluaran Sistem</w:t>
      </w:r>
    </w:p>
    <w:p w14:paraId="3CE17E40" w14:textId="77777777" w:rsidR="009A3D14" w:rsidRPr="00AA0E24" w:rsidRDefault="009A3D14" w:rsidP="009A3D14">
      <w:pPr>
        <w:tabs>
          <w:tab w:val="left" w:pos="1276"/>
          <w:tab w:val="left" w:leader="dot" w:pos="7560"/>
        </w:tabs>
        <w:spacing w:line="240" w:lineRule="auto"/>
        <w:ind w:left="1276" w:hanging="1276"/>
      </w:pPr>
      <w:r w:rsidRPr="007C21D1">
        <w:t>Lampiran 3</w:t>
      </w:r>
      <w:r w:rsidRPr="007C21D1">
        <w:tab/>
      </w:r>
      <w:r>
        <w:t>Kuesioner Uji Pengguna</w:t>
      </w:r>
    </w:p>
    <w:p w14:paraId="31B528EE" w14:textId="77777777" w:rsidR="009A3D14" w:rsidRPr="007C21D1" w:rsidRDefault="009A3D14" w:rsidP="009A3D14">
      <w:pPr>
        <w:tabs>
          <w:tab w:val="left" w:pos="1276"/>
          <w:tab w:val="left" w:leader="dot" w:pos="7560"/>
        </w:tabs>
        <w:spacing w:line="240" w:lineRule="auto"/>
        <w:ind w:left="1276" w:hanging="1276"/>
      </w:pPr>
      <w:r w:rsidRPr="007C21D1">
        <w:t xml:space="preserve">Lampiran </w:t>
      </w:r>
      <w:r>
        <w:t>4</w:t>
      </w:r>
      <w:r w:rsidRPr="007C21D1">
        <w:tab/>
      </w:r>
      <w:r w:rsidRPr="007C21D1">
        <w:rPr>
          <w:i/>
        </w:rPr>
        <w:t>Listing Program</w:t>
      </w:r>
    </w:p>
    <w:p w14:paraId="2626E0F9" w14:textId="50761220" w:rsidR="009A3D14" w:rsidRPr="009A3D14" w:rsidRDefault="009A3D14" w:rsidP="009A3D14">
      <w:pPr>
        <w:rPr>
          <w:lang w:val="es-ES"/>
        </w:rPr>
      </w:pPr>
    </w:p>
    <w:p w14:paraId="3127ABCC" w14:textId="77777777" w:rsidR="002563E5" w:rsidRDefault="002563E5" w:rsidP="002563E5">
      <w:pPr>
        <w:rPr>
          <w:sz w:val="28"/>
          <w:szCs w:val="28"/>
        </w:rPr>
        <w:sectPr w:rsidR="002563E5" w:rsidSect="002563E5">
          <w:type w:val="continuous"/>
          <w:pgSz w:w="11907" w:h="16840" w:code="9"/>
          <w:pgMar w:top="1440" w:right="1797" w:bottom="1440" w:left="1797" w:header="720" w:footer="720" w:gutter="0"/>
          <w:pgNumType w:fmt="lowerRoman"/>
          <w:cols w:space="720"/>
          <w:docGrid w:linePitch="360"/>
        </w:sectPr>
      </w:pPr>
    </w:p>
    <w:p w14:paraId="0920708A" w14:textId="756AE27E" w:rsidR="001E2BA8" w:rsidRPr="003B7112" w:rsidRDefault="009C0467" w:rsidP="003B7112">
      <w:pPr>
        <w:pStyle w:val="Heading1"/>
      </w:pPr>
      <w:bookmarkStart w:id="24" w:name="_Toc75264776"/>
      <w:r w:rsidRPr="003B7112">
        <w:lastRenderedPageBreak/>
        <w:t>PENDAHULUAN</w:t>
      </w:r>
      <w:bookmarkEnd w:id="21"/>
      <w:bookmarkEnd w:id="22"/>
      <w:bookmarkEnd w:id="24"/>
    </w:p>
    <w:p w14:paraId="3C8A1F9F" w14:textId="77777777" w:rsidR="00A64703" w:rsidRDefault="00A64703" w:rsidP="00A64703">
      <w:pPr>
        <w:jc w:val="center"/>
      </w:pPr>
    </w:p>
    <w:p w14:paraId="19EBE72A" w14:textId="4E4D3AB8" w:rsidR="00CF13E4" w:rsidRPr="003B7112" w:rsidRDefault="0039108B" w:rsidP="003B7112">
      <w:pPr>
        <w:pStyle w:val="Heading2"/>
      </w:pPr>
      <w:bookmarkStart w:id="25" w:name="_Toc28262189"/>
      <w:bookmarkStart w:id="26" w:name="_Toc28262713"/>
      <w:bookmarkStart w:id="27" w:name="_Toc75264777"/>
      <w:r w:rsidRPr="003B7112">
        <w:t>Latar Belakang</w:t>
      </w:r>
      <w:bookmarkEnd w:id="25"/>
      <w:bookmarkEnd w:id="26"/>
      <w:bookmarkEnd w:id="27"/>
    </w:p>
    <w:p w14:paraId="26EA401B" w14:textId="2AB20C0C" w:rsidR="0043552D" w:rsidRDefault="0043552D" w:rsidP="00744F85">
      <w:pPr>
        <w:ind w:firstLine="567"/>
        <w:jc w:val="both"/>
      </w:pPr>
      <w:r w:rsidRPr="0043552D">
        <w:rPr>
          <w:lang w:val="id-ID"/>
        </w:rPr>
        <w:t xml:space="preserve">Sektor </w:t>
      </w:r>
      <w:r w:rsidR="00435C9C">
        <w:t>pertanian</w:t>
      </w:r>
      <w:r w:rsidRPr="0043552D">
        <w:rPr>
          <w:lang w:val="id-ID"/>
        </w:rPr>
        <w:t xml:space="preserve"> Indonesia </w:t>
      </w:r>
      <w:r w:rsidR="00DC04D2">
        <w:t>yang mencakup</w:t>
      </w:r>
      <w:r w:rsidR="00DC04D2" w:rsidRPr="00DC04D2">
        <w:t xml:space="preserve"> usaha di bidang tanaman pangan, perkebunan, peternakan, perikanan, </w:t>
      </w:r>
      <w:r w:rsidR="00DC04D2">
        <w:t>budidaya</w:t>
      </w:r>
      <w:r w:rsidR="00DC04D2" w:rsidRPr="00DC04D2">
        <w:t>, dan jasa-jasa yang secara langsung terkait dengan bidang tersebut</w:t>
      </w:r>
      <w:r w:rsidR="00DC04D2">
        <w:t xml:space="preserve"> </w:t>
      </w:r>
      <w:r w:rsidRPr="0043552D">
        <w:rPr>
          <w:lang w:val="id-ID"/>
        </w:rPr>
        <w:t xml:space="preserve">memiliki kontribusi yang relatif besar bagi negara apabila dilihat dari potensi sumber daya alam. Perkembangan </w:t>
      </w:r>
      <w:r w:rsidR="00086111">
        <w:t>nilai pasar pada produksi sektor</w:t>
      </w:r>
      <w:r w:rsidR="00086111" w:rsidRPr="0043552D">
        <w:rPr>
          <w:lang w:val="id-ID"/>
        </w:rPr>
        <w:t xml:space="preserve"> </w:t>
      </w:r>
      <w:r w:rsidR="00791A74">
        <w:t>pertanian</w:t>
      </w:r>
      <w:r w:rsidRPr="0043552D">
        <w:rPr>
          <w:lang w:val="id-ID"/>
        </w:rPr>
        <w:t xml:space="preserve"> di Indonesia telah mendapat pencapaian yang cukup baik. Hal ini terlihat pada data pertumbuhan </w:t>
      </w:r>
      <w:r w:rsidR="00086111">
        <w:t xml:space="preserve">nilai </w:t>
      </w:r>
      <w:r w:rsidRPr="0043552D">
        <w:rPr>
          <w:lang w:val="id-ID"/>
        </w:rPr>
        <w:t xml:space="preserve">PDB </w:t>
      </w:r>
      <w:r w:rsidR="00791A74">
        <w:t>pertanian</w:t>
      </w:r>
      <w:r w:rsidR="00086111">
        <w:t xml:space="preserve"> tahun 2014</w:t>
      </w:r>
      <w:r w:rsidR="00C51E96">
        <w:t xml:space="preserve"> </w:t>
      </w:r>
      <w:r w:rsidR="00086111">
        <w:t>-</w:t>
      </w:r>
      <w:r w:rsidR="00C51E96">
        <w:t xml:space="preserve"> </w:t>
      </w:r>
      <w:r w:rsidR="00086111">
        <w:t>201</w:t>
      </w:r>
      <w:r w:rsidR="00791A74">
        <w:t>8</w:t>
      </w:r>
      <w:r w:rsidRPr="0043552D">
        <w:rPr>
          <w:lang w:val="id-ID"/>
        </w:rPr>
        <w:t xml:space="preserve">, </w:t>
      </w:r>
      <w:r w:rsidR="00791A74">
        <w:t>dimana d</w:t>
      </w:r>
      <w:r w:rsidR="00791A74" w:rsidRPr="00791A74">
        <w:t xml:space="preserve">alam kurun waktu 2013 - 2018, PDB sektor pertanian secara konsisten menunjukkan tren positif </w:t>
      </w:r>
      <w:r w:rsidR="00744F85">
        <w:t>b</w:t>
      </w:r>
      <w:r w:rsidR="00791A74" w:rsidRPr="00791A74">
        <w:t>erdasarkan harga konstan 2010 (BPS), pada tahun 2013 PDB Sektor Pertanian sebesar Rp 847,8 Triliun, dan terus meningkat masing-masing menjadi Rp 880,4 Triliun pada 2014 dan Rp 906,8 Triliun pada 2015</w:t>
      </w:r>
      <w:r w:rsidR="00744F85">
        <w:t xml:space="preserve"> </w:t>
      </w:r>
      <w:r w:rsidR="00744F85">
        <w:fldChar w:fldCharType="begin" w:fldLock="1"/>
      </w:r>
      <w:r w:rsidR="008B410D">
        <w:instrText>ADDIN CSL_CITATION {"citationItems":[{"id":"ITEM-1","itemData":{"URL":"https://www.pertanian.go.id/home/?show=news&amp;act=view&amp;id=3726","accessed":{"date-parts":[["2021","2","3"]]},"author":[{"dropping-particle":"","family":"Kementrian Pertanian Republik Indonesia","given":"","non-dropping-particle":"","parse-names":false,"suffix":""}],"id":"ITEM-1","issued":{"date-parts":[["2019"]]},"title":"Pertumbuhan PDB Pertanian RI 2018 Melebihi Target","type":"webpage"},"uris":["http://www.mendeley.com/documents/?uuid=50a4eebc-1cea-4a45-90fa-714906360135"]}],"mendeley":{"formattedCitation":"(Kementrian Pertanian Republik Indonesia, 2019)","plainTextFormattedCitation":"(Kementrian Pertanian Republik Indonesia, 2019)","previouslyFormattedCitation":"(Kementrian Pertanian Republik Indonesia, 2019)"},"properties":{"noteIndex":0},"schema":"https://github.com/citation-style-language/schema/raw/master/csl-citation.json"}</w:instrText>
      </w:r>
      <w:r w:rsidR="00744F85">
        <w:fldChar w:fldCharType="separate"/>
      </w:r>
      <w:r w:rsidR="00744F85" w:rsidRPr="00744F85">
        <w:rPr>
          <w:noProof/>
        </w:rPr>
        <w:t>(Kementrian Pertanian Republik Indonesia, 2019)</w:t>
      </w:r>
      <w:r w:rsidR="00744F85">
        <w:fldChar w:fldCharType="end"/>
      </w:r>
      <w:r w:rsidR="00791A74" w:rsidRPr="00791A74">
        <w:t>.</w:t>
      </w:r>
    </w:p>
    <w:p w14:paraId="5269ED03" w14:textId="3795AF5E" w:rsidR="00675543" w:rsidRDefault="0058023D" w:rsidP="00675543">
      <w:pPr>
        <w:ind w:firstLine="567"/>
        <w:jc w:val="both"/>
      </w:pPr>
      <w:r>
        <w:t>Besarnya p</w:t>
      </w:r>
      <w:r w:rsidRPr="0058023D">
        <w:t xml:space="preserve">otensi </w:t>
      </w:r>
      <w:r w:rsidR="007D04C3">
        <w:t xml:space="preserve">sektor </w:t>
      </w:r>
      <w:r w:rsidR="00DC04D2">
        <w:t>pertanian</w:t>
      </w:r>
      <w:r w:rsidRPr="0058023D">
        <w:t xml:space="preserve"> di Indonesia</w:t>
      </w:r>
      <w:r w:rsidRPr="0058023D" w:rsidDel="0058023D">
        <w:t xml:space="preserve"> </w:t>
      </w:r>
      <w:r w:rsidR="0043552D">
        <w:t xml:space="preserve">juga </w:t>
      </w:r>
      <w:r w:rsidR="00744F85">
        <w:t>dapat menghadirkan lapangan perkerjaan bagi sebagian besar penduduk yang ada di pedesaan</w:t>
      </w:r>
      <w:r w:rsidR="0043552D">
        <w:t>,</w:t>
      </w:r>
      <w:r w:rsidR="00744F85">
        <w:t xml:space="preserve"> tidak hanya kegiatan pertanian saja namun</w:t>
      </w:r>
      <w:r w:rsidR="0043552D">
        <w:t xml:space="preserve"> mulai dari kegiatan budidaya,</w:t>
      </w:r>
      <w:r w:rsidR="00C042BB">
        <w:t xml:space="preserve"> ternak,</w:t>
      </w:r>
      <w:r w:rsidR="0043552D">
        <w:t xml:space="preserve"> pengolahan, distribusi dan perdagangan. Namun disisi lain,</w:t>
      </w:r>
      <w:r>
        <w:t xml:space="preserve"> </w:t>
      </w:r>
      <w:r w:rsidR="0043552D">
        <w:t>banyak kelompok masyarakat</w:t>
      </w:r>
      <w:r>
        <w:t xml:space="preserve"> yang</w:t>
      </w:r>
      <w:r w:rsidR="0043552D">
        <w:t xml:space="preserve"> tidak diuntungkan akibat permasalahan yang timbul karena rantai distribusi penjualan produk </w:t>
      </w:r>
      <w:r w:rsidR="00C042BB">
        <w:t>hasil panen</w:t>
      </w:r>
      <w:r w:rsidR="0043552D">
        <w:t xml:space="preserve"> tersebut yang cukup panjang terutama bagi </w:t>
      </w:r>
      <w:r w:rsidR="00B53A74">
        <w:t>para pengusaha yang memanfaatkan hasil panen pertanian dalam menjalankan usahanya</w:t>
      </w:r>
      <w:r w:rsidR="0043552D">
        <w:t xml:space="preserve">. Karena adanya rantai </w:t>
      </w:r>
      <w:r w:rsidR="00253D88">
        <w:t>distribusi</w:t>
      </w:r>
      <w:r w:rsidR="0043552D">
        <w:t xml:space="preserve"> yang panjang, sebagian besar distribu</w:t>
      </w:r>
      <w:r w:rsidR="00253D88">
        <w:t>tor</w:t>
      </w:r>
      <w:r w:rsidR="0043552D">
        <w:t xml:space="preserve"> didominasi oleh pedagang yang</w:t>
      </w:r>
      <w:r w:rsidR="00253D88">
        <w:t xml:space="preserve"> hanya memanfaatkan proses distribusi dengan mengambil keuntungan yang lebih tanpa </w:t>
      </w:r>
      <w:r w:rsidR="0043552D">
        <w:t>memberikan nilai tambah apapun terhadap produk yang akan dipasarkan.</w:t>
      </w:r>
      <w:r w:rsidR="0056016C">
        <w:t xml:space="preserve"> Menurut data dari </w:t>
      </w:r>
      <w:r w:rsidR="0056016C" w:rsidRPr="0056016C">
        <w:t>Borneo</w:t>
      </w:r>
      <w:r w:rsidR="0059042D">
        <w:t>N</w:t>
      </w:r>
      <w:r w:rsidR="0056016C" w:rsidRPr="0056016C">
        <w:t>ews</w:t>
      </w:r>
      <w:r w:rsidR="0056016C">
        <w:t xml:space="preserve">, </w:t>
      </w:r>
      <w:r w:rsidR="0056016C" w:rsidRPr="0056016C">
        <w:t>Petani budidaya ikan patin tambak</w:t>
      </w:r>
      <w:r w:rsidR="0056016C">
        <w:t xml:space="preserve"> di Kapuas</w:t>
      </w:r>
      <w:r w:rsidR="0056016C" w:rsidRPr="0056016C">
        <w:t xml:space="preserve"> mengalami kerugian akibat permaian harga yang dilakukan para tengkulak. Di tingkat petani harga ikan hanya dihargai sekitar Rp13 ribu 1 kg, </w:t>
      </w:r>
      <w:r w:rsidR="0056016C">
        <w:t>sedangkan</w:t>
      </w:r>
      <w:r w:rsidR="0056016C" w:rsidRPr="0056016C">
        <w:t xml:space="preserve"> rata-rata harga ikan patin bisa mencapai Rp17 ribu hingga Rp18 ribu per kg</w:t>
      </w:r>
      <w:r w:rsidR="0059042D">
        <w:t xml:space="preserve">. </w:t>
      </w:r>
      <w:r w:rsidR="0059042D" w:rsidRPr="0059042D">
        <w:t>Stok ikan patin di Kapuas melimpah</w:t>
      </w:r>
      <w:r w:rsidR="0059042D">
        <w:t>,</w:t>
      </w:r>
      <w:r w:rsidR="0059042D" w:rsidRPr="0059042D">
        <w:t xml:space="preserve"> Namun harga dimainkan oleh para tengkulak</w:t>
      </w:r>
      <w:r w:rsidR="0059042D">
        <w:t xml:space="preserve"> </w:t>
      </w:r>
      <w:r w:rsidR="0059042D">
        <w:fldChar w:fldCharType="begin" w:fldLock="1"/>
      </w:r>
      <w:r w:rsidR="00675543">
        <w:instrText>ADDIN CSL_CITATION {"citationItems":[{"id":"ITEM-1","itemData":{"URL":"https://www.borneonews.co.id/berita/47441-tengkulak-bermain-harga-patin-petani-budidaya-ikan-merugi","accessed":{"date-parts":[["2020","12","28"]]},"author":[{"dropping-particle":"","family":"Napoleon","given":"Djimmy","non-dropping-particle":"","parse-names":false,"suffix":""}],"id":"ITEM-1","issued":{"date-parts":[["2017"]]},"title":"Tengkulak Bermain Harga Patin, Petani Budidaya Ikan Merugi","type":"webpage"},"uris":["http://www.mendeley.com/documents/?uuid=4e376da3-8061-4bb0-888f-33b7a35e883c"]}],"mendeley":{"formattedCitation":"(Napoleon, 2017)","plainTextFormattedCitation":"(Napoleon, 2017)","previouslyFormattedCitation":"(Napoleon, 2017)"},"properties":{"noteIndex":0},"schema":"https://github.com/citation-style-language/schema/raw/master/csl-citation.json"}</w:instrText>
      </w:r>
      <w:r w:rsidR="0059042D">
        <w:fldChar w:fldCharType="separate"/>
      </w:r>
      <w:r w:rsidR="0059042D" w:rsidRPr="0059042D">
        <w:rPr>
          <w:noProof/>
        </w:rPr>
        <w:t>(Napoleon, 2017)</w:t>
      </w:r>
      <w:r w:rsidR="0059042D">
        <w:fldChar w:fldCharType="end"/>
      </w:r>
      <w:r w:rsidR="0056016C" w:rsidRPr="0056016C">
        <w:t>.</w:t>
      </w:r>
      <w:r w:rsidR="0043552D">
        <w:t xml:space="preserve"> Keadaan </w:t>
      </w:r>
      <w:r w:rsidR="00FA5588">
        <w:t>tersebut</w:t>
      </w:r>
      <w:r w:rsidR="0043552D">
        <w:t xml:space="preserve"> mengakibatkan</w:t>
      </w:r>
      <w:r w:rsidR="00C51E96">
        <w:t xml:space="preserve"> naiknya harga jual </w:t>
      </w:r>
      <w:r w:rsidR="007D04C3">
        <w:t xml:space="preserve">hasil panen </w:t>
      </w:r>
      <w:r w:rsidR="00C51E96">
        <w:t>sampai ke konsumen.</w:t>
      </w:r>
      <w:r w:rsidR="00AF4175">
        <w:t xml:space="preserve"> Untuk mengatasi hal tersebut, bisa dilakukan dengan cara memotong rantai distribusi pada pedagang/tengkulak</w:t>
      </w:r>
      <w:r w:rsidR="00C51E96">
        <w:t xml:space="preserve"> </w:t>
      </w:r>
      <w:r w:rsidR="00AF4175">
        <w:t xml:space="preserve">sehingga hasil panen dari produsen akan langsung di pasarkan ke tangan konsumen secara langsung sehingga konsumen mendapatkan harga yang lebih </w:t>
      </w:r>
      <w:r w:rsidR="00DD4F73">
        <w:lastRenderedPageBreak/>
        <w:t>terjangkau khususnya dalam pembelian jumlah besar.</w:t>
      </w:r>
      <w:r w:rsidR="00B53A74">
        <w:t xml:space="preserve"> Dengan begitu para pengusaha warung makan dan olahan yang memanfaatkan bahan baku dari hasil pertanian akan diuntungkan</w:t>
      </w:r>
      <w:r w:rsidR="0070755E">
        <w:t>.</w:t>
      </w:r>
    </w:p>
    <w:p w14:paraId="7BA34433" w14:textId="628D3B8A" w:rsidR="0070755E" w:rsidRDefault="00AF40AA" w:rsidP="0043552D">
      <w:pPr>
        <w:ind w:firstLine="567"/>
        <w:jc w:val="both"/>
      </w:pPr>
      <w:r w:rsidRPr="00AF40AA">
        <w:t xml:space="preserve">Berdasarkan permasalahan yang telah </w:t>
      </w:r>
      <w:r w:rsidR="00FE4024">
        <w:t xml:space="preserve">dijelaskan, </w:t>
      </w:r>
      <w:r w:rsidRPr="00AF40AA">
        <w:t>PT.</w:t>
      </w:r>
      <w:r w:rsidR="00FE4024">
        <w:t xml:space="preserve"> </w:t>
      </w:r>
      <w:r w:rsidRPr="00AF40AA">
        <w:t>Infonika Parasa</w:t>
      </w:r>
      <w:r w:rsidR="00991970">
        <w:t xml:space="preserve"> sebagai mitra</w:t>
      </w:r>
      <w:r w:rsidRPr="00AF40AA">
        <w:t xml:space="preserve"> </w:t>
      </w:r>
      <w:r w:rsidR="00FE4024">
        <w:t>ingin</w:t>
      </w:r>
      <w:r w:rsidRPr="00AF40AA">
        <w:t xml:space="preserve"> </w:t>
      </w:r>
      <w:r w:rsidR="00FE4024">
        <w:t xml:space="preserve">menciptakan </w:t>
      </w:r>
      <w:r w:rsidRPr="00AF40AA">
        <w:t xml:space="preserve">sebuah </w:t>
      </w:r>
      <w:r w:rsidR="0043552D">
        <w:t>sistem</w:t>
      </w:r>
      <w:r w:rsidR="00991970">
        <w:t xml:space="preserve"> jual beli berbasis</w:t>
      </w:r>
      <w:r w:rsidR="0043552D">
        <w:t xml:space="preserve"> </w:t>
      </w:r>
      <w:r w:rsidR="0043552D" w:rsidRPr="009819BF">
        <w:rPr>
          <w:i/>
          <w:iCs/>
        </w:rPr>
        <w:t>marketplace</w:t>
      </w:r>
      <w:r w:rsidR="0043552D">
        <w:t xml:space="preserve"> di bidang </w:t>
      </w:r>
      <w:r w:rsidR="0070755E">
        <w:t>pertanian</w:t>
      </w:r>
      <w:r w:rsidR="0043552D">
        <w:t>. Dimana</w:t>
      </w:r>
      <w:r w:rsidR="007F3423">
        <w:t xml:space="preserve"> </w:t>
      </w:r>
      <w:r w:rsidR="007F3423">
        <w:rPr>
          <w:i/>
          <w:iCs/>
        </w:rPr>
        <w:t>marketplace</w:t>
      </w:r>
      <w:r w:rsidR="007F3423">
        <w:t xml:space="preserve"> yang dibuat</w:t>
      </w:r>
      <w:r w:rsidR="0043552D">
        <w:t xml:space="preserve"> </w:t>
      </w:r>
      <w:r w:rsidR="007F3423">
        <w:t xml:space="preserve">akan menjadi </w:t>
      </w:r>
      <w:r w:rsidR="0043552D">
        <w:t xml:space="preserve">salah satu alat perniagaan yang terintegrasi langsung pada para </w:t>
      </w:r>
      <w:r w:rsidR="0070755E">
        <w:t>produsen di beberapa sektor pertanian</w:t>
      </w:r>
      <w:r w:rsidR="0043552D">
        <w:t xml:space="preserve"> dalam sistem manajemen rantai pasok</w:t>
      </w:r>
      <w:r w:rsidR="00991970">
        <w:t xml:space="preserve"> milik </w:t>
      </w:r>
      <w:r w:rsidR="00991970" w:rsidRPr="00AF40AA">
        <w:t>PT.</w:t>
      </w:r>
      <w:r w:rsidR="00991970">
        <w:t xml:space="preserve"> </w:t>
      </w:r>
      <w:r w:rsidR="00991970" w:rsidRPr="00AF40AA">
        <w:t>Infonika Parasa</w:t>
      </w:r>
      <w:r w:rsidR="0043552D">
        <w:t xml:space="preserve"> yang bernama "Panen-Panen".</w:t>
      </w:r>
      <w:r w:rsidR="006B7373">
        <w:t xml:space="preserve"> </w:t>
      </w:r>
    </w:p>
    <w:p w14:paraId="4BAD68D6" w14:textId="5A6DCE57" w:rsidR="00E63430" w:rsidRDefault="00E63430" w:rsidP="0043552D">
      <w:pPr>
        <w:ind w:firstLine="567"/>
        <w:jc w:val="both"/>
      </w:pPr>
      <w:r>
        <w:t>Panen-Panen merupakan suatu sistem manajemen rantai pasok</w:t>
      </w:r>
      <w:r w:rsidR="003313DC">
        <w:t xml:space="preserve"> yang bertujuan untuk memobilisasi dan mengorkestrasi komponen-komponen didalamnya. Panen-Panen memiliki 4 subsistem diantaranya Panen Ikan, Panen Buah, Panen Ternak, dan Panen Sayur. Pada setiap subsistem terdapat komponen </w:t>
      </w:r>
      <w:r>
        <w:t>yang saling terintegrasi diantaranya</w:t>
      </w:r>
      <w:r w:rsidR="003313DC">
        <w:t xml:space="preserve"> </w:t>
      </w:r>
      <w:r w:rsidR="003313DC">
        <w:rPr>
          <w:i/>
          <w:iCs/>
        </w:rPr>
        <w:t xml:space="preserve">supplier, manufacturer, </w:t>
      </w:r>
      <w:r w:rsidR="003313DC">
        <w:t xml:space="preserve">dan </w:t>
      </w:r>
      <w:r w:rsidR="003313DC">
        <w:rPr>
          <w:i/>
          <w:iCs/>
        </w:rPr>
        <w:t>customer</w:t>
      </w:r>
      <w:r w:rsidR="003313DC">
        <w:t xml:space="preserve"> yang</w:t>
      </w:r>
      <w:r>
        <w:t xml:space="preserve"> saling berkoordinasi dalam menjalankan rantai pasok Panen-Panen</w:t>
      </w:r>
      <w:r w:rsidR="005E6383">
        <w:t>.</w:t>
      </w:r>
    </w:p>
    <w:p w14:paraId="1069AC08" w14:textId="2A972BDA" w:rsidR="009B6137" w:rsidRDefault="0043552D" w:rsidP="009B6137">
      <w:pPr>
        <w:ind w:firstLine="567"/>
        <w:jc w:val="both"/>
      </w:pPr>
      <w:r>
        <w:t>Sistem</w:t>
      </w:r>
      <w:r w:rsidR="00991970">
        <w:t xml:space="preserve"> yang akan dikembangkan oleh penulis merupakan</w:t>
      </w:r>
      <w:r w:rsidR="005E6383">
        <w:t xml:space="preserve"> salah satu komponen </w:t>
      </w:r>
      <w:r w:rsidR="005E6383">
        <w:rPr>
          <w:i/>
          <w:iCs/>
        </w:rPr>
        <w:t>customer</w:t>
      </w:r>
      <w:r w:rsidR="005E6383">
        <w:t xml:space="preserve"> pada Panen-Panen yang merupakan</w:t>
      </w:r>
      <w:r w:rsidR="00991970">
        <w:t xml:space="preserve"> sebuah aplikasi </w:t>
      </w:r>
      <w:r w:rsidRPr="00013979">
        <w:rPr>
          <w:i/>
          <w:iCs/>
        </w:rPr>
        <w:t>marketplace</w:t>
      </w:r>
      <w:r w:rsidR="00991970">
        <w:rPr>
          <w:i/>
          <w:iCs/>
        </w:rPr>
        <w:t xml:space="preserve"> </w:t>
      </w:r>
      <w:r w:rsidR="00991970">
        <w:t xml:space="preserve">berbasis </w:t>
      </w:r>
      <w:r w:rsidR="00991970" w:rsidRPr="00991970">
        <w:rPr>
          <w:i/>
          <w:iCs/>
        </w:rPr>
        <w:t>mobile</w:t>
      </w:r>
      <w:r w:rsidR="00991970">
        <w:t xml:space="preserve"> </w:t>
      </w:r>
      <w:r w:rsidR="00412BDF">
        <w:t>yang diimplementasi berdasarkan</w:t>
      </w:r>
      <w:r w:rsidR="009B6137">
        <w:t xml:space="preserve"> dokumen-dokumen berupa desain antarmuka dan API yang </w:t>
      </w:r>
      <w:r w:rsidR="00412BDF">
        <w:t>telah</w:t>
      </w:r>
      <w:r w:rsidR="009B6137">
        <w:t xml:space="preserve"> dipersiapkan oleh mitra. </w:t>
      </w:r>
    </w:p>
    <w:p w14:paraId="1A73A83D" w14:textId="2998C9A7" w:rsidR="0043552D" w:rsidRDefault="009B6137" w:rsidP="008869E3">
      <w:pPr>
        <w:ind w:firstLine="567"/>
        <w:jc w:val="both"/>
      </w:pPr>
      <w:r>
        <w:t xml:space="preserve">Dengan memanfaatkan teknologi telpon pintar yang marak digunakan oleh masyarakat, dibuat aplikasi </w:t>
      </w:r>
      <w:r>
        <w:rPr>
          <w:i/>
          <w:iCs/>
        </w:rPr>
        <w:t xml:space="preserve">mobile </w:t>
      </w:r>
      <w:r>
        <w:t xml:space="preserve">yang akan berjalan pada sistem operasi android dimana memungkinkan </w:t>
      </w:r>
      <w:r w:rsidR="008869E3">
        <w:t xml:space="preserve"> proses </w:t>
      </w:r>
      <w:r>
        <w:t xml:space="preserve">transaksi secara virtual yaitu dengan mempertemukan penjual dan pembeli dalam suatu sistem perniagaan secara daring, dengan begitu diharapkan mampu menyalurkan berbagai produk hasil panen sampai ke tangan konsumen. </w:t>
      </w:r>
    </w:p>
    <w:p w14:paraId="7C5AB10E" w14:textId="047A094A" w:rsidR="00412BDF" w:rsidRDefault="00412BDF">
      <w:pPr>
        <w:spacing w:line="240" w:lineRule="auto"/>
      </w:pPr>
      <w:r>
        <w:br w:type="page"/>
      </w:r>
    </w:p>
    <w:p w14:paraId="21D1DD5E" w14:textId="4A5E1D56" w:rsidR="002C1040" w:rsidRPr="003B7112" w:rsidRDefault="00DB1C1E" w:rsidP="003B7112">
      <w:pPr>
        <w:pStyle w:val="Heading2"/>
      </w:pPr>
      <w:bookmarkStart w:id="28" w:name="_Toc28262190"/>
      <w:bookmarkStart w:id="29" w:name="_Toc28262714"/>
      <w:bookmarkStart w:id="30" w:name="_Toc75264778"/>
      <w:r w:rsidRPr="003B7112">
        <w:lastRenderedPageBreak/>
        <w:t>Rumusan Masalah</w:t>
      </w:r>
      <w:bookmarkEnd w:id="28"/>
      <w:bookmarkEnd w:id="29"/>
      <w:bookmarkEnd w:id="30"/>
    </w:p>
    <w:p w14:paraId="327CD185" w14:textId="77777777" w:rsidR="0043552D" w:rsidRDefault="0043552D" w:rsidP="0043552D">
      <w:pPr>
        <w:ind w:firstLine="567"/>
      </w:pPr>
      <w:bookmarkStart w:id="31" w:name="_Toc28262191"/>
      <w:bookmarkStart w:id="32" w:name="_Toc28262715"/>
      <w:r>
        <w:t>Berdasarkan latar belakang di atas, maka rumusan masalah yang dapat</w:t>
      </w:r>
    </w:p>
    <w:p w14:paraId="797E9DED" w14:textId="77777777" w:rsidR="0043552D" w:rsidRDefault="0043552D" w:rsidP="0043552D">
      <w:r>
        <w:t>diambil adalah sebagai berikut:</w:t>
      </w:r>
    </w:p>
    <w:p w14:paraId="2DA3172D" w14:textId="3A6163FD" w:rsidR="0043552D" w:rsidRPr="001D3CB3" w:rsidRDefault="0043552D" w:rsidP="00E74804">
      <w:pPr>
        <w:numPr>
          <w:ilvl w:val="0"/>
          <w:numId w:val="2"/>
        </w:numPr>
        <w:jc w:val="both"/>
        <w:rPr>
          <w:lang w:val="id-ID"/>
        </w:rPr>
      </w:pPr>
      <w:r w:rsidRPr="001D3CB3">
        <w:rPr>
          <w:lang w:val="id-ID"/>
        </w:rPr>
        <w:t>Bagaimana membuat</w:t>
      </w:r>
      <w:r w:rsidR="007D2CB9">
        <w:t xml:space="preserve"> aplikasi </w:t>
      </w:r>
      <w:r w:rsidR="007D2CB9">
        <w:rPr>
          <w:i/>
          <w:iCs/>
        </w:rPr>
        <w:t>marketplace</w:t>
      </w:r>
      <w:r w:rsidR="007D2CB9">
        <w:t xml:space="preserve"> berbasis android</w:t>
      </w:r>
      <w:r w:rsidRPr="001D3CB3">
        <w:rPr>
          <w:lang w:val="id-ID"/>
        </w:rPr>
        <w:t>?</w:t>
      </w:r>
    </w:p>
    <w:p w14:paraId="64BCE686" w14:textId="1C4A847A" w:rsidR="0043552D" w:rsidRPr="006E2578" w:rsidRDefault="006E2578" w:rsidP="00E74804">
      <w:pPr>
        <w:numPr>
          <w:ilvl w:val="0"/>
          <w:numId w:val="2"/>
        </w:numPr>
        <w:jc w:val="both"/>
        <w:rPr>
          <w:lang w:val="id-ID"/>
        </w:rPr>
      </w:pPr>
      <w:r>
        <w:t>Bagaimana mengimplementasikan desain antarmuka yang telah diberikan oleh mitra menjadi sebuah aplikasi?</w:t>
      </w:r>
    </w:p>
    <w:p w14:paraId="71C9035A" w14:textId="7AF272F8" w:rsidR="006E2578" w:rsidRDefault="006E2578" w:rsidP="00E74804">
      <w:pPr>
        <w:numPr>
          <w:ilvl w:val="0"/>
          <w:numId w:val="2"/>
        </w:numPr>
        <w:jc w:val="both"/>
        <w:rPr>
          <w:lang w:val="id-ID"/>
        </w:rPr>
      </w:pPr>
      <w:r>
        <w:t>Bagaimana</w:t>
      </w:r>
      <w:r w:rsidR="00303B43">
        <w:t xml:space="preserve"> membuat aplikasi </w:t>
      </w:r>
      <w:r w:rsidR="00303B43">
        <w:rPr>
          <w:i/>
          <w:iCs/>
        </w:rPr>
        <w:t>marketplace</w:t>
      </w:r>
      <w:r w:rsidR="00303B43">
        <w:t xml:space="preserve"> yang</w:t>
      </w:r>
      <w:r>
        <w:t xml:space="preserve"> </w:t>
      </w:r>
      <w:r w:rsidR="00303B43">
        <w:t xml:space="preserve">terintegrasi dengan </w:t>
      </w:r>
      <w:r>
        <w:t>sistem Panen-Panen?</w:t>
      </w:r>
    </w:p>
    <w:p w14:paraId="40E33848" w14:textId="655FE8FB" w:rsidR="00F0499E" w:rsidRDefault="00F0499E" w:rsidP="00215181">
      <w:pPr>
        <w:rPr>
          <w:b/>
        </w:rPr>
      </w:pPr>
    </w:p>
    <w:p w14:paraId="19F5593B" w14:textId="12805454" w:rsidR="00DF2532" w:rsidRDefault="00DF2532" w:rsidP="00E009BE">
      <w:pPr>
        <w:pStyle w:val="Heading2"/>
      </w:pPr>
      <w:bookmarkStart w:id="33" w:name="_Toc75264779"/>
      <w:r w:rsidRPr="00E009BE">
        <w:t>Batasan</w:t>
      </w:r>
      <w:r w:rsidRPr="008E1986">
        <w:t xml:space="preserve"> </w:t>
      </w:r>
      <w:r w:rsidR="006009A9">
        <w:t>Masalah</w:t>
      </w:r>
      <w:bookmarkEnd w:id="31"/>
      <w:bookmarkEnd w:id="32"/>
      <w:bookmarkEnd w:id="33"/>
    </w:p>
    <w:p w14:paraId="4BA79E4C" w14:textId="1D1618BB" w:rsidR="00833745" w:rsidRDefault="008E724E" w:rsidP="00DF5328">
      <w:pPr>
        <w:ind w:firstLine="540"/>
        <w:jc w:val="both"/>
        <w:rPr>
          <w:lang w:val="id-ID"/>
        </w:rPr>
      </w:pPr>
      <w:r>
        <w:t xml:space="preserve">Agar skripsi penulis yang berjudul </w:t>
      </w:r>
      <w:r w:rsidRPr="008E724E">
        <w:t xml:space="preserve">Pengembangan Aplikasi Android </w:t>
      </w:r>
      <w:r w:rsidRPr="008E724E">
        <w:rPr>
          <w:i/>
          <w:iCs/>
        </w:rPr>
        <w:t>Marketplace</w:t>
      </w:r>
      <w:r w:rsidRPr="008E724E">
        <w:t xml:space="preserve"> Pada Sistem Manajemen Rantai Pasok "Panen-Panen"</w:t>
      </w:r>
      <w:r>
        <w:t xml:space="preserve"> dapat berjalan sesuai rencana dan tujuan awal, maka penulis memberikan batasan-batasan masalah</w:t>
      </w:r>
      <w:r w:rsidR="003A4CED">
        <w:t xml:space="preserve"> dalam </w:t>
      </w:r>
      <w:r w:rsidR="00F707EF">
        <w:t>pengembangan</w:t>
      </w:r>
      <w:r w:rsidR="003A4CED">
        <w:t xml:space="preserve"> ini </w:t>
      </w:r>
      <w:r>
        <w:t>yaitu</w:t>
      </w:r>
      <w:r w:rsidR="00F0499E" w:rsidRPr="00F0499E">
        <w:rPr>
          <w:lang w:val="id-ID"/>
        </w:rPr>
        <w:t>:</w:t>
      </w:r>
    </w:p>
    <w:p w14:paraId="0346B708" w14:textId="73BC2C1C" w:rsidR="00303B43" w:rsidRPr="00303B43" w:rsidRDefault="0081517B" w:rsidP="00E74804">
      <w:pPr>
        <w:numPr>
          <w:ilvl w:val="0"/>
          <w:numId w:val="3"/>
        </w:numPr>
        <w:jc w:val="both"/>
        <w:rPr>
          <w:lang w:val="id-ID"/>
        </w:rPr>
      </w:pPr>
      <w:r>
        <w:t xml:space="preserve">Penulis berperan sebagai </w:t>
      </w:r>
      <w:r>
        <w:rPr>
          <w:i/>
          <w:iCs/>
        </w:rPr>
        <w:t xml:space="preserve">mobile developer </w:t>
      </w:r>
      <w:r>
        <w:t xml:space="preserve">yang bertugas untuk mengembangkan </w:t>
      </w:r>
      <w:r w:rsidR="00303B43">
        <w:t>aplikasi</w:t>
      </w:r>
      <w:r>
        <w:t xml:space="preserve"> </w:t>
      </w:r>
      <w:r>
        <w:rPr>
          <w:i/>
          <w:iCs/>
        </w:rPr>
        <w:t>mobile</w:t>
      </w:r>
      <w:r w:rsidR="00303B43">
        <w:t xml:space="preserve"> </w:t>
      </w:r>
      <w:r w:rsidR="00303B43">
        <w:rPr>
          <w:i/>
          <w:iCs/>
        </w:rPr>
        <w:t>marketplace</w:t>
      </w:r>
      <w:r>
        <w:t xml:space="preserve"> pada sistem Panen-Panen.</w:t>
      </w:r>
    </w:p>
    <w:p w14:paraId="4CAB85CE" w14:textId="452283EA" w:rsidR="00F0499E" w:rsidRDefault="003A4CED" w:rsidP="00E74804">
      <w:pPr>
        <w:numPr>
          <w:ilvl w:val="0"/>
          <w:numId w:val="3"/>
        </w:numPr>
        <w:jc w:val="both"/>
        <w:rPr>
          <w:lang w:val="id-ID"/>
        </w:rPr>
      </w:pPr>
      <w:r>
        <w:t>Cakupan pengembangan yang dilakukan adalah perancangan a</w:t>
      </w:r>
      <w:r w:rsidR="00F0499E" w:rsidRPr="001D3CB3">
        <w:rPr>
          <w:lang w:val="id-ID"/>
        </w:rPr>
        <w:t>plikasi</w:t>
      </w:r>
      <w:r>
        <w:t xml:space="preserve"> </w:t>
      </w:r>
      <w:r w:rsidRPr="003A4CED">
        <w:rPr>
          <w:i/>
          <w:iCs/>
        </w:rPr>
        <w:t>mobile</w:t>
      </w:r>
      <w:r w:rsidR="00F0499E" w:rsidRPr="001D3CB3">
        <w:rPr>
          <w:lang w:val="id-ID"/>
        </w:rPr>
        <w:t xml:space="preserve"> yang berjalan pada sistem operasi android.</w:t>
      </w:r>
    </w:p>
    <w:p w14:paraId="582B7A34" w14:textId="46F903D8" w:rsidR="00303B43" w:rsidRPr="001D3CB3" w:rsidRDefault="00303B43" w:rsidP="00E74804">
      <w:pPr>
        <w:numPr>
          <w:ilvl w:val="0"/>
          <w:numId w:val="3"/>
        </w:numPr>
        <w:jc w:val="both"/>
        <w:rPr>
          <w:lang w:val="id-ID"/>
        </w:rPr>
      </w:pPr>
      <w:r>
        <w:t xml:space="preserve">Aplikasi </w:t>
      </w:r>
      <w:r>
        <w:rPr>
          <w:i/>
          <w:iCs/>
        </w:rPr>
        <w:t>mobile</w:t>
      </w:r>
      <w:r>
        <w:t xml:space="preserve"> di</w:t>
      </w:r>
      <w:r w:rsidR="005477C3">
        <w:t>kembangkan menggunakan kerangka kerja (</w:t>
      </w:r>
      <w:r w:rsidR="005477C3">
        <w:rPr>
          <w:i/>
          <w:iCs/>
        </w:rPr>
        <w:t>framework</w:t>
      </w:r>
      <w:r w:rsidR="005477C3">
        <w:t>) Flutter.</w:t>
      </w:r>
    </w:p>
    <w:p w14:paraId="64133C42" w14:textId="4DEA88D3" w:rsidR="00F0499E" w:rsidRDefault="003A4CED" w:rsidP="00E74804">
      <w:pPr>
        <w:numPr>
          <w:ilvl w:val="0"/>
          <w:numId w:val="3"/>
        </w:numPr>
        <w:jc w:val="both"/>
        <w:rPr>
          <w:lang w:val="id-ID"/>
        </w:rPr>
      </w:pPr>
      <w:r>
        <w:t>Aplikasi dikembangkan</w:t>
      </w:r>
      <w:r w:rsidR="00215181">
        <w:t xml:space="preserve"> berdasarkan</w:t>
      </w:r>
      <w:r>
        <w:t xml:space="preserve"> dokumen-dokumen</w:t>
      </w:r>
      <w:r w:rsidR="007E02CD">
        <w:t xml:space="preserve"> desain antarmuka dan API</w:t>
      </w:r>
      <w:r>
        <w:t xml:space="preserve"> yang </w:t>
      </w:r>
      <w:r w:rsidR="00215181">
        <w:t xml:space="preserve">telah </w:t>
      </w:r>
      <w:r>
        <w:t>diberikan oleh mitra.</w:t>
      </w:r>
    </w:p>
    <w:p w14:paraId="329A9745" w14:textId="77777777" w:rsidR="00215181" w:rsidRPr="00215181" w:rsidRDefault="00215181" w:rsidP="00215181">
      <w:pPr>
        <w:jc w:val="both"/>
        <w:rPr>
          <w:lang w:val="id-ID"/>
        </w:rPr>
      </w:pPr>
    </w:p>
    <w:p w14:paraId="7870AED6" w14:textId="2CFF37CA" w:rsidR="00034183" w:rsidRPr="00507494" w:rsidRDefault="00034183" w:rsidP="00E009BE">
      <w:pPr>
        <w:pStyle w:val="Heading2"/>
      </w:pPr>
      <w:bookmarkStart w:id="34" w:name="_Toc75264780"/>
      <w:bookmarkStart w:id="35" w:name="_Toc28262192"/>
      <w:bookmarkStart w:id="36" w:name="_Toc28262716"/>
      <w:r w:rsidRPr="00E009BE">
        <w:t>Tujuan</w:t>
      </w:r>
      <w:bookmarkEnd w:id="34"/>
      <w:r>
        <w:t xml:space="preserve"> </w:t>
      </w:r>
      <w:bookmarkEnd w:id="35"/>
      <w:bookmarkEnd w:id="36"/>
    </w:p>
    <w:p w14:paraId="15F030CB" w14:textId="65CB3CE2" w:rsidR="006669FF" w:rsidRDefault="00F0499E" w:rsidP="00265BA0">
      <w:pPr>
        <w:ind w:firstLine="720"/>
        <w:jc w:val="both"/>
      </w:pPr>
      <w:r w:rsidRPr="00307277">
        <w:t>Tujuan dari pengembangan aplikasi ini adalah sebagai berikut:</w:t>
      </w:r>
    </w:p>
    <w:p w14:paraId="5CAE18F5" w14:textId="547EB1AE" w:rsidR="00F0499E" w:rsidRPr="00307277" w:rsidRDefault="004538F2" w:rsidP="00E74804">
      <w:pPr>
        <w:numPr>
          <w:ilvl w:val="0"/>
          <w:numId w:val="4"/>
        </w:numPr>
        <w:jc w:val="both"/>
        <w:rPr>
          <w:lang w:val="id-ID"/>
        </w:rPr>
      </w:pPr>
      <w:r>
        <w:t xml:space="preserve">Membuat aplikasi </w:t>
      </w:r>
      <w:r>
        <w:rPr>
          <w:i/>
          <w:iCs/>
        </w:rPr>
        <w:t>marketplace</w:t>
      </w:r>
      <w:r>
        <w:t xml:space="preserve"> yang dapat dijalankan pada platform android</w:t>
      </w:r>
      <w:r w:rsidR="00DF30B7">
        <w:t>.</w:t>
      </w:r>
    </w:p>
    <w:p w14:paraId="1E004C38" w14:textId="0F3F114C" w:rsidR="00F0499E" w:rsidRPr="00DF30B7" w:rsidRDefault="004538F2" w:rsidP="00E74804">
      <w:pPr>
        <w:numPr>
          <w:ilvl w:val="0"/>
          <w:numId w:val="4"/>
        </w:numPr>
        <w:jc w:val="both"/>
        <w:rPr>
          <w:lang w:val="id-ID"/>
        </w:rPr>
      </w:pPr>
      <w:r>
        <w:t xml:space="preserve">Mengimplementasikan desain </w:t>
      </w:r>
      <w:r w:rsidR="00DF30B7">
        <w:t>antarmuka</w:t>
      </w:r>
      <w:r>
        <w:t xml:space="preserve"> yang telah diberikan oleh mitra menjadi sebuah aplikasi</w:t>
      </w:r>
      <w:r w:rsidR="00DF30B7">
        <w:t>.</w:t>
      </w:r>
    </w:p>
    <w:p w14:paraId="196FD029" w14:textId="4F26FCDA" w:rsidR="00DF30B7" w:rsidRPr="00307277" w:rsidRDefault="00DF30B7" w:rsidP="00E74804">
      <w:pPr>
        <w:numPr>
          <w:ilvl w:val="0"/>
          <w:numId w:val="4"/>
        </w:numPr>
        <w:jc w:val="both"/>
        <w:rPr>
          <w:lang w:val="id-ID"/>
        </w:rPr>
      </w:pPr>
      <w:r>
        <w:t xml:space="preserve">Mengintegrasikan sistem Panen-Panen pada aplikasi </w:t>
      </w:r>
      <w:r>
        <w:rPr>
          <w:i/>
          <w:iCs/>
        </w:rPr>
        <w:t>marketplace</w:t>
      </w:r>
      <w:r>
        <w:t xml:space="preserve"> dengan menggunakan API yang telah disediakan oleh mitra</w:t>
      </w:r>
      <w:r w:rsidR="006E2578">
        <w:t>.</w:t>
      </w:r>
    </w:p>
    <w:p w14:paraId="40EB8703" w14:textId="1ED427BD" w:rsidR="00E82708" w:rsidRDefault="00E82708">
      <w:pPr>
        <w:spacing w:line="240" w:lineRule="auto"/>
        <w:rPr>
          <w:lang w:val="id-ID"/>
        </w:rPr>
      </w:pPr>
      <w:r>
        <w:rPr>
          <w:lang w:val="id-ID"/>
        </w:rPr>
        <w:br w:type="page"/>
      </w:r>
    </w:p>
    <w:p w14:paraId="3A8CA8B3" w14:textId="2A1A95C5" w:rsidR="00034183" w:rsidRPr="00376E7F" w:rsidRDefault="006C77F8" w:rsidP="00E009BE">
      <w:pPr>
        <w:pStyle w:val="Heading2"/>
      </w:pPr>
      <w:bookmarkStart w:id="37" w:name="_Toc75264781"/>
      <w:r w:rsidRPr="00E009BE">
        <w:lastRenderedPageBreak/>
        <w:t>Manfaat</w:t>
      </w:r>
      <w:bookmarkEnd w:id="37"/>
    </w:p>
    <w:p w14:paraId="617DA17A" w14:textId="250A97AD" w:rsidR="00C06CF6" w:rsidRDefault="00C06CF6" w:rsidP="00C06CF6">
      <w:pPr>
        <w:ind w:firstLine="720"/>
        <w:jc w:val="both"/>
      </w:pPr>
      <w:bookmarkStart w:id="38" w:name="_Toc28262194"/>
      <w:bookmarkStart w:id="39" w:name="_Toc28262718"/>
      <w:r w:rsidRPr="00C06CF6">
        <w:t xml:space="preserve">Manfaat yang didapatkan dari </w:t>
      </w:r>
      <w:r w:rsidR="00695783">
        <w:t>pengembangan aplikasi</w:t>
      </w:r>
      <w:r w:rsidRPr="00C06CF6">
        <w:t xml:space="preserve"> ini adalah:</w:t>
      </w:r>
    </w:p>
    <w:p w14:paraId="55C0B028" w14:textId="497254E6" w:rsidR="00695783" w:rsidRDefault="00695783" w:rsidP="00E74804">
      <w:pPr>
        <w:numPr>
          <w:ilvl w:val="0"/>
          <w:numId w:val="5"/>
        </w:numPr>
        <w:spacing w:after="160" w:line="259" w:lineRule="auto"/>
        <w:rPr>
          <w:lang w:val="id-ID"/>
        </w:rPr>
      </w:pPr>
      <w:r>
        <w:t>Pembudidaya ikan dapat memperluas penjualan produknya.</w:t>
      </w:r>
    </w:p>
    <w:p w14:paraId="57A19991" w14:textId="79127FE0" w:rsidR="00C06CF6" w:rsidRPr="00307277" w:rsidRDefault="00C06CF6" w:rsidP="00E74804">
      <w:pPr>
        <w:numPr>
          <w:ilvl w:val="0"/>
          <w:numId w:val="5"/>
        </w:numPr>
        <w:spacing w:after="160" w:line="259" w:lineRule="auto"/>
        <w:rPr>
          <w:lang w:val="id-ID"/>
        </w:rPr>
      </w:pPr>
      <w:r w:rsidRPr="00307277">
        <w:rPr>
          <w:lang w:val="id-ID"/>
        </w:rPr>
        <w:t xml:space="preserve">Konsumen mendapatkan harga yang lebih </w:t>
      </w:r>
      <w:r w:rsidR="00695783">
        <w:t>terjangkau</w:t>
      </w:r>
      <w:r w:rsidRPr="00307277">
        <w:rPr>
          <w:lang w:val="id-ID"/>
        </w:rPr>
        <w:t>.</w:t>
      </w:r>
    </w:p>
    <w:p w14:paraId="73B41698" w14:textId="6698026F" w:rsidR="00AD6D20" w:rsidRDefault="00C06CF6" w:rsidP="00112300">
      <w:pPr>
        <w:numPr>
          <w:ilvl w:val="0"/>
          <w:numId w:val="5"/>
        </w:numPr>
        <w:spacing w:after="160" w:line="259" w:lineRule="auto"/>
        <w:rPr>
          <w:lang w:val="id-ID"/>
        </w:rPr>
      </w:pPr>
      <w:r w:rsidRPr="00AD6D20">
        <w:rPr>
          <w:lang w:val="id-ID"/>
        </w:rPr>
        <w:t>Menciptakan ekosistem perdagangan yang sehat pada sektor perikanan.</w:t>
      </w:r>
    </w:p>
    <w:p w14:paraId="70A23E41" w14:textId="77777777" w:rsidR="00AD6D20" w:rsidRPr="00AD6D20" w:rsidRDefault="00AD6D20" w:rsidP="00AD6D20">
      <w:pPr>
        <w:spacing w:after="160" w:line="259" w:lineRule="auto"/>
        <w:rPr>
          <w:lang w:val="id-ID"/>
        </w:rPr>
      </w:pPr>
    </w:p>
    <w:p w14:paraId="4B0DAF7F" w14:textId="6AC2AE26" w:rsidR="00870071" w:rsidRDefault="00870071" w:rsidP="00E009BE">
      <w:pPr>
        <w:pStyle w:val="Heading2"/>
        <w:rPr>
          <w:lang w:val="id-ID"/>
        </w:rPr>
      </w:pPr>
      <w:bookmarkStart w:id="40" w:name="_Toc75264782"/>
      <w:r>
        <w:t xml:space="preserve">Sistematika </w:t>
      </w:r>
      <w:r w:rsidR="00E82708" w:rsidRPr="00E009BE">
        <w:t>Penulisan</w:t>
      </w:r>
      <w:bookmarkEnd w:id="40"/>
    </w:p>
    <w:p w14:paraId="193E5565" w14:textId="77777777" w:rsidR="00870071" w:rsidRDefault="00870071" w:rsidP="00870071">
      <w:pPr>
        <w:pStyle w:val="ListParagraph"/>
        <w:ind w:left="0" w:firstLine="562"/>
        <w:rPr>
          <w:szCs w:val="22"/>
        </w:rPr>
      </w:pPr>
      <w:r>
        <w:t>Sistematika penulisan laporan bertujuan untuk memudahkan dalam memahami laporan skripsi ini. Secara garis besar laporan skripsi ini dibuat dengan sistematika sebagai berikut:</w:t>
      </w:r>
    </w:p>
    <w:p w14:paraId="075EBBF7" w14:textId="77777777" w:rsidR="00870071" w:rsidRDefault="00870071" w:rsidP="00870071">
      <w:pPr>
        <w:pStyle w:val="ListParagraph"/>
        <w:spacing w:before="240" w:after="240"/>
        <w:ind w:left="0" w:firstLine="562"/>
        <w:rPr>
          <w:b/>
        </w:rPr>
      </w:pPr>
      <w:r>
        <w:rPr>
          <w:b/>
        </w:rPr>
        <w:t>BAB I PENDAHULUAN</w:t>
      </w:r>
    </w:p>
    <w:p w14:paraId="585DB604" w14:textId="77777777" w:rsidR="00870071" w:rsidRDefault="00870071" w:rsidP="00870071">
      <w:pPr>
        <w:pStyle w:val="ListParagraph"/>
        <w:spacing w:before="240"/>
        <w:ind w:left="0" w:firstLine="567"/>
        <w:rPr>
          <w:b/>
        </w:rPr>
      </w:pPr>
      <w:r>
        <w:t>Berisi pembahasan masalah umum yang meliputi latar belakang, rumusan masalah, batasan masalah, tujuan, manfaat, metodologi pengembangan, dan sistematika penulisan laporan skripsi.</w:t>
      </w:r>
    </w:p>
    <w:p w14:paraId="1E1C95A4" w14:textId="77777777" w:rsidR="00870071" w:rsidRDefault="00870071" w:rsidP="00870071">
      <w:pPr>
        <w:pStyle w:val="ListParagraph"/>
        <w:spacing w:before="240" w:after="240"/>
        <w:ind w:left="0" w:firstLine="562"/>
        <w:rPr>
          <w:b/>
        </w:rPr>
      </w:pPr>
      <w:r>
        <w:rPr>
          <w:b/>
        </w:rPr>
        <w:t>BAB II LANDASAN TEORI</w:t>
      </w:r>
    </w:p>
    <w:p w14:paraId="49A5746B" w14:textId="77777777" w:rsidR="00870071" w:rsidRDefault="00870071" w:rsidP="00870071">
      <w:pPr>
        <w:pStyle w:val="ListParagraph"/>
        <w:spacing w:before="240"/>
        <w:ind w:left="0" w:firstLine="562"/>
        <w:rPr>
          <w:b/>
        </w:rPr>
      </w:pPr>
      <w:r>
        <w:t>Berisi pembahasan mengenai teori – teori yang mendukung pada proses pengembangan yang dibuat.</w:t>
      </w:r>
    </w:p>
    <w:p w14:paraId="6B6FFD6B" w14:textId="77777777" w:rsidR="00870071" w:rsidRDefault="00870071" w:rsidP="00870071">
      <w:pPr>
        <w:pStyle w:val="ListParagraph"/>
        <w:spacing w:before="240"/>
        <w:ind w:left="0" w:firstLine="562"/>
        <w:rPr>
          <w:b/>
        </w:rPr>
      </w:pPr>
      <w:r>
        <w:rPr>
          <w:b/>
        </w:rPr>
        <w:t>BAB III METODOLOGI PENGEMBANGAN</w:t>
      </w:r>
    </w:p>
    <w:p w14:paraId="4259D5D3" w14:textId="77777777" w:rsidR="00870071" w:rsidRDefault="00870071" w:rsidP="00870071">
      <w:pPr>
        <w:pStyle w:val="ListParagraph"/>
        <w:spacing w:before="240"/>
        <w:ind w:left="0" w:firstLine="562"/>
        <w:rPr>
          <w:b/>
        </w:rPr>
      </w:pPr>
      <w:r>
        <w:t xml:space="preserve">Berisi tentang metode pengembangan, aplikasi android menggunakan metode </w:t>
      </w:r>
      <w:r>
        <w:rPr>
          <w:i/>
        </w:rPr>
        <w:t xml:space="preserve">Rapid Application Development </w:t>
      </w:r>
      <w:r>
        <w:t>(RAD)</w:t>
      </w:r>
    </w:p>
    <w:p w14:paraId="0B6CE57C" w14:textId="77777777" w:rsidR="00870071" w:rsidRDefault="00870071" w:rsidP="00870071">
      <w:pPr>
        <w:pStyle w:val="ListParagraph"/>
        <w:spacing w:before="240"/>
        <w:ind w:left="0" w:firstLine="562"/>
        <w:rPr>
          <w:b/>
        </w:rPr>
      </w:pPr>
      <w:r>
        <w:rPr>
          <w:b/>
        </w:rPr>
        <w:t>BAB IV ANALISIS DAN PERANCANGAN</w:t>
      </w:r>
    </w:p>
    <w:p w14:paraId="6BAC73C0" w14:textId="77777777" w:rsidR="00870071" w:rsidRDefault="00870071" w:rsidP="00870071">
      <w:pPr>
        <w:pStyle w:val="ListParagraph"/>
        <w:spacing w:before="240"/>
        <w:ind w:left="0" w:firstLine="562"/>
        <w:rPr>
          <w:b/>
        </w:rPr>
      </w:pPr>
      <w:r>
        <w:t xml:space="preserve">Berisi tentang analisis dan perancangan keseluruhan aplikasi dengan pendekatan </w:t>
      </w:r>
      <w:r>
        <w:rPr>
          <w:i/>
        </w:rPr>
        <w:t xml:space="preserve">Rapid Application Development </w:t>
      </w:r>
      <w:r>
        <w:t>(RAD) yang digunakan untuk pengembangan ini. Serta lampiran desain antarmuka aplikasi.</w:t>
      </w:r>
    </w:p>
    <w:p w14:paraId="51E1854F" w14:textId="77777777" w:rsidR="00870071" w:rsidRDefault="00870071" w:rsidP="00870071">
      <w:pPr>
        <w:pStyle w:val="ListParagraph"/>
        <w:spacing w:before="240"/>
        <w:ind w:left="0" w:firstLine="562"/>
        <w:rPr>
          <w:b/>
          <w:szCs w:val="22"/>
        </w:rPr>
      </w:pPr>
      <w:r>
        <w:rPr>
          <w:b/>
        </w:rPr>
        <w:t>BAB V IMPLEMENTASI DAN PENGUJIAN</w:t>
      </w:r>
    </w:p>
    <w:p w14:paraId="53C40B94" w14:textId="77777777" w:rsidR="00870071" w:rsidRDefault="00870071" w:rsidP="00870071">
      <w:pPr>
        <w:pStyle w:val="ListParagraph"/>
        <w:spacing w:before="240"/>
        <w:ind w:left="0" w:firstLine="562"/>
        <w:rPr>
          <w:b/>
        </w:rPr>
      </w:pPr>
      <w:r>
        <w:t>Berisi tentang implementasi aplikasi dibuat dan dijalankan serta pengujian berdasarkan analisa dan perancangan yang telah dilakukan sebelumnya.</w:t>
      </w:r>
    </w:p>
    <w:p w14:paraId="22FD0B7A" w14:textId="77777777" w:rsidR="00870071" w:rsidRDefault="00870071" w:rsidP="00870071">
      <w:pPr>
        <w:pStyle w:val="ListParagraph"/>
        <w:spacing w:before="240"/>
        <w:ind w:left="0" w:firstLine="562"/>
        <w:rPr>
          <w:b/>
        </w:rPr>
      </w:pPr>
      <w:r>
        <w:rPr>
          <w:b/>
        </w:rPr>
        <w:t>BAB VI HASIL DAN PEMBAHASAN</w:t>
      </w:r>
    </w:p>
    <w:p w14:paraId="60AE1193" w14:textId="77777777" w:rsidR="00870071" w:rsidRDefault="00870071" w:rsidP="00870071">
      <w:pPr>
        <w:pStyle w:val="ListParagraph"/>
        <w:spacing w:before="240"/>
        <w:ind w:left="0" w:firstLine="562"/>
        <w:rPr>
          <w:lang w:val="id-ID"/>
        </w:rPr>
      </w:pPr>
      <w:r>
        <w:t>Berisi tentang hasil pengembangan dan pengujian berdasarkan perancangan aplikasi sesuai dengan tujuan yang diharapkan.</w:t>
      </w:r>
    </w:p>
    <w:p w14:paraId="10E50E78" w14:textId="77777777" w:rsidR="00870071" w:rsidRDefault="00870071" w:rsidP="00870071">
      <w:pPr>
        <w:pStyle w:val="ListParagraph"/>
        <w:spacing w:before="240"/>
        <w:ind w:left="0" w:firstLine="562"/>
        <w:rPr>
          <w:b/>
        </w:rPr>
      </w:pPr>
      <w:r>
        <w:rPr>
          <w:b/>
        </w:rPr>
        <w:t>BAB VII KESIMPULAN DAN SARAN</w:t>
      </w:r>
    </w:p>
    <w:p w14:paraId="3E68D1CF" w14:textId="5EB2676C" w:rsidR="00870071" w:rsidRDefault="00870071" w:rsidP="00870071">
      <w:pPr>
        <w:spacing w:after="6"/>
        <w:jc w:val="both"/>
        <w:rPr>
          <w:b/>
          <w:caps/>
        </w:rPr>
      </w:pPr>
      <w:r>
        <w:t>Berisi tentang kesimpulan dari keseluruhan pengembangan dan saran rekomendasi berdasarkan hasil pengembangan maupun permasalahan yang dihadapi.</w:t>
      </w:r>
    </w:p>
    <w:p w14:paraId="0E4620CD" w14:textId="37857127" w:rsidR="005A498B" w:rsidRPr="00387169" w:rsidRDefault="006C77F8" w:rsidP="003B7112">
      <w:pPr>
        <w:pStyle w:val="Heading1"/>
      </w:pPr>
      <w:bookmarkStart w:id="41" w:name="_Toc75264783"/>
      <w:bookmarkEnd w:id="38"/>
      <w:bookmarkEnd w:id="39"/>
      <w:r w:rsidRPr="00387169">
        <w:lastRenderedPageBreak/>
        <w:t>LANDASAN TEORI</w:t>
      </w:r>
      <w:bookmarkEnd w:id="41"/>
    </w:p>
    <w:p w14:paraId="336513BE" w14:textId="77777777" w:rsidR="001F4541" w:rsidRDefault="001F4541" w:rsidP="005A498B">
      <w:pPr>
        <w:jc w:val="center"/>
        <w:rPr>
          <w:b/>
        </w:rPr>
      </w:pPr>
    </w:p>
    <w:p w14:paraId="77CF84E8" w14:textId="07D74554" w:rsidR="005A5DC6" w:rsidRPr="00813280" w:rsidRDefault="009E69E0" w:rsidP="00E009BE">
      <w:pPr>
        <w:pStyle w:val="Heading2"/>
      </w:pPr>
      <w:bookmarkStart w:id="42" w:name="_Toc75264784"/>
      <w:r w:rsidRPr="00E009BE">
        <w:rPr>
          <w:i/>
          <w:iCs/>
        </w:rPr>
        <w:t>Marketplace</w:t>
      </w:r>
      <w:bookmarkStart w:id="43" w:name="_Toc504076952"/>
      <w:bookmarkEnd w:id="42"/>
    </w:p>
    <w:p w14:paraId="6F07D85A" w14:textId="286C167D" w:rsidR="009E69E0" w:rsidRDefault="009E69E0" w:rsidP="00AD6D20">
      <w:pPr>
        <w:pStyle w:val="isi"/>
        <w:ind w:firstLine="576"/>
      </w:pPr>
      <w:bookmarkStart w:id="44" w:name="_Hlk59087414"/>
      <w:bookmarkEnd w:id="43"/>
      <w:r w:rsidRPr="00813280">
        <w:rPr>
          <w:i/>
          <w:iCs/>
        </w:rPr>
        <w:t>Marketplace</w:t>
      </w:r>
      <w:r w:rsidRPr="009E69E0">
        <w:t xml:space="preserve"> merupakan media online berbasis internet</w:t>
      </w:r>
      <w:r w:rsidR="00813280">
        <w:t xml:space="preserve"> sebagai</w:t>
      </w:r>
      <w:r w:rsidRPr="009E69E0">
        <w:t xml:space="preserve"> tempat melakukan kegiatan bisnis dan transaksi antara pembeli dan penjual. Pembeli dapat mencari supplier sebanyak mungkin dengan kriteria yang diinginkan, sehingga memperoleh sesuai harga pasar. Sedangkan bagi penjual dapat mengetahui perusahaan-perusahaan yang membutuhkan produk/jasa mereka. </w:t>
      </w:r>
      <w:r w:rsidR="00813280" w:rsidRPr="00813280">
        <w:rPr>
          <w:i/>
          <w:iCs/>
        </w:rPr>
        <w:t>M</w:t>
      </w:r>
      <w:r w:rsidRPr="00813280">
        <w:rPr>
          <w:i/>
          <w:iCs/>
        </w:rPr>
        <w:t>arketplace</w:t>
      </w:r>
      <w:r w:rsidRPr="009E69E0">
        <w:t xml:space="preserve"> merupakan lokasi online di mana pembeli dan penjual melakukan transaksi komersial seperti menjual barang, jasa atau informasi</w:t>
      </w:r>
      <w:r w:rsidR="00641381">
        <w:t xml:space="preserve"> </w:t>
      </w:r>
      <w:r w:rsidR="00A52CFC">
        <w:fldChar w:fldCharType="begin" w:fldLock="1"/>
      </w:r>
      <w:r w:rsidR="00515BAD">
        <w:instrText>ADDIN CSL_CITATION {"citationItems":[{"id":"ITEM-1","itemData":{"ISBN":"9783319170275","author":[{"dropping-particle":"","family":"Turban","given":"Efraim","non-dropping-particle":"","parse-names":false,"suffix":""},{"dropping-particle":"","family":"Strauss","given":"Judy","non-dropping-particle":"","parse-names":false,"suffix":""},{"dropping-particle":"","family":"Lai","given":"Linda","non-dropping-particle":"","parse-names":false,"suffix":""}],"collection-title":"Springer Texts in Business and Economics","edition":"1","id":"ITEM-1","issued":{"date-parts":[["2016"]]},"publisher":"Springer International Publishing","publisher-place":"Cham","title":"Social Commerce","type":"book"},"uris":["http://www.mendeley.com/documents/?uuid=be3d6b6c-8de5-4255-a108-a7d4e6005a7b"]}],"mendeley":{"formattedCitation":"(Turban et al., 2016)","plainTextFormattedCitation":"(Turban et al., 2016)","previouslyFormattedCitation":"(Turban et al., 2016)"},"properties":{"noteIndex":0},"schema":"https://github.com/citation-style-language/schema/raw/master/csl-citation.json"}</w:instrText>
      </w:r>
      <w:r w:rsidR="00A52CFC">
        <w:fldChar w:fldCharType="separate"/>
      </w:r>
      <w:r w:rsidR="00A52CFC" w:rsidRPr="00A52CFC">
        <w:rPr>
          <w:noProof/>
        </w:rPr>
        <w:t>(Turban et al., 2016)</w:t>
      </w:r>
      <w:r w:rsidR="00A52CFC">
        <w:fldChar w:fldCharType="end"/>
      </w:r>
      <w:r w:rsidR="00954E04">
        <w:t>.</w:t>
      </w:r>
    </w:p>
    <w:p w14:paraId="38E4F386" w14:textId="4ED1EF24" w:rsidR="0046185A" w:rsidRDefault="0046185A" w:rsidP="0046185A">
      <w:pPr>
        <w:pStyle w:val="isi"/>
        <w:ind w:firstLine="0"/>
      </w:pPr>
    </w:p>
    <w:p w14:paraId="66D020D3" w14:textId="527A1841" w:rsidR="0046185A" w:rsidRDefault="0046185A" w:rsidP="00AD6D20">
      <w:pPr>
        <w:pStyle w:val="Heading2"/>
      </w:pPr>
      <w:bookmarkStart w:id="45" w:name="_Toc75264785"/>
      <w:r w:rsidRPr="00E009BE">
        <w:t>Manajemen</w:t>
      </w:r>
      <w:r>
        <w:t xml:space="preserve"> Rantai Pasok</w:t>
      </w:r>
      <w:bookmarkEnd w:id="45"/>
    </w:p>
    <w:p w14:paraId="31015C0B" w14:textId="3245E5EC" w:rsidR="0046185A" w:rsidRDefault="00515BAD" w:rsidP="00AD6D20">
      <w:pPr>
        <w:pStyle w:val="isi"/>
        <w:ind w:firstLine="576"/>
      </w:pPr>
      <w:r>
        <w:t xml:space="preserve">Manajemen </w:t>
      </w:r>
      <w:r w:rsidR="0046185A">
        <w:t>R</w:t>
      </w:r>
      <w:r w:rsidR="0046185A" w:rsidRPr="0046185A">
        <w:t>antai pasok</w:t>
      </w:r>
      <w:r w:rsidR="0046185A">
        <w:t xml:space="preserve"> </w:t>
      </w:r>
      <w:r w:rsidR="0046185A" w:rsidRPr="0046185A">
        <w:t xml:space="preserve">adalah sistem </w:t>
      </w:r>
      <w:r w:rsidR="0046185A">
        <w:t>yang berkesinambungan pada</w:t>
      </w:r>
      <w:r w:rsidR="0046185A" w:rsidRPr="0046185A">
        <w:t xml:space="preserve"> </w:t>
      </w:r>
      <w:r w:rsidR="0046185A">
        <w:t>seluruh</w:t>
      </w:r>
      <w:r w:rsidR="0046185A" w:rsidRPr="0046185A">
        <w:t xml:space="preserve"> proses di organisasi/perusahaan dalam </w:t>
      </w:r>
      <w:r w:rsidR="0046185A">
        <w:t>memproduksi dan menyalurkan</w:t>
      </w:r>
      <w:r w:rsidR="0046185A" w:rsidRPr="0046185A">
        <w:t xml:space="preserve"> produk/jasa kepada konsumen. Proses ini mencakup perencanaan, sumber </w:t>
      </w:r>
      <w:r w:rsidR="0046185A" w:rsidRPr="00B352CF">
        <w:t>input</w:t>
      </w:r>
      <w:r w:rsidR="0046185A" w:rsidRPr="0046185A">
        <w:t xml:space="preserve"> bagi proses, proses transformasi </w:t>
      </w:r>
      <w:r w:rsidR="0046185A" w:rsidRPr="00B352CF">
        <w:t>input</w:t>
      </w:r>
      <w:r w:rsidR="0046185A" w:rsidRPr="0046185A">
        <w:t xml:space="preserve"> menjadi </w:t>
      </w:r>
      <w:r w:rsidR="0046185A" w:rsidRPr="00B352CF">
        <w:t>output</w:t>
      </w:r>
      <w:r w:rsidR="0046185A" w:rsidRPr="0046185A">
        <w:t>, transportasi, distribusi, pergudangan, sistem informasi dan pembayaran produk/jasa, sampai produk/jasa tersebut dikonsumsi oleh konsumen, serta layanan pengembalian produk/jasa</w:t>
      </w:r>
      <w:r w:rsidR="00B352CF">
        <w:t xml:space="preserve"> </w:t>
      </w:r>
      <w:r w:rsidR="00B352CF">
        <w:fldChar w:fldCharType="begin" w:fldLock="1"/>
      </w:r>
      <w:r w:rsidR="00AA02AE">
        <w:instrText>ADDIN CSL_CITATION {"citationItems":[{"id":"ITEM-1","itemData":{"ISBN":"979-442-405-600-2","author":[{"dropping-particle":"","family":"Martono","given":"Ricky","non-dropping-particle":"","parse-names":false,"suffix":""}],"editor":[{"dropping-particle":"","family":"Retnowati","given":"","non-dropping-particle":"","parse-names":false,"suffix":""},{"dropping-particle":"","family":"E","given":"Vani","non-dropping-particle":"","parse-names":false,"suffix":""}],"id":"ITEM-1","issued":{"date-parts":[["2015"]]},"number-of-pages":"428","publisher":"PPM Manajemen","publisher-place":"Jakarta","title":"Manajemen Logistik Terintegrasi","type":"book"},"uris":["http://www.mendeley.com/documents/?uuid=7113c881-4eca-4760-a31f-000d9813c96c"]}],"mendeley":{"formattedCitation":"(Martono, 2015)","plainTextFormattedCitation":"(Martono, 2015)","previouslyFormattedCitation":"(Martono, 2015)"},"properties":{"noteIndex":0},"schema":"https://github.com/citation-style-language/schema/raw/master/csl-citation.json"}</w:instrText>
      </w:r>
      <w:r w:rsidR="00B352CF">
        <w:fldChar w:fldCharType="separate"/>
      </w:r>
      <w:r w:rsidR="00B352CF" w:rsidRPr="00B352CF">
        <w:rPr>
          <w:noProof/>
        </w:rPr>
        <w:t>(Martono, 2015)</w:t>
      </w:r>
      <w:r w:rsidR="00B352CF">
        <w:fldChar w:fldCharType="end"/>
      </w:r>
      <w:r w:rsidR="00B352CF">
        <w:t>.</w:t>
      </w:r>
    </w:p>
    <w:p w14:paraId="3E926ECB" w14:textId="571BC521" w:rsidR="00515BAD" w:rsidRDefault="00515BAD" w:rsidP="00AD6D20">
      <w:pPr>
        <w:pStyle w:val="isi"/>
        <w:ind w:firstLine="576"/>
      </w:pPr>
      <w:r w:rsidRPr="00515BAD">
        <w:t>Manajemen Rantai Pasok menggambarkan koordinasi dari keseluruhan kegiatan rantai pasokan, dimulai dari bahan baku dan diakhiri dengan pelanggan yang puas. Rantai pasokan mencakup pemasok; perusahaan manufaktur dan /atau penyedia jasa; dan perusahaan distributor, grosir dan/atau pengecer yang mengantarkan produk dan/atau jasa ke konsumen akhir</w:t>
      </w:r>
      <w:r>
        <w:t xml:space="preserve"> </w:t>
      </w:r>
      <w:r>
        <w:fldChar w:fldCharType="begin" w:fldLock="1"/>
      </w:r>
      <w:r w:rsidR="00B41184">
        <w:instrText>ADDIN CSL_CITATION {"citationItems":[{"id":"ITEM-1","itemData":{"ISBN":"9780134163451","author":[{"dropping-particle":"","family":"Heizer","given":"J","non-dropping-particle":"","parse-names":false,"suffix":""},{"dropping-particle":"","family":"Render","given":"B","non-dropping-particle":"","parse-names":false,"suffix":""},{"dropping-particle":"","family":"Munson","given":"C","non-dropping-particle":"","parse-names":false,"suffix":""}],"id":"ITEM-1","issued":{"date-parts":[["2016"]]},"publisher":"Pearson Education","title":"Operations Management: Sustainability and Supply Chain Management","type":"book"},"uris":["http://www.mendeley.com/documents/?uuid=030844c7-e325-40bf-8ca2-c71b9e3383d8"]}],"mendeley":{"formattedCitation":"(Heizer et al., 2016)","plainTextFormattedCitation":"(Heizer et al., 2016)","previouslyFormattedCitation":"(Heizer et al., 2016)"},"properties":{"noteIndex":0},"schema":"https://github.com/citation-style-language/schema/raw/master/csl-citation.json"}</w:instrText>
      </w:r>
      <w:r>
        <w:fldChar w:fldCharType="separate"/>
      </w:r>
      <w:r w:rsidRPr="00515BAD">
        <w:rPr>
          <w:noProof/>
        </w:rPr>
        <w:t>(Heizer et al., 2016)</w:t>
      </w:r>
      <w:r>
        <w:fldChar w:fldCharType="end"/>
      </w:r>
      <w:r>
        <w:t>.</w:t>
      </w:r>
    </w:p>
    <w:bookmarkEnd w:id="44"/>
    <w:p w14:paraId="4F97182C" w14:textId="355016FC" w:rsidR="005B4E6E" w:rsidRDefault="005B4E6E" w:rsidP="005B4E6E">
      <w:pPr>
        <w:pStyle w:val="isi"/>
        <w:ind w:firstLine="0"/>
      </w:pPr>
    </w:p>
    <w:p w14:paraId="5C8E958A" w14:textId="23B60835" w:rsidR="002A3A85" w:rsidRDefault="002A3A85" w:rsidP="00E009BE">
      <w:pPr>
        <w:pStyle w:val="Heading2"/>
      </w:pPr>
      <w:bookmarkStart w:id="46" w:name="_Toc75264786"/>
      <w:r>
        <w:t>Android</w:t>
      </w:r>
      <w:bookmarkEnd w:id="46"/>
    </w:p>
    <w:p w14:paraId="1E4DDD40" w14:textId="6ADBC8CE" w:rsidR="002A3A85" w:rsidRDefault="002A3A85" w:rsidP="00AD6D20">
      <w:pPr>
        <w:pStyle w:val="isi"/>
        <w:ind w:firstLine="576"/>
        <w:rPr>
          <w:color w:val="000000"/>
        </w:rPr>
      </w:pPr>
      <w:r w:rsidRPr="002A3A85">
        <w:rPr>
          <w:color w:val="000000"/>
        </w:rPr>
        <w:t xml:space="preserve">Android </w:t>
      </w:r>
      <w:r>
        <w:rPr>
          <w:color w:val="000000"/>
        </w:rPr>
        <w:t>merupakan</w:t>
      </w:r>
      <w:r w:rsidRPr="002A3A85">
        <w:rPr>
          <w:color w:val="000000"/>
        </w:rPr>
        <w:t xml:space="preserve"> sebuah sistem operasi </w:t>
      </w:r>
      <w:r>
        <w:rPr>
          <w:color w:val="000000"/>
        </w:rPr>
        <w:t>yang berjalan pada</w:t>
      </w:r>
      <w:r w:rsidRPr="002A3A85">
        <w:rPr>
          <w:color w:val="000000"/>
        </w:rPr>
        <w:t xml:space="preserve"> perangkat mobile berbasis linux yang mencakup sistem operasi, </w:t>
      </w:r>
      <w:r w:rsidRPr="00CD6A23">
        <w:rPr>
          <w:i/>
          <w:iCs/>
          <w:color w:val="000000"/>
        </w:rPr>
        <w:t>middleware</w:t>
      </w:r>
      <w:r w:rsidRPr="002A3A85">
        <w:rPr>
          <w:color w:val="000000"/>
        </w:rPr>
        <w:t xml:space="preserve"> dan aplikasi. Android menyediakan platform terbuka bagi para pengembang untuk menciptakan</w:t>
      </w:r>
      <w:r>
        <w:rPr>
          <w:color w:val="000000"/>
        </w:rPr>
        <w:t xml:space="preserve"> sebuah</w:t>
      </w:r>
      <w:r w:rsidRPr="002A3A85">
        <w:rPr>
          <w:color w:val="000000"/>
        </w:rPr>
        <w:t xml:space="preserve"> aplikasi</w:t>
      </w:r>
      <w:r w:rsidR="00813BFC">
        <w:rPr>
          <w:color w:val="000000"/>
        </w:rPr>
        <w:t xml:space="preserve"> </w:t>
      </w:r>
      <w:r w:rsidR="00CD6A23">
        <w:rPr>
          <w:color w:val="000000"/>
        </w:rPr>
        <w:fldChar w:fldCharType="begin" w:fldLock="1"/>
      </w:r>
      <w:r w:rsidR="00E83FAC">
        <w:rPr>
          <w:color w:val="000000"/>
        </w:rPr>
        <w:instrText>ADDIN CSL_CITATION {"citationItems":[{"id":"ITEM-1","itemData":{"ISBN":"9786028758529","abstract":"Buku Pemrograman Aplikasi Mobile Smartphone dan Tablet PC Berbasis Android (Edisi Revisi) ini dirancang untuk orang yang berminat menjadi developer atau pengembang aplikasi berbasis smatphone/tablet pc. Buku dilengkapi dengan pembahasan dan source code lengkap tentang berbagai aplikasi Android baik aplikasi yang bersifat local maupun aplikasi berbasis client-server seperti Aplikasi pemutar musik, Aplikasi Doa Harian Islam, Aplikasi Mobile-Learning dan berbagai aplikasi lainnya. Selain bahasan aplikasi yang dibuat khusus Android (base programming java), buku ini juga membahas lengkap pembuatan aplikasi Android yang dikembangkan dengan HTML5+CSS3 serta JqueryMobile dan PhoneGap. Karena tidak dapat dipungkiri dimasa yang akan datang dibutuhkan aplikasi yang dikembangkan untuk multi platform, hal ini disebabkan karena tetap eksisnya berbagai macam operating sistem perangkat smartphone/tablet pc terutama Android, IOS, Windows Phone dan Blackberry. Perkembangan aplikasi Web Mobile dengan HTML5 (JQueryMobile) akan menjadi trend yang akan tumbuh berkembang dalam pembuatan aplikasi mobile. Di dalam buku ini akan dibahas berbagai jenis aplikasi web mobile client-server yang dibangun dengan framework JqueryMobile dan PhoneGap dengan konsep HTML5 seperti aplikasi M-Resto, Aplikasi Ensiklopedia Hadits, Aplikasi RSS Readar, dan berbagai aplikasi client-server lainnya.","author":[{"dropping-particle":"","family":"Safaat","given":"Nazrudin","non-dropping-particle":"","parse-names":false,"suffix":""}],"container-title":"Android","id":"ITEM-1","issued":{"date-parts":[["2011"]]},"number-of-pages":"1-513","title":"Pemrograman Aplikasi Mobile Smartphone dan Tablet PC Berbasis Android. Bandung : Informatika Bandung","type":"book"},"uris":["http://www.mendeley.com/documents/?uuid=60154f6d-80f3-413a-a589-c6f22b56454e"]}],"mendeley":{"formattedCitation":"(Safaat, 2011)","plainTextFormattedCitation":"(Safaat, 2011)","previouslyFormattedCitation":"(Safaat, 2011)"},"properties":{"noteIndex":0},"schema":"https://github.com/citation-style-language/schema/raw/master/csl-citation.json"}</w:instrText>
      </w:r>
      <w:r w:rsidR="00CD6A23">
        <w:rPr>
          <w:color w:val="000000"/>
        </w:rPr>
        <w:fldChar w:fldCharType="separate"/>
      </w:r>
      <w:r w:rsidR="00CD6A23" w:rsidRPr="00CD6A23">
        <w:rPr>
          <w:noProof/>
          <w:color w:val="000000"/>
        </w:rPr>
        <w:t>(Safaat, 2011)</w:t>
      </w:r>
      <w:r w:rsidR="00CD6A23">
        <w:rPr>
          <w:color w:val="000000"/>
        </w:rPr>
        <w:fldChar w:fldCharType="end"/>
      </w:r>
      <w:r w:rsidR="00813BFC">
        <w:rPr>
          <w:color w:val="000000"/>
        </w:rPr>
        <w:t>.</w:t>
      </w:r>
    </w:p>
    <w:p w14:paraId="0E9D5B3E" w14:textId="2B11067B" w:rsidR="003E3FC8" w:rsidRDefault="00813BFC" w:rsidP="00AD6D20">
      <w:pPr>
        <w:pStyle w:val="isi"/>
        <w:ind w:firstLine="576"/>
        <w:rPr>
          <w:color w:val="000000"/>
        </w:rPr>
      </w:pPr>
      <w:r w:rsidRPr="00813BFC">
        <w:rPr>
          <w:color w:val="000000"/>
        </w:rPr>
        <w:t xml:space="preserve">Dengan sistem distribusi </w:t>
      </w:r>
      <w:r w:rsidRPr="00813BFC">
        <w:rPr>
          <w:i/>
          <w:iCs/>
          <w:color w:val="000000"/>
        </w:rPr>
        <w:t>open source</w:t>
      </w:r>
      <w:r w:rsidRPr="00813BFC">
        <w:rPr>
          <w:color w:val="000000"/>
        </w:rPr>
        <w:t xml:space="preserve"> yang digunakan memungkinkan para pengembang untuk menciptakan beragam aplikasi menarik yang dapat dinikmati oleh para penggunanya, seperti game, chatting dan lain-lain, hal ini pulalah yang membuat smartphone berbasis Android ini lebih murah dibanding gadget sejenis.</w:t>
      </w:r>
    </w:p>
    <w:p w14:paraId="3469D8E1" w14:textId="2293E1F7" w:rsidR="00425F9D" w:rsidRDefault="002F7798" w:rsidP="00AD6D20">
      <w:pPr>
        <w:pStyle w:val="Heading2"/>
      </w:pPr>
      <w:bookmarkStart w:id="47" w:name="_Toc75264787"/>
      <w:r>
        <w:lastRenderedPageBreak/>
        <w:t>Flutter</w:t>
      </w:r>
      <w:bookmarkEnd w:id="47"/>
    </w:p>
    <w:p w14:paraId="35BC40C7" w14:textId="00A10FC7" w:rsidR="00E61F92" w:rsidRDefault="00E61F92" w:rsidP="00AD6D20">
      <w:pPr>
        <w:pStyle w:val="isi"/>
        <w:ind w:firstLine="576"/>
      </w:pPr>
      <w:r>
        <w:rPr>
          <w:color w:val="000000"/>
        </w:rPr>
        <w:t xml:space="preserve">Flutter adalah kerangka kerja antarmuka portabel milik Google untuk membangun aplikasi mobile pada sistem operasi iOS dan Android. Flutter merupakan proyek </w:t>
      </w:r>
      <w:r>
        <w:rPr>
          <w:i/>
          <w:iCs/>
          <w:color w:val="000000"/>
        </w:rPr>
        <w:t>open source</w:t>
      </w:r>
      <w:r>
        <w:rPr>
          <w:color w:val="000000"/>
        </w:rPr>
        <w:t xml:space="preserve"> yang dihosting di GitHub dengan kontribusi dari Google dan komunitas. Flutter menggunakan Dart, yaitu bahasa pemrograman berorientasi objek modern yang mengkompilasi ke kode ARM asli dan kode JavaScript siap produksi.</w:t>
      </w:r>
    </w:p>
    <w:p w14:paraId="33AC88D6" w14:textId="49EDCF90" w:rsidR="00E61F92" w:rsidRDefault="00E61F92" w:rsidP="00AD6D20">
      <w:pPr>
        <w:pStyle w:val="isi"/>
        <w:ind w:firstLine="576"/>
      </w:pPr>
      <w:r>
        <w:rPr>
          <w:color w:val="000000"/>
        </w:rPr>
        <w:t xml:space="preserve">Flutter menggunakan bahasa pemrograman Dart untuk membangun antarmuka pengguna, Flutter membuat tampilan UI berdasarkan </w:t>
      </w:r>
      <w:r>
        <w:rPr>
          <w:i/>
          <w:iCs/>
          <w:color w:val="000000"/>
        </w:rPr>
        <w:t>state</w:t>
      </w:r>
      <w:r>
        <w:rPr>
          <w:color w:val="000000"/>
        </w:rPr>
        <w:t xml:space="preserve"> pada aplikasi. Saat </w:t>
      </w:r>
      <w:r>
        <w:rPr>
          <w:i/>
          <w:iCs/>
          <w:color w:val="000000"/>
        </w:rPr>
        <w:t>state</w:t>
      </w:r>
      <w:r>
        <w:rPr>
          <w:color w:val="000000"/>
        </w:rPr>
        <w:t xml:space="preserve"> atau kondisi pada data berubah, tampilan UI akan dimuat ulang. Flutter memiliki performa yang sangat baik, dalam proses </w:t>
      </w:r>
      <w:r>
        <w:rPr>
          <w:i/>
          <w:iCs/>
          <w:color w:val="000000"/>
        </w:rPr>
        <w:t>rendering,</w:t>
      </w:r>
      <w:r>
        <w:rPr>
          <w:color w:val="000000"/>
        </w:rPr>
        <w:t xml:space="preserve"> Flutter mampu berjalan pada kecepatan 60fps dan 120fps untuk perangkat yang mendukung.</w:t>
      </w:r>
    </w:p>
    <w:p w14:paraId="25D8C531" w14:textId="64DDB49B" w:rsidR="00CB3AAB" w:rsidRDefault="00E61F92" w:rsidP="00AD6D20">
      <w:pPr>
        <w:pStyle w:val="isi"/>
        <w:ind w:firstLine="576"/>
      </w:pPr>
      <w:r>
        <w:rPr>
          <w:color w:val="000000"/>
        </w:rPr>
        <w:t xml:space="preserve">Flutter telah menghadirkan alat perancang aplikasi yang cantik dan terlihat profesional. Selama proses pengembangan, Flutter menyediakan fitur </w:t>
      </w:r>
      <w:r>
        <w:rPr>
          <w:i/>
          <w:iCs/>
          <w:color w:val="000000"/>
        </w:rPr>
        <w:t>hot reload</w:t>
      </w:r>
      <w:r>
        <w:rPr>
          <w:color w:val="000000"/>
        </w:rPr>
        <w:t xml:space="preserve"> untuk melakukan pembaruan tampilan aplikasi yang berjalan saat dilakukan perubahan kode program. Dengan hadirnya fitur </w:t>
      </w:r>
      <w:r>
        <w:rPr>
          <w:i/>
          <w:iCs/>
          <w:color w:val="000000"/>
        </w:rPr>
        <w:t>hot reload,</w:t>
      </w:r>
      <w:r>
        <w:rPr>
          <w:color w:val="000000"/>
        </w:rPr>
        <w:t xml:space="preserve"> pengembang aplikasi dapat dengan mudah melihat perubahan pada kode yang diubah di </w:t>
      </w:r>
      <w:r>
        <w:rPr>
          <w:i/>
          <w:iCs/>
          <w:color w:val="000000"/>
        </w:rPr>
        <w:t>simulator</w:t>
      </w:r>
      <w:r>
        <w:rPr>
          <w:color w:val="000000"/>
        </w:rPr>
        <w:t xml:space="preserve"> atau perangkat sambil tetap mempertahankan </w:t>
      </w:r>
      <w:r>
        <w:rPr>
          <w:i/>
          <w:iCs/>
          <w:color w:val="000000"/>
        </w:rPr>
        <w:t>state</w:t>
      </w:r>
      <w:r>
        <w:rPr>
          <w:color w:val="000000"/>
        </w:rPr>
        <w:t xml:space="preserve"> pada aplikasi</w:t>
      </w:r>
      <w:r w:rsidR="00641381">
        <w:rPr>
          <w:color w:val="000000"/>
        </w:rPr>
        <w:t xml:space="preserve"> </w:t>
      </w:r>
      <w:r>
        <w:rPr>
          <w:color w:val="000000"/>
        </w:rPr>
        <w:fldChar w:fldCharType="begin" w:fldLock="1"/>
      </w:r>
      <w:r w:rsidR="006C7CFB">
        <w:rPr>
          <w:color w:val="000000"/>
        </w:rPr>
        <w:instrText>ADDIN CSL_CITATION {"citationItems":[{"id":"ITEM-1","itemData":{"ISBN":"1119550823, 9781119550822","author":[{"dropping-particle":"","family":"L. Napoli","given":"Marco","non-dropping-particle":"","parse-names":false,"suffix":""}],"container-title":"John Wiley &amp; Sons, Inc.","id":"ITEM-1","issued":{"date-parts":[["2019"]]},"number-of-pages":"528","publisher":"John Wiley &amp; Sons","title":"Beginning Flutter: A Hands On Guide to App Development","type":"book"},"uris":["http://www.mendeley.com/documents/?uuid=f48f2f3e-a3c0-4c59-ad16-f469a93c6968"]}],"mendeley":{"formattedCitation":"(L. Napoli, 2019)","plainTextFormattedCitation":"(L. Napoli, 2019)","previouslyFormattedCitation":"(L. Napoli, 2019)"},"properties":{"noteIndex":0},"schema":"https://github.com/citation-style-language/schema/raw/master/csl-citation.json"}</w:instrText>
      </w:r>
      <w:r>
        <w:rPr>
          <w:color w:val="000000"/>
        </w:rPr>
        <w:fldChar w:fldCharType="separate"/>
      </w:r>
      <w:r w:rsidR="00B6110F" w:rsidRPr="00B6110F">
        <w:rPr>
          <w:noProof/>
          <w:color w:val="000000"/>
        </w:rPr>
        <w:t>(L. Napoli, 2019)</w:t>
      </w:r>
      <w:r>
        <w:rPr>
          <w:color w:val="000000"/>
        </w:rPr>
        <w:fldChar w:fldCharType="end"/>
      </w:r>
      <w:r w:rsidR="00954E04">
        <w:rPr>
          <w:color w:val="000000"/>
        </w:rPr>
        <w:t>.</w:t>
      </w:r>
    </w:p>
    <w:p w14:paraId="6F7BCBB9" w14:textId="7B436839" w:rsidR="00CD6A23" w:rsidRDefault="00CD6A23">
      <w:pPr>
        <w:spacing w:line="240" w:lineRule="auto"/>
      </w:pPr>
    </w:p>
    <w:p w14:paraId="640241D3" w14:textId="07B6F54A" w:rsidR="00CD6A23" w:rsidRDefault="00CD6A23" w:rsidP="00AD6D20">
      <w:pPr>
        <w:pStyle w:val="Heading2"/>
      </w:pPr>
      <w:bookmarkStart w:id="48" w:name="_Toc75264788"/>
      <w:r>
        <w:t>API</w:t>
      </w:r>
      <w:bookmarkEnd w:id="48"/>
    </w:p>
    <w:p w14:paraId="51BDE8C8" w14:textId="35905E52" w:rsidR="00B6110F" w:rsidRPr="008A1E8B" w:rsidRDefault="00CD6A23" w:rsidP="00AD6D20">
      <w:pPr>
        <w:pStyle w:val="isi"/>
        <w:ind w:firstLine="576"/>
        <w:rPr>
          <w:color w:val="000000"/>
        </w:rPr>
      </w:pPr>
      <w:r w:rsidRPr="00CD6A23">
        <w:rPr>
          <w:color w:val="000000"/>
        </w:rPr>
        <w:t>API</w:t>
      </w:r>
      <w:r w:rsidR="00813280">
        <w:rPr>
          <w:color w:val="000000"/>
        </w:rPr>
        <w:t xml:space="preserve"> </w:t>
      </w:r>
      <w:r w:rsidR="00813280" w:rsidRPr="00AD6D20">
        <w:rPr>
          <w:color w:val="000000"/>
        </w:rPr>
        <w:t>(Application Programming Interface)</w:t>
      </w:r>
      <w:r w:rsidRPr="00CD6A23">
        <w:rPr>
          <w:color w:val="000000"/>
        </w:rPr>
        <w:t xml:space="preserve"> </w:t>
      </w:r>
      <w:r>
        <w:rPr>
          <w:color w:val="000000"/>
        </w:rPr>
        <w:t>merupakan</w:t>
      </w:r>
      <w:r w:rsidRPr="00CD6A23">
        <w:rPr>
          <w:color w:val="000000"/>
        </w:rPr>
        <w:t xml:space="preserve"> antar muka program dari sistem yang dapat diakses </w:t>
      </w:r>
      <w:r>
        <w:rPr>
          <w:color w:val="000000"/>
        </w:rPr>
        <w:t xml:space="preserve">melalui </w:t>
      </w:r>
      <w:r w:rsidRPr="00AD6D20">
        <w:rPr>
          <w:color w:val="000000"/>
        </w:rPr>
        <w:t>method</w:t>
      </w:r>
      <w:r w:rsidRPr="00CD6A23">
        <w:rPr>
          <w:color w:val="000000"/>
        </w:rPr>
        <w:t xml:space="preserve"> dan </w:t>
      </w:r>
      <w:r w:rsidRPr="00AD6D20">
        <w:rPr>
          <w:color w:val="000000"/>
        </w:rPr>
        <w:t>header</w:t>
      </w:r>
      <w:r w:rsidRPr="00CD6A23">
        <w:rPr>
          <w:color w:val="000000"/>
        </w:rPr>
        <w:t xml:space="preserve"> pada protokol HTT</w:t>
      </w:r>
      <w:r>
        <w:rPr>
          <w:color w:val="000000"/>
        </w:rPr>
        <w:t>P</w:t>
      </w:r>
      <w:r w:rsidRPr="00CD6A23">
        <w:rPr>
          <w:color w:val="000000"/>
        </w:rPr>
        <w:t xml:space="preserve">. API dapat diakses dari berbagai macam HTTP </w:t>
      </w:r>
      <w:r w:rsidRPr="00AD6D20">
        <w:rPr>
          <w:color w:val="000000"/>
        </w:rPr>
        <w:t>client</w:t>
      </w:r>
      <w:r w:rsidRPr="00CD6A23">
        <w:rPr>
          <w:color w:val="000000"/>
        </w:rPr>
        <w:t xml:space="preserve"> seperti browser dan perangkat </w:t>
      </w:r>
      <w:r w:rsidRPr="00AD6D20">
        <w:rPr>
          <w:color w:val="000000"/>
        </w:rPr>
        <w:t>mobile</w:t>
      </w:r>
      <w:r w:rsidRPr="00CD6A23">
        <w:rPr>
          <w:color w:val="000000"/>
        </w:rPr>
        <w:t xml:space="preserve">. API juga memiliki keuntungan karena menggunakan infrastruktur yang juga digunakan oleh web terutama untuk penggunaan </w:t>
      </w:r>
      <w:r w:rsidRPr="00AD6D20">
        <w:rPr>
          <w:color w:val="000000"/>
        </w:rPr>
        <w:t>caching</w:t>
      </w:r>
      <w:r w:rsidRPr="00CD6A23">
        <w:rPr>
          <w:color w:val="000000"/>
        </w:rPr>
        <w:t xml:space="preserve"> dan </w:t>
      </w:r>
      <w:r w:rsidRPr="00AD6D20">
        <w:rPr>
          <w:color w:val="000000"/>
        </w:rPr>
        <w:t>concurrency</w:t>
      </w:r>
      <w:r w:rsidR="00E83FAC" w:rsidRPr="00AD6D20">
        <w:rPr>
          <w:color w:val="000000"/>
        </w:rPr>
        <w:t xml:space="preserve"> </w:t>
      </w:r>
      <w:r w:rsidR="00E83FAC" w:rsidRPr="00AD6D20">
        <w:rPr>
          <w:color w:val="000000"/>
        </w:rPr>
        <w:fldChar w:fldCharType="begin" w:fldLock="1"/>
      </w:r>
      <w:r w:rsidR="00E83FAC" w:rsidRPr="00AD6D20">
        <w:rPr>
          <w:color w:val="000000"/>
        </w:rPr>
        <w:instrText>ADDIN CSL_CITATION {"citationItems":[{"id":"ITEM-1","itemData":{"ISBN":"978-1-449-33771-1","abstract":"Design and build Web APIs for a broad range of clients--including browsers and mobile devices--that can adapt to change over time. This practical, hands-on guide takes you through the theory and tools you need to build evolvable HTTP services with Microsoft's ASP.NET Web API framework. In the process, you'll learn how design and implement a real-world Web API.","author":[{"dropping-particle":"","family":"Block","given":"Glenn","non-dropping-particle":"","parse-names":false,"suffix":""},{"dropping-particle":"","family":"Cibraro","given":"Pablo","non-dropping-particle":"","parse-names":false,"suffix":""},{"dropping-particle":"","family":"Felix","given":"Pedro","non-dropping-particle":"","parse-names":false,"suffix":""},{"dropping-particle":"","family":"Dierking","given":"Howard","non-dropping-particle":"","parse-names":false,"suffix":""},{"dropping-particle":"","family":"Miller","given":"Darrel","non-dropping-particle":"","parse-names":false,"suffix":""}],"id":"ITEM-1","issued":{"date-parts":[["2014"]]},"number-of-pages":"536","publisher":"O'Reilly Media, Inc.","title":"Designing Evolvable Web APIs with ASP.NET","type":"book"},"uris":["http://www.mendeley.com/documents/?uuid=809d2c50-0ead-4c1a-b295-54983b32e258"]}],"mendeley":{"formattedCitation":"(Block et al., 2014)","plainTextFormattedCitation":"(Block et al., 2014)","previouslyFormattedCitation":"(Block et al., 2014)"},"properties":{"noteIndex":0},"schema":"https://github.com/citation-style-language/schema/raw/master/csl-citation.json"}</w:instrText>
      </w:r>
      <w:r w:rsidR="00E83FAC" w:rsidRPr="00AD6D20">
        <w:rPr>
          <w:color w:val="000000"/>
        </w:rPr>
        <w:fldChar w:fldCharType="separate"/>
      </w:r>
      <w:r w:rsidR="00E83FAC" w:rsidRPr="00AD6D20">
        <w:rPr>
          <w:color w:val="000000"/>
        </w:rPr>
        <w:t>(Block et al., 2014)</w:t>
      </w:r>
      <w:r w:rsidR="00E83FAC" w:rsidRPr="00AD6D20">
        <w:rPr>
          <w:color w:val="000000"/>
        </w:rPr>
        <w:fldChar w:fldCharType="end"/>
      </w:r>
      <w:r w:rsidR="00E83FAC" w:rsidRPr="00E83FAC">
        <w:rPr>
          <w:color w:val="000000"/>
        </w:rPr>
        <w:t>.</w:t>
      </w:r>
      <w:r w:rsidR="00B6110F" w:rsidRPr="00AD6D20">
        <w:rPr>
          <w:color w:val="000000"/>
        </w:rPr>
        <w:br w:type="page"/>
      </w:r>
    </w:p>
    <w:p w14:paraId="21ED4266" w14:textId="1F6FB48F" w:rsidR="003F1F49" w:rsidRPr="00387169" w:rsidRDefault="009C0467" w:rsidP="003B7112">
      <w:pPr>
        <w:pStyle w:val="Heading1"/>
      </w:pPr>
      <w:bookmarkStart w:id="49" w:name="_Toc75264789"/>
      <w:r w:rsidRPr="00E009BE">
        <w:lastRenderedPageBreak/>
        <w:t>METODOLOGI</w:t>
      </w:r>
      <w:r w:rsidRPr="00387169">
        <w:t xml:space="preserve"> PENGEMBANGAN</w:t>
      </w:r>
      <w:bookmarkEnd w:id="49"/>
    </w:p>
    <w:p w14:paraId="26190B70" w14:textId="77777777" w:rsidR="003F1F49" w:rsidRDefault="003F1F49" w:rsidP="003F1F49">
      <w:pPr>
        <w:rPr>
          <w:b/>
        </w:rPr>
      </w:pPr>
    </w:p>
    <w:p w14:paraId="29D88CFF" w14:textId="3E37352F" w:rsidR="00A23464" w:rsidRDefault="001630CF" w:rsidP="00AD6D20">
      <w:pPr>
        <w:pStyle w:val="Heading2"/>
      </w:pPr>
      <w:bookmarkStart w:id="50" w:name="_Toc75264790"/>
      <w:r>
        <w:rPr>
          <w:lang w:val="id-ID"/>
        </w:rPr>
        <w:t>Analisis Kebutuhan</w:t>
      </w:r>
      <w:r w:rsidR="00DC6659">
        <w:t xml:space="preserve"> </w:t>
      </w:r>
      <w:r w:rsidR="00DC6659" w:rsidRPr="00E009BE">
        <w:t>Mitra</w:t>
      </w:r>
      <w:bookmarkEnd w:id="50"/>
    </w:p>
    <w:p w14:paraId="62678E48" w14:textId="72936366" w:rsidR="00DC6659" w:rsidRDefault="00DC6659" w:rsidP="00F2165E">
      <w:pPr>
        <w:pStyle w:val="Heading3"/>
      </w:pPr>
      <w:bookmarkStart w:id="51" w:name="_Toc75264791"/>
      <w:r w:rsidRPr="006765DF">
        <w:t>Profil Mitra</w:t>
      </w:r>
      <w:bookmarkEnd w:id="51"/>
    </w:p>
    <w:p w14:paraId="683AAB2F" w14:textId="77777777" w:rsidR="001D5933" w:rsidRDefault="00107462" w:rsidP="00AD6D20">
      <w:pPr>
        <w:keepNext/>
        <w:jc w:val="center"/>
      </w:pPr>
      <w:r>
        <w:rPr>
          <w:noProof/>
        </w:rPr>
        <w:drawing>
          <wp:inline distT="0" distB="0" distL="0" distR="0" wp14:anchorId="4312B044" wp14:editId="049ECC9A">
            <wp:extent cx="2055752" cy="65560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86746" cy="665491"/>
                    </a:xfrm>
                    <a:prstGeom prst="rect">
                      <a:avLst/>
                    </a:prstGeom>
                    <a:noFill/>
                    <a:ln>
                      <a:noFill/>
                    </a:ln>
                  </pic:spPr>
                </pic:pic>
              </a:graphicData>
            </a:graphic>
          </wp:inline>
        </w:drawing>
      </w:r>
    </w:p>
    <w:p w14:paraId="14340706" w14:textId="630B57C9" w:rsidR="00107462" w:rsidRPr="00107462" w:rsidRDefault="001D5933" w:rsidP="001D5933">
      <w:pPr>
        <w:pStyle w:val="Caption"/>
        <w:spacing w:after="240"/>
      </w:pPr>
      <w:bookmarkStart w:id="52" w:name="_Toc75262347"/>
      <w:r>
        <w:t>Gambar 3</w:t>
      </w:r>
      <w:r w:rsidR="000B7DE7">
        <w:t>.</w:t>
      </w:r>
      <w:r w:rsidR="00E70D4B">
        <w:fldChar w:fldCharType="begin"/>
      </w:r>
      <w:r w:rsidR="00E70D4B">
        <w:instrText xml:space="preserve"> STYLEREF 1 \s </w:instrText>
      </w:r>
      <w:r w:rsidR="00E70D4B">
        <w:fldChar w:fldCharType="separate"/>
      </w:r>
      <w:r w:rsidR="00E70D4B">
        <w:rPr>
          <w:noProof/>
        </w:rPr>
        <w:t>III</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w:t>
      </w:r>
      <w:r w:rsidR="00E70D4B">
        <w:fldChar w:fldCharType="end"/>
      </w:r>
      <w:r w:rsidRPr="001D5933">
        <w:t xml:space="preserve"> </w:t>
      </w:r>
      <w:r>
        <w:t>Logo PT. Infonika Parasa</w:t>
      </w:r>
      <w:bookmarkEnd w:id="52"/>
    </w:p>
    <w:p w14:paraId="33F9DD46" w14:textId="04A1D391" w:rsidR="00D91CB9" w:rsidRPr="00D91CB9" w:rsidRDefault="00D91CB9" w:rsidP="00D91CB9">
      <w:pPr>
        <w:pStyle w:val="isi"/>
      </w:pPr>
      <w:r>
        <w:t>PT. Infonika Parasa</w:t>
      </w:r>
      <w:r w:rsidR="00D67F23">
        <w:t xml:space="preserve"> berlokasi di </w:t>
      </w:r>
      <w:r w:rsidR="00D67F23" w:rsidRPr="00C92A9C">
        <w:t>Jl. Sidosermo Airdas Blok A-8, Kel. Sidosermo, Kec. Wonocolo, Surabaya, Jawa Timur.</w:t>
      </w:r>
      <w:r w:rsidR="00D67F23">
        <w:t xml:space="preserve"> M</w:t>
      </w:r>
      <w:r>
        <w:t xml:space="preserve">erupakan suatu perusahaan yang bergerak di bidang penyedia layanan konsultasi IT yang bertujuan untuk membantu klien dalam mengembangkan bisnis </w:t>
      </w:r>
      <w:r w:rsidR="002264EE">
        <w:t xml:space="preserve">dengan </w:t>
      </w:r>
      <w:r w:rsidR="005E5FCC">
        <w:t xml:space="preserve">memanfaatkan </w:t>
      </w:r>
      <w:r w:rsidR="002264EE">
        <w:t>teknologi informasi</w:t>
      </w:r>
      <w:r w:rsidR="005E5FCC">
        <w:t>, layanan yang disediakan diantaranya analisis bisnis dan pengembangan aplikasi. Selain itu PT. Infonika Parasa mempunyai suatu program pelatihan bernama ADMA (</w:t>
      </w:r>
      <w:r w:rsidR="005E5FCC">
        <w:rPr>
          <w:i/>
          <w:iCs/>
        </w:rPr>
        <w:t>Ambasador Digital Marketing Academy</w:t>
      </w:r>
      <w:r w:rsidR="005E5FCC">
        <w:t xml:space="preserve">) yang </w:t>
      </w:r>
      <w:r w:rsidR="00B34137">
        <w:t xml:space="preserve">didalamya berisi tentang </w:t>
      </w:r>
      <w:r w:rsidR="00B34137" w:rsidRPr="00B34137">
        <w:rPr>
          <w:i/>
          <w:iCs/>
        </w:rPr>
        <w:t>mentoring</w:t>
      </w:r>
      <w:r w:rsidR="00B34137">
        <w:t xml:space="preserve">, </w:t>
      </w:r>
      <w:r w:rsidR="00B34137" w:rsidRPr="00B34137">
        <w:rPr>
          <w:i/>
          <w:iCs/>
        </w:rPr>
        <w:t>workshop</w:t>
      </w:r>
      <w:r w:rsidR="00B34137">
        <w:t xml:space="preserve"> dan pelatihan tentang digital marketing.</w:t>
      </w:r>
    </w:p>
    <w:p w14:paraId="755F13BD" w14:textId="25DDEB6A" w:rsidR="00DC6659" w:rsidRDefault="00DC6659" w:rsidP="00E009BE">
      <w:pPr>
        <w:pStyle w:val="Heading3"/>
      </w:pPr>
      <w:bookmarkStart w:id="53" w:name="_Toc75264792"/>
      <w:r>
        <w:t>Platform Panen-</w:t>
      </w:r>
      <w:r w:rsidRPr="00E009BE">
        <w:t>Panen</w:t>
      </w:r>
      <w:bookmarkEnd w:id="53"/>
    </w:p>
    <w:p w14:paraId="2BF9D3D3" w14:textId="7722B52D" w:rsidR="002C590C" w:rsidRDefault="00241351" w:rsidP="002C590C">
      <w:pPr>
        <w:pStyle w:val="isi"/>
      </w:pPr>
      <w:r>
        <w:t>Panen-Panen merupakan suatu platform manajemen rantai pasokan</w:t>
      </w:r>
      <w:r w:rsidR="00823A7C">
        <w:t xml:space="preserve"> </w:t>
      </w:r>
      <w:r w:rsidR="00D67F23">
        <w:t>yang dikembangkan oleh ADMA</w:t>
      </w:r>
      <w:r w:rsidR="00061A81">
        <w:t xml:space="preserve"> yang didalamnya terdapat sistem Panen Ikan, Panen Ternak, Panen Buah, dan Panen Sayur</w:t>
      </w:r>
      <w:r>
        <w:t xml:space="preserve"> </w:t>
      </w:r>
      <w:r w:rsidR="00061A81">
        <w:t xml:space="preserve">dimana pada masing - masing sistem tersebut terdapat </w:t>
      </w:r>
      <w:r>
        <w:t xml:space="preserve">3 </w:t>
      </w:r>
      <w:r w:rsidR="00D67F23">
        <w:t>komponen</w:t>
      </w:r>
      <w:r>
        <w:t xml:space="preserve"> </w:t>
      </w:r>
      <w:r w:rsidR="00D67F23">
        <w:t xml:space="preserve">rantai pasok </w:t>
      </w:r>
      <w:r>
        <w:t xml:space="preserve">yang saling terintegrasi </w:t>
      </w:r>
      <w:r w:rsidR="00061A81">
        <w:t>yaitu</w:t>
      </w:r>
      <w:r>
        <w:t xml:space="preserve"> </w:t>
      </w:r>
      <w:r w:rsidR="00D67F23">
        <w:t xml:space="preserve">komponen </w:t>
      </w:r>
      <w:r w:rsidR="00D67F23">
        <w:rPr>
          <w:i/>
          <w:iCs/>
        </w:rPr>
        <w:t>supplier</w:t>
      </w:r>
      <w:r w:rsidR="00D67F23">
        <w:t xml:space="preserve">, </w:t>
      </w:r>
      <w:r w:rsidR="00D67F23">
        <w:rPr>
          <w:i/>
          <w:iCs/>
        </w:rPr>
        <w:t>manufacturer</w:t>
      </w:r>
      <w:r w:rsidR="00D67F23">
        <w:t xml:space="preserve">, dan </w:t>
      </w:r>
      <w:r w:rsidR="00D67F23">
        <w:rPr>
          <w:i/>
          <w:iCs/>
        </w:rPr>
        <w:t>customer</w:t>
      </w:r>
      <w:r>
        <w:t>.</w:t>
      </w:r>
      <w:r w:rsidR="00B869B6">
        <w:t xml:space="preserve"> 3 </w:t>
      </w:r>
      <w:r w:rsidR="00D67F23">
        <w:t>komponen</w:t>
      </w:r>
      <w:r w:rsidR="00B869B6">
        <w:t xml:space="preserve"> tersebut saling berkoordinasi dalam menjalankan rantai pasok Panen-Panen, berikut penjelasannya:</w:t>
      </w:r>
    </w:p>
    <w:p w14:paraId="54FB2397" w14:textId="4C026FD3" w:rsidR="002C590C" w:rsidRDefault="002C590C" w:rsidP="00E74804">
      <w:pPr>
        <w:pStyle w:val="isi"/>
        <w:numPr>
          <w:ilvl w:val="0"/>
          <w:numId w:val="7"/>
        </w:numPr>
      </w:pPr>
      <w:r>
        <w:t xml:space="preserve">Pada </w:t>
      </w:r>
      <w:r w:rsidR="00D67F23">
        <w:t>komponen</w:t>
      </w:r>
      <w:r>
        <w:t xml:space="preserve"> </w:t>
      </w:r>
      <w:r w:rsidR="00D67F23">
        <w:rPr>
          <w:i/>
          <w:iCs/>
        </w:rPr>
        <w:t xml:space="preserve">supplier </w:t>
      </w:r>
      <w:r>
        <w:t xml:space="preserve">merupakan bagian hulu dari rantai pasok yang dimana pada </w:t>
      </w:r>
      <w:r w:rsidR="00532AFE">
        <w:t>komponen</w:t>
      </w:r>
      <w:r>
        <w:t xml:space="preserve"> ini berperan sebagai </w:t>
      </w:r>
      <w:r w:rsidR="00D67F23">
        <w:t>penyuplai kebutuhan yang akan di pergunakan dalam proses produksi, pada komponen i</w:t>
      </w:r>
      <w:r w:rsidR="00061A81">
        <w:t>n</w:t>
      </w:r>
      <w:r w:rsidR="00D67F23">
        <w:t>i terdiri dari sistem</w:t>
      </w:r>
      <w:r w:rsidR="00532AFE">
        <w:t xml:space="preserve"> pabrik pupuk, pabrik pakan ikan dan ternak</w:t>
      </w:r>
      <w:r>
        <w:t>.</w:t>
      </w:r>
    </w:p>
    <w:p w14:paraId="78CB7907" w14:textId="27B53F5F" w:rsidR="002C590C" w:rsidRDefault="00D67F23" w:rsidP="00E74804">
      <w:pPr>
        <w:pStyle w:val="isi"/>
        <w:numPr>
          <w:ilvl w:val="0"/>
          <w:numId w:val="7"/>
        </w:numPr>
      </w:pPr>
      <w:r>
        <w:t xml:space="preserve">Pada komponen </w:t>
      </w:r>
      <w:r w:rsidR="00532AFE">
        <w:rPr>
          <w:i/>
          <w:iCs/>
        </w:rPr>
        <w:t>manufacturer</w:t>
      </w:r>
      <w:r>
        <w:rPr>
          <w:i/>
          <w:iCs/>
        </w:rPr>
        <w:t xml:space="preserve"> </w:t>
      </w:r>
      <w:r w:rsidR="002C590C">
        <w:t xml:space="preserve">Selanjutnya terdapat sistem </w:t>
      </w:r>
      <w:r w:rsidR="00832FC0">
        <w:t>p</w:t>
      </w:r>
      <w:r w:rsidR="002C590C">
        <w:t>embudidaya ikan</w:t>
      </w:r>
      <w:r w:rsidR="00832FC0">
        <w:t xml:space="preserve">, </w:t>
      </w:r>
      <w:r w:rsidR="002C590C">
        <w:t xml:space="preserve"> </w:t>
      </w:r>
      <w:r w:rsidR="00832FC0">
        <w:t xml:space="preserve">peternak, petani sayur dan buah dimana </w:t>
      </w:r>
      <w:r w:rsidR="002C590C">
        <w:t>berperan sebagai produsen utama komoditas</w:t>
      </w:r>
      <w:r w:rsidR="00B869B6">
        <w:t>.</w:t>
      </w:r>
    </w:p>
    <w:p w14:paraId="3F5F3AFC" w14:textId="4F26E9D6" w:rsidR="008A1E8B" w:rsidRPr="007677F3" w:rsidRDefault="00D67F23" w:rsidP="00E74804">
      <w:pPr>
        <w:pStyle w:val="isi"/>
        <w:numPr>
          <w:ilvl w:val="0"/>
          <w:numId w:val="7"/>
        </w:numPr>
        <w:rPr>
          <w:lang w:val="id-ID"/>
        </w:rPr>
      </w:pPr>
      <w:r>
        <w:lastRenderedPageBreak/>
        <w:t xml:space="preserve">Pada komponen </w:t>
      </w:r>
      <w:r w:rsidR="00832FC0">
        <w:rPr>
          <w:i/>
          <w:iCs/>
        </w:rPr>
        <w:t>customer</w:t>
      </w:r>
      <w:r>
        <w:rPr>
          <w:i/>
          <w:iCs/>
        </w:rPr>
        <w:t xml:space="preserve"> </w:t>
      </w:r>
      <w:r w:rsidR="00B869B6">
        <w:t>merupakan bagian hilir dari Panen-Panen yang berperan dalam mendistribusikan hasil panen kepada calon konsumen</w:t>
      </w:r>
      <w:r w:rsidR="00832FC0">
        <w:t xml:space="preserve"> melalui sistem </w:t>
      </w:r>
      <w:r w:rsidR="00832FC0">
        <w:rPr>
          <w:i/>
          <w:iCs/>
        </w:rPr>
        <w:t>marketplace</w:t>
      </w:r>
      <w:r w:rsidR="00B869B6">
        <w:t>.</w:t>
      </w:r>
      <w:r w:rsidR="007C040D">
        <w:t xml:space="preserve"> </w:t>
      </w:r>
    </w:p>
    <w:p w14:paraId="5D63E4BA" w14:textId="77777777" w:rsidR="007677F3" w:rsidRDefault="00107462" w:rsidP="007677F3">
      <w:pPr>
        <w:pStyle w:val="isi"/>
        <w:spacing w:before="120" w:after="120"/>
        <w:contextualSpacing w:val="0"/>
      </w:pPr>
      <w:r>
        <w:t xml:space="preserve">Ketiga komponen </w:t>
      </w:r>
      <w:r w:rsidR="00802996">
        <w:t xml:space="preserve">dalam </w:t>
      </w:r>
      <w:r>
        <w:t>platform Panen-Panen saling terhubung satu sama lain</w:t>
      </w:r>
      <w:r w:rsidR="00802996">
        <w:t xml:space="preserve"> untuk menjaga jalannya proses bisnis rantai pasok yang dikelolanya. </w:t>
      </w:r>
    </w:p>
    <w:p w14:paraId="441B14F4" w14:textId="22E59A79" w:rsidR="008A1E8B" w:rsidRDefault="00802996" w:rsidP="007677F3">
      <w:pPr>
        <w:pStyle w:val="isi"/>
        <w:spacing w:before="120" w:after="120"/>
        <w:contextualSpacing w:val="0"/>
      </w:pPr>
      <w:r>
        <w:t xml:space="preserve">Pada gambar </w:t>
      </w:r>
      <w:r w:rsidR="00BD3D64">
        <w:t>3.3</w:t>
      </w:r>
      <w:r>
        <w:t xml:space="preserve"> </w:t>
      </w:r>
      <w:r w:rsidR="00BD1E32">
        <w:t>digambarkan</w:t>
      </w:r>
      <w:r>
        <w:t xml:space="preserve"> integrasi antar sistem yang saling terhubung didalam</w:t>
      </w:r>
      <w:r w:rsidR="00202802">
        <w:t xml:space="preserve"> sistem Panen Ikan pada</w:t>
      </w:r>
      <w:r>
        <w:t xml:space="preserve"> platform Panen-Panen menggunakan diagram blok.</w:t>
      </w:r>
      <w:r w:rsidR="008A1E8B">
        <w:t xml:space="preserve"> Pada diagram blok tersebut Terdapat 3 komponen pada sistem panen ikan yakni: </w:t>
      </w:r>
    </w:p>
    <w:p w14:paraId="0D318645" w14:textId="171DB56A" w:rsidR="00107462" w:rsidRDefault="008A1E8B" w:rsidP="00D95738">
      <w:pPr>
        <w:pStyle w:val="isi"/>
        <w:numPr>
          <w:ilvl w:val="0"/>
          <w:numId w:val="9"/>
        </w:numPr>
        <w:contextualSpacing w:val="0"/>
      </w:pPr>
      <w:r>
        <w:t xml:space="preserve">Pabrik pakan ikan sebagai </w:t>
      </w:r>
      <w:r>
        <w:rPr>
          <w:i/>
          <w:iCs/>
        </w:rPr>
        <w:t>supplier</w:t>
      </w:r>
      <w:r>
        <w:t xml:space="preserve"> yang digambarkan dengan blok berwarna </w:t>
      </w:r>
      <w:r w:rsidR="007677F3">
        <w:t>coklat</w:t>
      </w:r>
      <w:r>
        <w:t>.</w:t>
      </w:r>
    </w:p>
    <w:p w14:paraId="51DF1585" w14:textId="18DB41EC" w:rsidR="008A1E8B" w:rsidRDefault="008A1E8B" w:rsidP="00D95738">
      <w:pPr>
        <w:pStyle w:val="isi"/>
        <w:numPr>
          <w:ilvl w:val="0"/>
          <w:numId w:val="9"/>
        </w:numPr>
        <w:contextualSpacing w:val="0"/>
      </w:pPr>
      <w:r>
        <w:t>Pembudidaya ikan</w:t>
      </w:r>
      <w:r w:rsidR="007677F3">
        <w:t xml:space="preserve"> sebagai </w:t>
      </w:r>
      <w:r w:rsidR="007677F3">
        <w:rPr>
          <w:i/>
          <w:iCs/>
        </w:rPr>
        <w:t xml:space="preserve">manufacturer </w:t>
      </w:r>
      <w:r w:rsidR="007677F3">
        <w:t>yang digambarkan dengan blok berwarna kuning.</w:t>
      </w:r>
    </w:p>
    <w:p w14:paraId="2E7CAF09" w14:textId="7E9B4EFB" w:rsidR="007677F3" w:rsidRDefault="007677F3" w:rsidP="00D95738">
      <w:pPr>
        <w:pStyle w:val="isi"/>
        <w:numPr>
          <w:ilvl w:val="0"/>
          <w:numId w:val="9"/>
        </w:numPr>
        <w:contextualSpacing w:val="0"/>
      </w:pPr>
      <w:r>
        <w:rPr>
          <w:i/>
          <w:iCs/>
        </w:rPr>
        <w:t xml:space="preserve">Marketplace </w:t>
      </w:r>
      <w:r>
        <w:t xml:space="preserve">sebagai </w:t>
      </w:r>
      <w:r>
        <w:rPr>
          <w:i/>
          <w:iCs/>
        </w:rPr>
        <w:t xml:space="preserve">customer </w:t>
      </w:r>
      <w:r>
        <w:t>yang digambarkan dengan blok berwarna biru.</w:t>
      </w:r>
    </w:p>
    <w:p w14:paraId="333D89C8" w14:textId="77777777" w:rsidR="000B7DE7" w:rsidRDefault="0061770C" w:rsidP="000B7DE7">
      <w:pPr>
        <w:pStyle w:val="isi"/>
        <w:keepNext/>
        <w:spacing w:before="120"/>
        <w:ind w:firstLine="0"/>
        <w:contextualSpacing w:val="0"/>
        <w:jc w:val="center"/>
      </w:pPr>
      <w:r>
        <w:rPr>
          <w:noProof/>
        </w:rPr>
        <w:lastRenderedPageBreak/>
        <w:drawing>
          <wp:inline distT="0" distB="0" distL="0" distR="0" wp14:anchorId="09A9FA62" wp14:editId="0BE524E1">
            <wp:extent cx="5093701" cy="8434316"/>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4309" cy="8501556"/>
                    </a:xfrm>
                    <a:prstGeom prst="rect">
                      <a:avLst/>
                    </a:prstGeom>
                    <a:noFill/>
                    <a:ln>
                      <a:noFill/>
                    </a:ln>
                  </pic:spPr>
                </pic:pic>
              </a:graphicData>
            </a:graphic>
          </wp:inline>
        </w:drawing>
      </w:r>
    </w:p>
    <w:p w14:paraId="0A6592C1" w14:textId="17CD0CD7" w:rsidR="00AD5649" w:rsidRPr="00107462" w:rsidRDefault="000B7DE7" w:rsidP="000B7DE7">
      <w:pPr>
        <w:pStyle w:val="Caption"/>
      </w:pPr>
      <w:r>
        <w:t>Gambar 3.</w:t>
      </w:r>
      <w:r w:rsidR="00E70D4B">
        <w:fldChar w:fldCharType="begin"/>
      </w:r>
      <w:r w:rsidR="00E70D4B">
        <w:instrText xml:space="preserve"> STYLEREF 1 \s </w:instrText>
      </w:r>
      <w:r w:rsidR="00E70D4B">
        <w:fldChar w:fldCharType="separate"/>
      </w:r>
      <w:r w:rsidR="00E70D4B">
        <w:rPr>
          <w:noProof/>
        </w:rPr>
        <w:t>III</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w:t>
      </w:r>
      <w:r w:rsidR="00E70D4B">
        <w:fldChar w:fldCharType="end"/>
      </w:r>
      <w:r>
        <w:t xml:space="preserve"> Diagram blok platform Panen-Panen</w:t>
      </w:r>
    </w:p>
    <w:p w14:paraId="113C31C3" w14:textId="1D37D87E" w:rsidR="00FA7F4E" w:rsidRDefault="00FA7F4E" w:rsidP="00E009BE">
      <w:pPr>
        <w:pStyle w:val="Heading3"/>
      </w:pPr>
      <w:bookmarkStart w:id="54" w:name="_Toc75264793"/>
      <w:r>
        <w:lastRenderedPageBreak/>
        <w:t xml:space="preserve">Proses </w:t>
      </w:r>
      <w:r w:rsidRPr="00E009BE">
        <w:t>Bisnis</w:t>
      </w:r>
      <w:r>
        <w:t xml:space="preserve"> Model </w:t>
      </w:r>
      <w:r>
        <w:rPr>
          <w:i/>
          <w:iCs/>
        </w:rPr>
        <w:t>Marketplace</w:t>
      </w:r>
      <w:bookmarkEnd w:id="54"/>
    </w:p>
    <w:p w14:paraId="4AC8B7B3" w14:textId="3660ABD3" w:rsidR="00FA7F4E" w:rsidRDefault="00853F34" w:rsidP="00BA70C0">
      <w:pPr>
        <w:pStyle w:val="isi"/>
      </w:pPr>
      <w:r w:rsidRPr="00BA70C0">
        <w:t>M</w:t>
      </w:r>
      <w:r w:rsidR="00FA7F4E" w:rsidRPr="00BA70C0">
        <w:t>arketplace</w:t>
      </w:r>
      <w:r w:rsidR="00FA7F4E">
        <w:t xml:space="preserve"> </w:t>
      </w:r>
      <w:r>
        <w:t>merupakan</w:t>
      </w:r>
      <w:r w:rsidR="00FA7F4E">
        <w:t xml:space="preserve"> </w:t>
      </w:r>
      <w:r w:rsidR="00F72FB0">
        <w:t>hilir dari platform</w:t>
      </w:r>
      <w:r w:rsidR="00FA7F4E">
        <w:t xml:space="preserve"> Panen-Panen dimana proses bisnisnya berperan sebagai </w:t>
      </w:r>
      <w:r w:rsidR="00FA7F4E" w:rsidRPr="00BD1E32">
        <w:t>tempat</w:t>
      </w:r>
      <w:r w:rsidR="00FA7F4E">
        <w:t xml:space="preserve"> distribusi dan pemasaran hasil panen </w:t>
      </w:r>
      <w:r w:rsidR="00F72FB0">
        <w:t>pertanian</w:t>
      </w:r>
      <w:r w:rsidR="00FA7F4E">
        <w:t xml:space="preserve"> </w:t>
      </w:r>
      <w:r>
        <w:t>oleh</w:t>
      </w:r>
      <w:r w:rsidR="00FA7F4E">
        <w:t xml:space="preserve"> </w:t>
      </w:r>
      <w:r w:rsidR="00F72FB0">
        <w:t xml:space="preserve">produsen </w:t>
      </w:r>
      <w:r>
        <w:t xml:space="preserve">kepada konsumen dengan cara transaksi jual beli biasa maupun lelang yang dilakukan secara </w:t>
      </w:r>
      <w:r w:rsidRPr="00BA70C0">
        <w:t>online</w:t>
      </w:r>
      <w:r>
        <w:t xml:space="preserve">. </w:t>
      </w:r>
      <w:r w:rsidR="00F72FB0">
        <w:t>Dengan memutus rantai distribusi produk hasil panen, diharapkan konsumen akan memperoleh produk secara langsung dari produsen, dengan begitu harga yang diperoleh akan lebih terjangkau</w:t>
      </w:r>
      <w:r>
        <w:t>.</w:t>
      </w:r>
    </w:p>
    <w:p w14:paraId="34DA2862" w14:textId="77777777" w:rsidR="00BD1E32" w:rsidRPr="00853F34" w:rsidRDefault="00BD1E32" w:rsidP="007677F3">
      <w:pPr>
        <w:pStyle w:val="isi"/>
        <w:spacing w:line="240" w:lineRule="auto"/>
        <w:ind w:firstLine="0"/>
      </w:pPr>
    </w:p>
    <w:p w14:paraId="3F87B4D4" w14:textId="21767B80" w:rsidR="004D653D" w:rsidRPr="004D653D" w:rsidRDefault="001630CF" w:rsidP="00E009BE">
      <w:pPr>
        <w:pStyle w:val="Heading2"/>
      </w:pPr>
      <w:bookmarkStart w:id="55" w:name="_Toc75264794"/>
      <w:r w:rsidRPr="00E009BE">
        <w:t>Deskripsi</w:t>
      </w:r>
      <w:r>
        <w:rPr>
          <w:lang w:val="id-ID"/>
        </w:rPr>
        <w:t xml:space="preserve"> Sistem</w:t>
      </w:r>
      <w:bookmarkEnd w:id="55"/>
    </w:p>
    <w:p w14:paraId="69437723" w14:textId="6A71E58E" w:rsidR="00DB6268" w:rsidRDefault="00DB6268" w:rsidP="00AD6D20">
      <w:pPr>
        <w:pStyle w:val="isi"/>
        <w:ind w:firstLine="576"/>
      </w:pPr>
      <w:r w:rsidRPr="00DB6268">
        <w:t xml:space="preserve">Sistem </w:t>
      </w:r>
      <w:r w:rsidRPr="00DB6268">
        <w:rPr>
          <w:i/>
          <w:iCs/>
        </w:rPr>
        <w:t>marketplace</w:t>
      </w:r>
      <w:r w:rsidRPr="00DB6268">
        <w:t xml:space="preserve"> yang dibangun akan menjadi bagian dari ekosistem rantai pasok Panen-Panen dimana akan </w:t>
      </w:r>
      <w:r>
        <w:t xml:space="preserve">terintegrasi </w:t>
      </w:r>
      <w:r w:rsidRPr="00DB6268">
        <w:t xml:space="preserve">dengan </w:t>
      </w:r>
      <w:r>
        <w:t xml:space="preserve">sistem yang menampung </w:t>
      </w:r>
      <w:r w:rsidRPr="00DB6268">
        <w:t xml:space="preserve">para </w:t>
      </w:r>
      <w:r w:rsidR="00F72FB0">
        <w:t>petani, peternak, dan pembudidaya</w:t>
      </w:r>
      <w:r w:rsidRPr="00DB6268">
        <w:t xml:space="preserve"> sebagai </w:t>
      </w:r>
      <w:r w:rsidR="00F72FB0">
        <w:t>produsen</w:t>
      </w:r>
      <w:r w:rsidRPr="00DB6268">
        <w:t xml:space="preserve"> utama </w:t>
      </w:r>
      <w:r w:rsidR="00F72FB0">
        <w:t>produk hasil panen</w:t>
      </w:r>
      <w:r w:rsidRPr="00DB6268">
        <w:t xml:space="preserve"> </w:t>
      </w:r>
      <w:r>
        <w:t>dan kemudian</w:t>
      </w:r>
      <w:r w:rsidRPr="00DB6268">
        <w:t xml:space="preserve"> akan dipasarkan langsung di dalam sistem </w:t>
      </w:r>
      <w:r w:rsidRPr="00DB6268">
        <w:rPr>
          <w:i/>
          <w:iCs/>
        </w:rPr>
        <w:t>marketplace</w:t>
      </w:r>
      <w:r w:rsidRPr="00DB6268">
        <w:t xml:space="preserve">. Selain itu </w:t>
      </w:r>
      <w:r w:rsidRPr="00DB6268">
        <w:rPr>
          <w:i/>
          <w:iCs/>
        </w:rPr>
        <w:t>marketplace</w:t>
      </w:r>
      <w:r w:rsidRPr="00DB6268">
        <w:t xml:space="preserve"> Panen-Panen juga akan memasarkan produk-produk olahan lainnya seperti keripik, abon dll.</w:t>
      </w:r>
    </w:p>
    <w:p w14:paraId="6E527DF6" w14:textId="40426C1C" w:rsidR="0096492B" w:rsidRPr="000B3698" w:rsidRDefault="00C67664" w:rsidP="00AD6D20">
      <w:pPr>
        <w:pStyle w:val="isi"/>
        <w:spacing w:after="120"/>
        <w:ind w:firstLine="576"/>
        <w:contextualSpacing w:val="0"/>
      </w:pPr>
      <w:r w:rsidRPr="00DB6268">
        <w:rPr>
          <w:i/>
          <w:iCs/>
        </w:rPr>
        <w:t>Marketplace</w:t>
      </w:r>
      <w:r>
        <w:t xml:space="preserve"> Panen-Panen</w:t>
      </w:r>
      <w:r w:rsidR="00DB6268">
        <w:t xml:space="preserve"> yang dikembangkan</w:t>
      </w:r>
      <w:r>
        <w:t xml:space="preserve"> merupakan sebuah aplikasi </w:t>
      </w:r>
      <w:r w:rsidRPr="00C45C81">
        <w:rPr>
          <w:i/>
          <w:iCs/>
        </w:rPr>
        <w:t>mobile</w:t>
      </w:r>
      <w:r>
        <w:t xml:space="preserve"> berbasis android yang dibangun dengan menggunakan </w:t>
      </w:r>
      <w:r>
        <w:rPr>
          <w:i/>
          <w:iCs/>
        </w:rPr>
        <w:t xml:space="preserve">framework </w:t>
      </w:r>
      <w:r>
        <w:t>atau kerangka kerja Flutter</w:t>
      </w:r>
      <w:r w:rsidR="002C201A">
        <w:t xml:space="preserve"> dimana didalamnya pengguna mampu melakukan kegiatan transaksi jual beli</w:t>
      </w:r>
      <w:r w:rsidR="009E2C49">
        <w:t xml:space="preserve"> dan melelang</w:t>
      </w:r>
      <w:r w:rsidR="002C201A">
        <w:t xml:space="preserve"> produk-produk hasil panen langsung dari produsennya</w:t>
      </w:r>
      <w:r w:rsidR="00C45C81">
        <w:t>.</w:t>
      </w:r>
      <w:r w:rsidR="00E641A7">
        <w:t xml:space="preserve"> </w:t>
      </w:r>
      <w:r w:rsidR="0096492B">
        <w:t xml:space="preserve">Berikut disertakan diagram blok untuk menggambarkan </w:t>
      </w:r>
      <w:r w:rsidR="000B3698">
        <w:t>sistem</w:t>
      </w:r>
      <w:r w:rsidR="0096492B">
        <w:t xml:space="preserve"> </w:t>
      </w:r>
      <w:r w:rsidR="0096492B">
        <w:rPr>
          <w:i/>
          <w:iCs/>
        </w:rPr>
        <w:t>marketplace</w:t>
      </w:r>
      <w:r w:rsidR="0096492B">
        <w:t xml:space="preserve"> </w:t>
      </w:r>
      <w:r w:rsidR="000B3698">
        <w:t xml:space="preserve">pada aplikasi </w:t>
      </w:r>
      <w:r w:rsidR="000B3698">
        <w:rPr>
          <w:i/>
          <w:iCs/>
        </w:rPr>
        <w:t>mobile</w:t>
      </w:r>
      <w:r w:rsidR="000B3698">
        <w:t xml:space="preserve"> yang akan dikembangkan.</w:t>
      </w:r>
    </w:p>
    <w:p w14:paraId="4F3A3BA6" w14:textId="0FD7D8D7" w:rsidR="000B3698" w:rsidRDefault="000B3698" w:rsidP="000B3698">
      <w:pPr>
        <w:pStyle w:val="isi"/>
        <w:ind w:firstLine="0"/>
        <w:jc w:val="center"/>
      </w:pPr>
      <w:r>
        <w:rPr>
          <w:noProof/>
        </w:rPr>
        <w:drawing>
          <wp:inline distT="0" distB="0" distL="0" distR="0" wp14:anchorId="71568E56" wp14:editId="53A6BEF8">
            <wp:extent cx="4815907" cy="2934269"/>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5037" cy="2988575"/>
                    </a:xfrm>
                    <a:prstGeom prst="rect">
                      <a:avLst/>
                    </a:prstGeom>
                    <a:noFill/>
                    <a:ln>
                      <a:noFill/>
                    </a:ln>
                  </pic:spPr>
                </pic:pic>
              </a:graphicData>
            </a:graphic>
          </wp:inline>
        </w:drawing>
      </w:r>
    </w:p>
    <w:p w14:paraId="6EC7F2FC" w14:textId="5F895983" w:rsidR="0096492B" w:rsidRPr="000B3698" w:rsidRDefault="000B3698" w:rsidP="00B74232">
      <w:pPr>
        <w:pStyle w:val="Caption"/>
        <w:rPr>
          <w:i/>
          <w:iCs/>
        </w:rPr>
      </w:pPr>
      <w:bookmarkStart w:id="56" w:name="_Toc75262349"/>
      <w:r>
        <w:t xml:space="preserve">Gambar </w:t>
      </w:r>
      <w:r w:rsidR="000B7DE7">
        <w:t>3.</w:t>
      </w:r>
      <w:r w:rsidR="00E70D4B">
        <w:fldChar w:fldCharType="begin"/>
      </w:r>
      <w:r w:rsidR="00E70D4B">
        <w:instrText xml:space="preserve"> STYLEREF 1 \s </w:instrText>
      </w:r>
      <w:r w:rsidR="00E70D4B">
        <w:fldChar w:fldCharType="separate"/>
      </w:r>
      <w:r w:rsidR="00E70D4B">
        <w:rPr>
          <w:noProof/>
        </w:rPr>
        <w:t>III</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3</w:t>
      </w:r>
      <w:r w:rsidR="00E70D4B">
        <w:fldChar w:fldCharType="end"/>
      </w:r>
      <w:r>
        <w:t xml:space="preserve"> Diagram blok aplikasi </w:t>
      </w:r>
      <w:r>
        <w:rPr>
          <w:i/>
          <w:iCs/>
        </w:rPr>
        <w:t>marketplace</w:t>
      </w:r>
      <w:bookmarkEnd w:id="56"/>
    </w:p>
    <w:p w14:paraId="7D370004" w14:textId="369DBB85" w:rsidR="00601ABD" w:rsidRDefault="00601ABD" w:rsidP="00601ABD">
      <w:pPr>
        <w:pStyle w:val="Caption"/>
        <w:keepNext/>
      </w:pPr>
      <w:bookmarkStart w:id="57" w:name="_Toc76588399"/>
      <w:r>
        <w:lastRenderedPageBreak/>
        <w:t>Tabel 3.</w:t>
      </w:r>
      <w:r w:rsidR="00BB511B">
        <w:fldChar w:fldCharType="begin"/>
      </w:r>
      <w:r w:rsidR="00BB511B">
        <w:instrText xml:space="preserve"> STYLEREF 1 \s </w:instrText>
      </w:r>
      <w:r w:rsidR="00BB511B">
        <w:fldChar w:fldCharType="separate"/>
      </w:r>
      <w:r w:rsidR="00BB511B">
        <w:rPr>
          <w:noProof/>
        </w:rPr>
        <w:t>III</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1</w:t>
      </w:r>
      <w:r w:rsidR="00BB511B">
        <w:fldChar w:fldCharType="end"/>
      </w:r>
      <w:r>
        <w:t xml:space="preserve"> </w:t>
      </w:r>
      <w:r w:rsidRPr="00B5612D">
        <w:t>Deskripsi Konsep Aplikasi</w:t>
      </w:r>
      <w:bookmarkEnd w:id="57"/>
    </w:p>
    <w:tbl>
      <w:tblPr>
        <w:tblStyle w:val="TableGrid"/>
        <w:tblW w:w="0" w:type="auto"/>
        <w:jc w:val="center"/>
        <w:tblLook w:val="04A0" w:firstRow="1" w:lastRow="0" w:firstColumn="1" w:lastColumn="0" w:noHBand="0" w:noVBand="1"/>
      </w:tblPr>
      <w:tblGrid>
        <w:gridCol w:w="2470"/>
        <w:gridCol w:w="5473"/>
      </w:tblGrid>
      <w:tr w:rsidR="002867AA" w14:paraId="2CCF75AF"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73B0F1E1" w14:textId="77777777" w:rsidR="002867AA" w:rsidRDefault="002867AA" w:rsidP="00E636C2">
            <w:pPr>
              <w:spacing w:before="120"/>
              <w:jc w:val="both"/>
              <w:rPr>
                <w:rFonts w:eastAsia="Calibri"/>
                <w:szCs w:val="20"/>
              </w:rPr>
            </w:pPr>
            <w:r>
              <w:rPr>
                <w:rFonts w:eastAsia="Calibri"/>
                <w:szCs w:val="20"/>
              </w:rPr>
              <w:t>Judul</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63C27CB" w14:textId="1696E8D5" w:rsidR="002867AA" w:rsidRDefault="00E641A7" w:rsidP="00E636C2">
            <w:pPr>
              <w:spacing w:before="120"/>
              <w:jc w:val="both"/>
              <w:rPr>
                <w:rFonts w:eastAsia="Calibri"/>
                <w:szCs w:val="20"/>
              </w:rPr>
            </w:pPr>
            <w:r>
              <w:rPr>
                <w:rFonts w:eastAsia="Calibri"/>
                <w:szCs w:val="20"/>
              </w:rPr>
              <w:t>Marketplace Panen-Panen</w:t>
            </w:r>
          </w:p>
        </w:tc>
      </w:tr>
      <w:tr w:rsidR="002867AA" w14:paraId="7A16EC51"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2DE2735F" w14:textId="03E7B255" w:rsidR="002867AA" w:rsidRDefault="00E548AF" w:rsidP="00E636C2">
            <w:pPr>
              <w:spacing w:before="120"/>
              <w:jc w:val="both"/>
              <w:rPr>
                <w:rFonts w:eastAsia="Calibri"/>
                <w:szCs w:val="20"/>
              </w:rPr>
            </w:pPr>
            <w:r>
              <w:rPr>
                <w:rFonts w:eastAsia="Calibri"/>
                <w:szCs w:val="20"/>
              </w:rPr>
              <w:t>Kategori</w:t>
            </w:r>
            <w:r w:rsidR="002867AA">
              <w:rPr>
                <w:rFonts w:eastAsia="Calibri"/>
                <w:szCs w:val="20"/>
              </w:rPr>
              <w:t xml:space="preserve"> 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370D136" w14:textId="144B66AC" w:rsidR="002867AA" w:rsidRPr="00E548AF" w:rsidRDefault="00E548AF" w:rsidP="00E636C2">
            <w:pPr>
              <w:spacing w:before="120"/>
              <w:jc w:val="both"/>
              <w:rPr>
                <w:rFonts w:eastAsia="Calibri"/>
                <w:szCs w:val="20"/>
              </w:rPr>
            </w:pPr>
            <w:r>
              <w:rPr>
                <w:rFonts w:eastAsia="Calibri"/>
                <w:szCs w:val="20"/>
              </w:rPr>
              <w:t>Perbelanjaan (</w:t>
            </w:r>
            <w:r>
              <w:rPr>
                <w:rFonts w:eastAsia="Calibri"/>
                <w:i/>
                <w:iCs/>
                <w:szCs w:val="20"/>
              </w:rPr>
              <w:t>shopping</w:t>
            </w:r>
            <w:r>
              <w:rPr>
                <w:rFonts w:eastAsia="Calibri"/>
                <w:szCs w:val="20"/>
              </w:rPr>
              <w:t>)</w:t>
            </w:r>
          </w:p>
        </w:tc>
      </w:tr>
      <w:tr w:rsidR="00E636C2" w14:paraId="720AC06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tcPr>
          <w:p w14:paraId="1EDE4967" w14:textId="65D2D1B2" w:rsidR="00E636C2" w:rsidRDefault="00E636C2" w:rsidP="00E636C2">
            <w:pPr>
              <w:spacing w:before="120"/>
              <w:jc w:val="both"/>
              <w:rPr>
                <w:rFonts w:eastAsia="Calibri"/>
                <w:szCs w:val="20"/>
              </w:rPr>
            </w:pPr>
            <w:r>
              <w:rPr>
                <w:rFonts w:eastAsia="Calibri"/>
                <w:szCs w:val="20"/>
              </w:rPr>
              <w:t>Jenis Aplikasi</w:t>
            </w:r>
          </w:p>
        </w:tc>
        <w:tc>
          <w:tcPr>
            <w:tcW w:w="5473" w:type="dxa"/>
            <w:tcBorders>
              <w:top w:val="single" w:sz="4" w:space="0" w:color="auto"/>
              <w:left w:val="single" w:sz="4" w:space="0" w:color="auto"/>
              <w:bottom w:val="single" w:sz="4" w:space="0" w:color="auto"/>
              <w:right w:val="single" w:sz="4" w:space="0" w:color="auto"/>
            </w:tcBorders>
            <w:vAlign w:val="center"/>
          </w:tcPr>
          <w:p w14:paraId="50B2AFB0" w14:textId="2D739558" w:rsidR="00E636C2" w:rsidRDefault="00E636C2" w:rsidP="00E636C2">
            <w:pPr>
              <w:spacing w:before="120"/>
              <w:jc w:val="both"/>
              <w:rPr>
                <w:rFonts w:eastAsia="Calibri"/>
                <w:szCs w:val="20"/>
              </w:rPr>
            </w:pPr>
            <w:r>
              <w:rPr>
                <w:rFonts w:eastAsia="Calibri"/>
                <w:szCs w:val="20"/>
              </w:rPr>
              <w:t>Aplikasi perangkat bergerak (</w:t>
            </w:r>
            <w:r>
              <w:rPr>
                <w:rFonts w:eastAsia="Calibri"/>
                <w:i/>
                <w:iCs/>
                <w:szCs w:val="20"/>
              </w:rPr>
              <w:t>mobile app</w:t>
            </w:r>
            <w:r>
              <w:rPr>
                <w:rFonts w:eastAsia="Calibri"/>
                <w:szCs w:val="20"/>
              </w:rPr>
              <w:t>)</w:t>
            </w:r>
          </w:p>
        </w:tc>
      </w:tr>
      <w:tr w:rsidR="002867AA" w14:paraId="4F02D144"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5C74C840" w14:textId="77777777" w:rsidR="002867AA" w:rsidRDefault="002867AA" w:rsidP="00E636C2">
            <w:pPr>
              <w:spacing w:before="120"/>
              <w:jc w:val="both"/>
              <w:rPr>
                <w:rFonts w:eastAsia="Calibri"/>
                <w:szCs w:val="20"/>
              </w:rPr>
            </w:pPr>
            <w:r>
              <w:rPr>
                <w:rFonts w:eastAsia="Calibri"/>
                <w:szCs w:val="20"/>
              </w:rPr>
              <w:t xml:space="preserve">Pengguna </w:t>
            </w:r>
          </w:p>
        </w:tc>
        <w:tc>
          <w:tcPr>
            <w:tcW w:w="5473" w:type="dxa"/>
            <w:tcBorders>
              <w:top w:val="single" w:sz="4" w:space="0" w:color="auto"/>
              <w:left w:val="single" w:sz="4" w:space="0" w:color="auto"/>
              <w:bottom w:val="single" w:sz="4" w:space="0" w:color="auto"/>
              <w:right w:val="single" w:sz="4" w:space="0" w:color="auto"/>
            </w:tcBorders>
            <w:vAlign w:val="center"/>
            <w:hideMark/>
          </w:tcPr>
          <w:p w14:paraId="2BC75044" w14:textId="1D837754" w:rsidR="00E641A7" w:rsidRDefault="00C955D7" w:rsidP="00D95738">
            <w:pPr>
              <w:pStyle w:val="ListParagraph"/>
              <w:numPr>
                <w:ilvl w:val="0"/>
                <w:numId w:val="8"/>
              </w:numPr>
              <w:spacing w:before="120"/>
              <w:ind w:left="397" w:hanging="255"/>
              <w:jc w:val="both"/>
              <w:rPr>
                <w:rFonts w:eastAsia="Calibri"/>
              </w:rPr>
            </w:pPr>
            <w:r>
              <w:rPr>
                <w:rFonts w:eastAsia="Calibri"/>
              </w:rPr>
              <w:t>Produsen</w:t>
            </w:r>
            <w:r w:rsidR="00BF75FC">
              <w:rPr>
                <w:rFonts w:eastAsia="Calibri"/>
              </w:rPr>
              <w:t xml:space="preserve"> (</w:t>
            </w:r>
            <w:r>
              <w:rPr>
                <w:rFonts w:eastAsia="Calibri"/>
              </w:rPr>
              <w:t xml:space="preserve">petani, peternak, dan pembudidaya yang </w:t>
            </w:r>
            <w:r w:rsidR="00F660CF">
              <w:rPr>
                <w:rFonts w:eastAsia="Calibri"/>
              </w:rPr>
              <w:t>t</w:t>
            </w:r>
            <w:r w:rsidR="00BF75FC">
              <w:rPr>
                <w:rFonts w:eastAsia="Calibri"/>
              </w:rPr>
              <w:t>erdaftar di sistem</w:t>
            </w:r>
            <w:r>
              <w:rPr>
                <w:rFonts w:eastAsia="Calibri"/>
              </w:rPr>
              <w:t xml:space="preserve"> Panen-Panen</w:t>
            </w:r>
            <w:r w:rsidR="00BF75FC">
              <w:rPr>
                <w:rFonts w:eastAsia="Calibri"/>
              </w:rPr>
              <w:t>)</w:t>
            </w:r>
          </w:p>
          <w:p w14:paraId="0DB337B7" w14:textId="77777777" w:rsidR="00E641A7" w:rsidRDefault="00BF75FC" w:rsidP="00D95738">
            <w:pPr>
              <w:pStyle w:val="ListParagraph"/>
              <w:numPr>
                <w:ilvl w:val="0"/>
                <w:numId w:val="8"/>
              </w:numPr>
              <w:spacing w:before="120"/>
              <w:ind w:left="397" w:hanging="255"/>
              <w:jc w:val="both"/>
              <w:rPr>
                <w:rFonts w:eastAsia="Calibri"/>
              </w:rPr>
            </w:pPr>
            <w:r>
              <w:rPr>
                <w:rFonts w:eastAsia="Calibri"/>
              </w:rPr>
              <w:t>Pengusaha rumah olahan</w:t>
            </w:r>
          </w:p>
          <w:p w14:paraId="15FFA6CE" w14:textId="77777777" w:rsidR="00BF75FC" w:rsidRDefault="00BF75FC" w:rsidP="00D95738">
            <w:pPr>
              <w:pStyle w:val="ListParagraph"/>
              <w:numPr>
                <w:ilvl w:val="0"/>
                <w:numId w:val="8"/>
              </w:numPr>
              <w:spacing w:before="120"/>
              <w:ind w:left="397" w:hanging="255"/>
              <w:jc w:val="both"/>
              <w:rPr>
                <w:rFonts w:eastAsia="Calibri"/>
              </w:rPr>
            </w:pPr>
            <w:r>
              <w:rPr>
                <w:rFonts w:eastAsia="Calibri"/>
              </w:rPr>
              <w:t>Pemilik warung makan</w:t>
            </w:r>
          </w:p>
          <w:p w14:paraId="07331D97" w14:textId="1C462B68" w:rsidR="00BF75FC" w:rsidRPr="00E641A7" w:rsidRDefault="00BF75FC" w:rsidP="00D95738">
            <w:pPr>
              <w:pStyle w:val="ListParagraph"/>
              <w:numPr>
                <w:ilvl w:val="0"/>
                <w:numId w:val="8"/>
              </w:numPr>
              <w:spacing w:before="120"/>
              <w:ind w:left="397" w:hanging="255"/>
              <w:jc w:val="both"/>
              <w:rPr>
                <w:rFonts w:eastAsia="Calibri"/>
              </w:rPr>
            </w:pPr>
            <w:r>
              <w:rPr>
                <w:rFonts w:eastAsia="Calibri"/>
              </w:rPr>
              <w:t>Masyarakat umum</w:t>
            </w:r>
          </w:p>
        </w:tc>
      </w:tr>
      <w:tr w:rsidR="002867AA" w14:paraId="7436859D"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A230C5F" w14:textId="77777777" w:rsidR="002867AA" w:rsidRDefault="002867AA" w:rsidP="00E636C2">
            <w:pPr>
              <w:spacing w:before="120"/>
              <w:jc w:val="both"/>
              <w:rPr>
                <w:rFonts w:eastAsia="Calibri"/>
                <w:szCs w:val="20"/>
              </w:rPr>
            </w:pPr>
            <w:r>
              <w:rPr>
                <w:rFonts w:eastAsia="Calibri"/>
                <w:szCs w:val="20"/>
              </w:rPr>
              <w:t>Konten</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D9E7D36" w14:textId="48482CE9" w:rsidR="002867AA" w:rsidRDefault="002867AA" w:rsidP="00E636C2">
            <w:pPr>
              <w:spacing w:before="120"/>
              <w:jc w:val="both"/>
              <w:rPr>
                <w:rFonts w:eastAsia="Calibri"/>
                <w:szCs w:val="20"/>
              </w:rPr>
            </w:pPr>
            <w:r>
              <w:rPr>
                <w:rFonts w:eastAsia="Calibri"/>
                <w:szCs w:val="20"/>
              </w:rPr>
              <w:t xml:space="preserve">Aplikasi berisi </w:t>
            </w:r>
            <w:r w:rsidR="00380A57">
              <w:rPr>
                <w:rFonts w:eastAsia="Calibri"/>
                <w:szCs w:val="20"/>
              </w:rPr>
              <w:t>produk-produk hasil panen yang dapat diperjualbelikan</w:t>
            </w:r>
          </w:p>
        </w:tc>
      </w:tr>
      <w:tr w:rsidR="002867AA" w14:paraId="76552670"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6AB0C1C2" w14:textId="77777777" w:rsidR="002867AA" w:rsidRDefault="002867AA" w:rsidP="00E636C2">
            <w:pPr>
              <w:spacing w:before="120"/>
              <w:jc w:val="both"/>
              <w:rPr>
                <w:rFonts w:eastAsia="Calibri"/>
                <w:szCs w:val="20"/>
              </w:rPr>
            </w:pPr>
            <w:r>
              <w:rPr>
                <w:rFonts w:eastAsia="Calibri"/>
                <w:szCs w:val="20"/>
              </w:rPr>
              <w:t>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1A0614B5" w14:textId="3808F1E9" w:rsidR="002867AA" w:rsidRDefault="002867AA" w:rsidP="00E636C2">
            <w:pPr>
              <w:spacing w:before="120"/>
              <w:jc w:val="both"/>
              <w:rPr>
                <w:rFonts w:eastAsia="Calibri"/>
                <w:szCs w:val="20"/>
              </w:rPr>
            </w:pPr>
            <w:r>
              <w:rPr>
                <w:rFonts w:eastAsia="Calibri"/>
                <w:szCs w:val="20"/>
              </w:rPr>
              <w:t xml:space="preserve">Aplikasi berupa </w:t>
            </w:r>
            <w:r w:rsidR="00380A57">
              <w:rPr>
                <w:rFonts w:eastAsia="Calibri"/>
                <w:szCs w:val="20"/>
              </w:rPr>
              <w:t xml:space="preserve">aplikasi </w:t>
            </w:r>
            <w:r w:rsidR="00380A57" w:rsidRPr="00BD58C7">
              <w:rPr>
                <w:rFonts w:eastAsia="Calibri"/>
                <w:i/>
                <w:iCs/>
                <w:szCs w:val="20"/>
              </w:rPr>
              <w:t>mobile</w:t>
            </w:r>
            <w:r>
              <w:rPr>
                <w:rFonts w:eastAsia="Calibri"/>
                <w:szCs w:val="20"/>
              </w:rPr>
              <w:t xml:space="preserve"> </w:t>
            </w:r>
            <w:r w:rsidR="00380A57">
              <w:rPr>
                <w:rFonts w:eastAsia="Calibri"/>
                <w:szCs w:val="20"/>
              </w:rPr>
              <w:t>yang berjalan pada sistem operasi android</w:t>
            </w:r>
          </w:p>
        </w:tc>
      </w:tr>
      <w:tr w:rsidR="002867AA" w14:paraId="272440C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BB089DA" w14:textId="77777777" w:rsidR="002867AA" w:rsidRDefault="002867AA" w:rsidP="00E636C2">
            <w:pPr>
              <w:spacing w:before="120"/>
              <w:jc w:val="both"/>
              <w:rPr>
                <w:rFonts w:eastAsia="Calibri"/>
                <w:szCs w:val="20"/>
              </w:rPr>
            </w:pPr>
            <w:r>
              <w:rPr>
                <w:rFonts w:eastAsia="Calibri"/>
                <w:szCs w:val="20"/>
              </w:rPr>
              <w:t>Teknolog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7EA55113" w14:textId="72315F1E" w:rsidR="002867AA" w:rsidRDefault="00380A57" w:rsidP="00E636C2">
            <w:pPr>
              <w:spacing w:before="120"/>
              <w:jc w:val="both"/>
              <w:rPr>
                <w:rFonts w:eastAsia="Calibri"/>
                <w:szCs w:val="20"/>
              </w:rPr>
            </w:pPr>
            <w:r>
              <w:rPr>
                <w:rFonts w:eastAsia="Calibri"/>
                <w:szCs w:val="20"/>
              </w:rPr>
              <w:t>Flutter</w:t>
            </w:r>
          </w:p>
        </w:tc>
      </w:tr>
    </w:tbl>
    <w:p w14:paraId="385195B0" w14:textId="77777777" w:rsidR="00C955D7" w:rsidRDefault="00C955D7" w:rsidP="00AE36DB">
      <w:pPr>
        <w:pStyle w:val="isi"/>
        <w:contextualSpacing w:val="0"/>
      </w:pPr>
    </w:p>
    <w:p w14:paraId="4A345750" w14:textId="57858524" w:rsidR="009E2C49" w:rsidRDefault="009E2C49" w:rsidP="00AE36DB">
      <w:pPr>
        <w:pStyle w:val="isi"/>
        <w:contextualSpacing w:val="0"/>
      </w:pPr>
      <w:r w:rsidRPr="009E2C49">
        <w:t>Berdasarkan tabe</w:t>
      </w:r>
      <w:r w:rsidR="00BA70C0">
        <w:t>l</w:t>
      </w:r>
      <w:r w:rsidRPr="009E2C49">
        <w:t xml:space="preserve"> 3.1 tentang deskripsi aplikasi maka kebutuhan aplikasi yang akan dibuat </w:t>
      </w:r>
      <w:r w:rsidRPr="009E2C49">
        <w:rPr>
          <w:color w:val="000000"/>
        </w:rPr>
        <w:t>dikategorikan</w:t>
      </w:r>
      <w:r w:rsidRPr="009E2C49">
        <w:t xml:space="preserve"> ke dalam kebutuhan perangkat lunak dan kebutuhan perangkat keras.</w:t>
      </w:r>
    </w:p>
    <w:p w14:paraId="14C184DC" w14:textId="6CAF8CA7" w:rsidR="009E2C49" w:rsidRDefault="009E2C49" w:rsidP="00E74804">
      <w:pPr>
        <w:pStyle w:val="isi"/>
        <w:numPr>
          <w:ilvl w:val="0"/>
          <w:numId w:val="6"/>
        </w:numPr>
        <w:spacing w:before="120"/>
        <w:ind w:left="714" w:hanging="357"/>
        <w:contextualSpacing w:val="0"/>
      </w:pPr>
      <w:r>
        <w:t>Kebutuhan Perangkat Lunak</w:t>
      </w:r>
    </w:p>
    <w:p w14:paraId="25B3DFE0" w14:textId="7D554577" w:rsidR="0001546C" w:rsidRDefault="0001546C" w:rsidP="0001546C">
      <w:pPr>
        <w:pStyle w:val="isi"/>
        <w:ind w:left="720" w:firstLine="0"/>
      </w:pPr>
      <w:r w:rsidRPr="009E2C49">
        <w:t xml:space="preserve">Semua jenis perangkat lunak atau tool yang digunakan untuk membantu proses pengembangan sistem </w:t>
      </w:r>
      <w:r>
        <w:t>marketplace</w:t>
      </w:r>
      <w:r w:rsidRPr="009E2C49">
        <w:t xml:space="preserve"> ini adalah sebagai berikut</w:t>
      </w:r>
      <w:r>
        <w:t>.</w:t>
      </w:r>
    </w:p>
    <w:p w14:paraId="64914980" w14:textId="7F169784" w:rsidR="009E2C49" w:rsidRDefault="008C5B1C" w:rsidP="00E74804">
      <w:pPr>
        <w:pStyle w:val="isi"/>
        <w:numPr>
          <w:ilvl w:val="1"/>
          <w:numId w:val="6"/>
        </w:numPr>
      </w:pPr>
      <w:r>
        <w:t>Sistem Operasi Linux dan Windows.</w:t>
      </w:r>
    </w:p>
    <w:p w14:paraId="2258A7CF" w14:textId="4A357664" w:rsidR="008C5B1C" w:rsidRPr="007F0AA5" w:rsidRDefault="008C5B1C" w:rsidP="00E74804">
      <w:pPr>
        <w:pStyle w:val="isi"/>
        <w:numPr>
          <w:ilvl w:val="1"/>
          <w:numId w:val="6"/>
        </w:numPr>
      </w:pPr>
      <w:r>
        <w:rPr>
          <w:rFonts w:eastAsia="Calibri"/>
          <w:szCs w:val="20"/>
        </w:rPr>
        <w:t>Microsoft Office, sebagai alat bantu untuk penulisan laporan dan proposal selama pengembangan sistem.</w:t>
      </w:r>
    </w:p>
    <w:p w14:paraId="000BC268" w14:textId="2C974B20" w:rsidR="007F0AA5" w:rsidRPr="008C5B1C" w:rsidRDefault="007F0AA5" w:rsidP="00E74804">
      <w:pPr>
        <w:pStyle w:val="isi"/>
        <w:numPr>
          <w:ilvl w:val="1"/>
          <w:numId w:val="6"/>
        </w:numPr>
      </w:pPr>
      <w:r>
        <w:rPr>
          <w:rFonts w:eastAsia="Calibri"/>
          <w:szCs w:val="20"/>
        </w:rPr>
        <w:t>JDK, seperangkat perangkat lunak untuk mengembangkan aplikasi menggunakan bahasa pemrograman Java</w:t>
      </w:r>
    </w:p>
    <w:p w14:paraId="3A44B651" w14:textId="34FEA574" w:rsidR="008C5B1C" w:rsidRPr="007F0AA5" w:rsidRDefault="008C5B1C" w:rsidP="00E74804">
      <w:pPr>
        <w:pStyle w:val="isi"/>
        <w:numPr>
          <w:ilvl w:val="1"/>
          <w:numId w:val="6"/>
        </w:numPr>
      </w:pPr>
      <w:r>
        <w:t xml:space="preserve">Android SDK, </w:t>
      </w:r>
      <w:r>
        <w:rPr>
          <w:rFonts w:eastAsia="Calibri"/>
          <w:szCs w:val="20"/>
        </w:rPr>
        <w:t>seperangkat perangkat lunak untuk mengembangkan aplikasi</w:t>
      </w:r>
      <w:r w:rsidR="007F0AA5">
        <w:rPr>
          <w:rFonts w:eastAsia="Calibri"/>
          <w:szCs w:val="20"/>
        </w:rPr>
        <w:t xml:space="preserve"> mobile pada sistem operasi</w:t>
      </w:r>
      <w:r>
        <w:rPr>
          <w:rFonts w:eastAsia="Calibri"/>
          <w:szCs w:val="20"/>
        </w:rPr>
        <w:t xml:space="preserve"> android.</w:t>
      </w:r>
    </w:p>
    <w:p w14:paraId="281E1647" w14:textId="7C7CA457" w:rsidR="007F0AA5" w:rsidRPr="008C5B1C" w:rsidRDefault="007F0AA5" w:rsidP="00E74804">
      <w:pPr>
        <w:pStyle w:val="isi"/>
        <w:numPr>
          <w:ilvl w:val="1"/>
          <w:numId w:val="6"/>
        </w:numPr>
      </w:pPr>
      <w:r>
        <w:rPr>
          <w:rFonts w:eastAsia="Calibri"/>
          <w:szCs w:val="20"/>
        </w:rPr>
        <w:t>Flutter SDK, seperangkat perangkat lunak untuk mengembangkan aplikasi mobile pada</w:t>
      </w:r>
      <w:r w:rsidRPr="007F0AA5">
        <w:rPr>
          <w:rFonts w:eastAsia="Calibri"/>
          <w:szCs w:val="20"/>
        </w:rPr>
        <w:t xml:space="preserve"> platform Android dan iOS dari </w:t>
      </w:r>
      <w:r w:rsidRPr="007F0AA5">
        <w:rPr>
          <w:rFonts w:eastAsia="Calibri"/>
          <w:i/>
          <w:iCs/>
          <w:szCs w:val="20"/>
        </w:rPr>
        <w:t>codebase</w:t>
      </w:r>
      <w:r w:rsidRPr="007F0AA5">
        <w:rPr>
          <w:rFonts w:eastAsia="Calibri"/>
          <w:szCs w:val="20"/>
        </w:rPr>
        <w:t xml:space="preserve"> tunggal.</w:t>
      </w:r>
    </w:p>
    <w:p w14:paraId="780322C8" w14:textId="75E41204" w:rsidR="008C5B1C" w:rsidRPr="008C5B1C" w:rsidRDefault="008C5B1C" w:rsidP="00E74804">
      <w:pPr>
        <w:pStyle w:val="isi"/>
        <w:numPr>
          <w:ilvl w:val="1"/>
          <w:numId w:val="6"/>
        </w:numPr>
      </w:pPr>
      <w:r>
        <w:rPr>
          <w:rFonts w:eastAsia="Calibri"/>
          <w:szCs w:val="20"/>
        </w:rPr>
        <w:t>Postman, sebagai alat bantu untuk melakukan testing API.</w:t>
      </w:r>
    </w:p>
    <w:p w14:paraId="49940DC7" w14:textId="48A35A8C" w:rsidR="008C5B1C" w:rsidRPr="008C5B1C" w:rsidRDefault="008C5B1C" w:rsidP="00E74804">
      <w:pPr>
        <w:pStyle w:val="isi"/>
        <w:numPr>
          <w:ilvl w:val="1"/>
          <w:numId w:val="6"/>
        </w:numPr>
      </w:pPr>
      <w:r>
        <w:rPr>
          <w:rFonts w:eastAsia="Calibri"/>
          <w:szCs w:val="20"/>
        </w:rPr>
        <w:lastRenderedPageBreak/>
        <w:t>Visual Studio Code, text editor untuk menuliskan kode program aplikasi.</w:t>
      </w:r>
    </w:p>
    <w:p w14:paraId="73141412" w14:textId="69641D32" w:rsidR="00AE36DB" w:rsidRDefault="0001546C" w:rsidP="00E74804">
      <w:pPr>
        <w:pStyle w:val="isi"/>
        <w:numPr>
          <w:ilvl w:val="1"/>
          <w:numId w:val="6"/>
        </w:numPr>
      </w:pPr>
      <w:r>
        <w:t>Figma, sebagai alat untuk melihat desain dari tim UI/UX yang akan diimplementasikan.</w:t>
      </w:r>
    </w:p>
    <w:p w14:paraId="40C0E3A0" w14:textId="13FFC8DD" w:rsidR="00AE36DB" w:rsidRDefault="00AE36DB" w:rsidP="00E74804">
      <w:pPr>
        <w:pStyle w:val="isi"/>
        <w:numPr>
          <w:ilvl w:val="0"/>
          <w:numId w:val="6"/>
        </w:numPr>
        <w:spacing w:before="120"/>
        <w:ind w:left="714" w:hanging="357"/>
        <w:contextualSpacing w:val="0"/>
      </w:pPr>
      <w:r>
        <w:t>Kebutuhan Perangkat Keras</w:t>
      </w:r>
    </w:p>
    <w:p w14:paraId="56C97C02" w14:textId="3AA172B0" w:rsidR="00AE36DB" w:rsidRDefault="00AE36DB" w:rsidP="00AE36DB">
      <w:pPr>
        <w:pStyle w:val="isi"/>
        <w:ind w:left="720" w:firstLine="0"/>
      </w:pPr>
      <w:r w:rsidRPr="00AE36DB">
        <w:t>Adapun perangkat keras yang terlibat pada saat proses pengembangan sistem adalah sebagai berikut</w:t>
      </w:r>
    </w:p>
    <w:p w14:paraId="5EB99BD5" w14:textId="09C035DC" w:rsidR="00AE36DB" w:rsidRPr="0082233A" w:rsidRDefault="00AE36DB" w:rsidP="00E74804">
      <w:pPr>
        <w:pStyle w:val="isi"/>
        <w:numPr>
          <w:ilvl w:val="1"/>
          <w:numId w:val="6"/>
        </w:numPr>
      </w:pPr>
      <w:r>
        <w:rPr>
          <w:rFonts w:eastAsia="Calibri"/>
          <w:szCs w:val="20"/>
        </w:rPr>
        <w:t xml:space="preserve">Laptop dengan spesifikasi prosesor </w:t>
      </w:r>
      <w:r w:rsidRPr="00AE36DB">
        <w:rPr>
          <w:rFonts w:eastAsia="Calibri"/>
          <w:szCs w:val="20"/>
        </w:rPr>
        <w:t>Intel(R) Core(TM) i7-7700HQ CPU @ 2.80GHz</w:t>
      </w:r>
      <w:r>
        <w:rPr>
          <w:rFonts w:eastAsia="Calibri"/>
          <w:szCs w:val="20"/>
        </w:rPr>
        <w:t xml:space="preserve">, RAM </w:t>
      </w:r>
      <w:r w:rsidR="0082233A">
        <w:rPr>
          <w:rFonts w:eastAsia="Calibri"/>
          <w:szCs w:val="20"/>
        </w:rPr>
        <w:t>8</w:t>
      </w:r>
      <w:r>
        <w:rPr>
          <w:rFonts w:eastAsia="Calibri"/>
          <w:szCs w:val="20"/>
        </w:rPr>
        <w:t xml:space="preserve"> Gb, HDD 500 Gb, dan Intel HD Graphics </w:t>
      </w:r>
      <w:r w:rsidR="0082233A">
        <w:rPr>
          <w:rFonts w:eastAsia="Calibri"/>
          <w:szCs w:val="20"/>
        </w:rPr>
        <w:t>630</w:t>
      </w:r>
      <w:r>
        <w:rPr>
          <w:rFonts w:eastAsia="Calibri"/>
          <w:szCs w:val="20"/>
        </w:rPr>
        <w:t xml:space="preserve"> </w:t>
      </w:r>
      <w:r w:rsidR="0082233A">
        <w:rPr>
          <w:rFonts w:eastAsia="Calibri"/>
          <w:szCs w:val="20"/>
        </w:rPr>
        <w:t>4038</w:t>
      </w:r>
      <w:r>
        <w:rPr>
          <w:rFonts w:eastAsia="Calibri"/>
          <w:szCs w:val="20"/>
        </w:rPr>
        <w:t xml:space="preserve"> Mb.</w:t>
      </w:r>
    </w:p>
    <w:p w14:paraId="18FD9764" w14:textId="60C139D0" w:rsidR="006634AF" w:rsidRDefault="0082233A" w:rsidP="00E74804">
      <w:pPr>
        <w:pStyle w:val="isi"/>
        <w:numPr>
          <w:ilvl w:val="1"/>
          <w:numId w:val="6"/>
        </w:numPr>
      </w:pPr>
      <w:r>
        <w:rPr>
          <w:rFonts w:eastAsia="Calibri"/>
          <w:szCs w:val="20"/>
        </w:rPr>
        <w:t xml:space="preserve">Smartphone dengan spesifikasi OS Android 8.0, </w:t>
      </w:r>
      <w:r w:rsidRPr="0082233A">
        <w:rPr>
          <w:rFonts w:eastAsia="Calibri"/>
          <w:szCs w:val="20"/>
        </w:rPr>
        <w:t>Qualcomm MSM8998 Snapdragon 835</w:t>
      </w:r>
      <w:r w:rsidR="006634AF">
        <w:rPr>
          <w:rFonts w:eastAsia="Calibri"/>
          <w:szCs w:val="20"/>
        </w:rPr>
        <w:t xml:space="preserve"> Chipset</w:t>
      </w:r>
      <w:r>
        <w:rPr>
          <w:rFonts w:eastAsia="Calibri"/>
          <w:szCs w:val="20"/>
        </w:rPr>
        <w:t>, RAM 6 Gb, CPU Octa-core Max 2.45Ghz, 128 Gb Internal Storage</w:t>
      </w:r>
      <w:r w:rsidR="006634AF">
        <w:rPr>
          <w:rFonts w:eastAsia="Calibri"/>
          <w:szCs w:val="20"/>
        </w:rPr>
        <w:t>.</w:t>
      </w:r>
    </w:p>
    <w:p w14:paraId="6FD3D646" w14:textId="2CE85216" w:rsidR="00B74232" w:rsidRDefault="00B74232">
      <w:pPr>
        <w:spacing w:line="240" w:lineRule="auto"/>
      </w:pPr>
    </w:p>
    <w:p w14:paraId="1C0A5668" w14:textId="1C17C577" w:rsidR="004D653D" w:rsidRPr="00E009BE" w:rsidRDefault="004D653D" w:rsidP="00E009BE">
      <w:pPr>
        <w:pStyle w:val="Heading2"/>
      </w:pPr>
      <w:bookmarkStart w:id="58" w:name="_Toc28262213"/>
      <w:bookmarkStart w:id="59" w:name="_Toc28262745"/>
      <w:bookmarkStart w:id="60" w:name="_Toc75264795"/>
      <w:r w:rsidRPr="00E009BE">
        <w:t>Metode Pengembangan</w:t>
      </w:r>
      <w:bookmarkEnd w:id="58"/>
      <w:bookmarkEnd w:id="59"/>
      <w:bookmarkEnd w:id="60"/>
    </w:p>
    <w:p w14:paraId="76FB5995" w14:textId="77777777" w:rsidR="007677F3" w:rsidRDefault="0034041E" w:rsidP="00AD6D20">
      <w:pPr>
        <w:pStyle w:val="isi"/>
        <w:ind w:firstLine="576"/>
        <w:contextualSpacing w:val="0"/>
        <w:rPr>
          <w:color w:val="000000"/>
        </w:rPr>
      </w:pPr>
      <w:r w:rsidRPr="0034041E">
        <w:rPr>
          <w:color w:val="000000"/>
        </w:rPr>
        <w:t xml:space="preserve">Dalam rancang bangun pengembangan aplikasi </w:t>
      </w:r>
      <w:r w:rsidRPr="00CF527A">
        <w:rPr>
          <w:i/>
          <w:iCs/>
          <w:color w:val="000000"/>
        </w:rPr>
        <w:t>marketplace</w:t>
      </w:r>
      <w:r w:rsidRPr="0034041E">
        <w:rPr>
          <w:color w:val="000000"/>
        </w:rPr>
        <w:t xml:space="preserve"> </w:t>
      </w:r>
      <w:r w:rsidR="004F7E4A">
        <w:rPr>
          <w:color w:val="000000"/>
        </w:rPr>
        <w:t xml:space="preserve">Panen-Panen </w:t>
      </w:r>
      <w:r w:rsidRPr="0034041E">
        <w:rPr>
          <w:color w:val="000000"/>
        </w:rPr>
        <w:t xml:space="preserve">ini mengunakan </w:t>
      </w:r>
      <w:r>
        <w:rPr>
          <w:color w:val="000000"/>
        </w:rPr>
        <w:t xml:space="preserve">metode </w:t>
      </w:r>
      <w:bookmarkStart w:id="61" w:name="_Toc28262219"/>
      <w:bookmarkStart w:id="62" w:name="_Toc28262751"/>
      <w:r w:rsidR="00CF527A">
        <w:rPr>
          <w:color w:val="000000"/>
        </w:rPr>
        <w:t>RAD (</w:t>
      </w:r>
      <w:r w:rsidR="00CF527A">
        <w:rPr>
          <w:i/>
          <w:color w:val="000000"/>
        </w:rPr>
        <w:t>Rapid Application Development</w:t>
      </w:r>
      <w:r w:rsidR="00CF527A">
        <w:rPr>
          <w:color w:val="000000"/>
        </w:rPr>
        <w:t xml:space="preserve">). RAD adalah metode pengembangan perangkat lunak yang tergolong menggunakan teknik iterasi dalam proses pengembangannya. </w:t>
      </w:r>
      <w:r w:rsidR="00A074BD">
        <w:rPr>
          <w:color w:val="000000"/>
        </w:rPr>
        <w:t xml:space="preserve">Metode </w:t>
      </w:r>
      <w:r w:rsidR="00CF527A" w:rsidRPr="00CF527A">
        <w:rPr>
          <w:color w:val="000000"/>
        </w:rPr>
        <w:t xml:space="preserve">RAD merupakan </w:t>
      </w:r>
      <w:r w:rsidR="00A074BD">
        <w:rPr>
          <w:color w:val="000000"/>
        </w:rPr>
        <w:t xml:space="preserve">salah satu </w:t>
      </w:r>
      <w:r w:rsidR="004F7E4A">
        <w:rPr>
          <w:color w:val="000000"/>
        </w:rPr>
        <w:t>alternatif</w:t>
      </w:r>
      <w:r w:rsidR="00A074BD">
        <w:rPr>
          <w:color w:val="000000"/>
        </w:rPr>
        <w:t xml:space="preserve"> </w:t>
      </w:r>
      <w:r w:rsidR="00CF527A" w:rsidRPr="00CF527A">
        <w:rPr>
          <w:color w:val="000000"/>
        </w:rPr>
        <w:t xml:space="preserve">untuk mengatasi kelemahan metode pengembangan sistem tradisional, seperti model </w:t>
      </w:r>
      <w:r w:rsidR="00CF527A" w:rsidRPr="00A074BD">
        <w:rPr>
          <w:i/>
          <w:iCs/>
          <w:color w:val="000000"/>
        </w:rPr>
        <w:t>waterfall</w:t>
      </w:r>
      <w:r w:rsidR="00CF527A" w:rsidRPr="00CF527A">
        <w:rPr>
          <w:color w:val="000000"/>
        </w:rPr>
        <w:t xml:space="preserve"> dan variannya</w:t>
      </w:r>
      <w:r w:rsidR="00A074BD">
        <w:rPr>
          <w:color w:val="000000"/>
        </w:rPr>
        <w:t xml:space="preserve"> </w:t>
      </w:r>
      <w:r w:rsidR="00A074BD">
        <w:rPr>
          <w:color w:val="000000"/>
        </w:rPr>
        <w:fldChar w:fldCharType="begin" w:fldLock="1"/>
      </w:r>
      <w:r w:rsidR="00A074BD">
        <w:rPr>
          <w:color w:val="000000"/>
        </w:rPr>
        <w:instrText>ADDIN CSL_CITATION {"citationItems":[{"id":"ITEM-1","itemData":{"ISBN":"9781119138259, 1119138256","author":[{"dropping-particle":"","family":"Dennis","given":"Alan","non-dropping-particle":"","parse-names":false,"suffix":""},{"dropping-particle":"","family":"Wixom","given":"Barbara","non-dropping-particle":"","parse-names":false,"suffix":""},{"dropping-particle":"","family":"Roth","given":"Roberta M.","non-dropping-particle":"","parse-names":false,"suffix":""}],"edition":"6","id":"ITEM-1","issued":{"date-parts":[["2014"]]},"publisher":"Wiley","title":"Systems Analysis and Design","type":"book"},"uris":["http://www.mendeley.com/documents/?uuid=b12fb242-dd0e-486e-8bfa-4fd5a2df4592"]}],"mendeley":{"formattedCitation":"(Dennis et al., 2014)","plainTextFormattedCitation":"(Dennis et al., 2014)","previouslyFormattedCitation":"(Dennis et al., 2014)"},"properties":{"noteIndex":0},"schema":"https://github.com/citation-style-language/schema/raw/master/csl-citation.json"}</w:instrText>
      </w:r>
      <w:r w:rsidR="00A074BD">
        <w:rPr>
          <w:color w:val="000000"/>
        </w:rPr>
        <w:fldChar w:fldCharType="separate"/>
      </w:r>
      <w:r w:rsidR="00A074BD" w:rsidRPr="00A074BD">
        <w:rPr>
          <w:noProof/>
          <w:color w:val="000000"/>
        </w:rPr>
        <w:t>(Dennis et al., 2014)</w:t>
      </w:r>
      <w:r w:rsidR="00A074BD">
        <w:rPr>
          <w:color w:val="000000"/>
        </w:rPr>
        <w:fldChar w:fldCharType="end"/>
      </w:r>
      <w:r w:rsidR="00A074BD">
        <w:rPr>
          <w:color w:val="000000"/>
        </w:rPr>
        <w:t xml:space="preserve">. </w:t>
      </w:r>
    </w:p>
    <w:p w14:paraId="64686743" w14:textId="3EF92488" w:rsidR="003D43EC" w:rsidRDefault="00A074BD" w:rsidP="00B74232">
      <w:pPr>
        <w:pStyle w:val="isi"/>
        <w:spacing w:after="240"/>
        <w:contextualSpacing w:val="0"/>
        <w:rPr>
          <w:color w:val="000000"/>
        </w:rPr>
      </w:pPr>
      <w:r>
        <w:rPr>
          <w:color w:val="000000"/>
        </w:rPr>
        <w:t>Metode RAD cocok digunakan pada</w:t>
      </w:r>
      <w:r w:rsidRPr="00A074BD">
        <w:rPr>
          <w:color w:val="000000"/>
        </w:rPr>
        <w:t xml:space="preserve"> siklus pengembangan aplikasi yang cepat dan juga memberikan kualitas perangkat lunak yang baik dibandingkan dengan pendekatan rekayasa perangkat lunak tradisional. Melalui proses pengembangan aplikasi yang cepat, dapat mengurangi biaya pengembangan dan pemeliharaan perangkat lunak</w:t>
      </w:r>
      <w:r>
        <w:rPr>
          <w:color w:val="000000"/>
        </w:rPr>
        <w:t xml:space="preserve"> yang akan dibuat </w:t>
      </w:r>
      <w:r>
        <w:rPr>
          <w:color w:val="000000"/>
        </w:rPr>
        <w:fldChar w:fldCharType="begin" w:fldLock="1"/>
      </w:r>
      <w:r w:rsidR="00935DD9">
        <w:rPr>
          <w:color w:val="000000"/>
        </w:rPr>
        <w:instrText>ADDIN CSL_CITATION {"citationItems":[{"id":"ITEM-1","itemData":{"DOI":"10.14257/ijseia.2015.9.11.15","ISSN":"17389984","abstract":"There are different product maintenance and support techniques. These previous techniques do not solve user/clients bugs, issues and enhancements effectively and efficiently. Scrum is being used now a day as a quick, flexible and holistic methodology to develop software. In Scrum projects there is the much customer involvement is included which help to develop auser oriented product. Users can change their requirements in Scrum. Many techniques have been proposed for product maintenance and support. However, in this paper, there have been a detailed literature review of existing product maintenance techniques and also presented a new proposed model and technique for the product maintenance by using Scrum methodology. This Scrum based model for maintenance is designed and based on the analysis of client request types and severity (priority). In our approach, The Session attendees (Scrum Master, Product Owner and Team) choose that bug, issue or enhancement first which has an urgent type or higher priority request and resolves it then select low priority request or non-urgent requests andfacilitates the clients in timely manner. In this way this proposed model works effectively and defiantly to meet the customer's demand. A comprehensive study on product maintenance and support has been carried out which adds to the current practices in the scrum. We found that maintenance phase of the scrum has been given less attention in the existing literature.In view of this, we have made an attempt to propose a novel model that focuses on the maintenance phase of scrum.","author":[{"dropping-particle":"","family":"Naz","given":"Riffat","non-dropping-particle":"","parse-names":false,"suffix":""},{"dropping-particle":"","family":"Khan","given":"M. N.A.","non-dropping-particle":"","parse-names":false,"suffix":""}],"container-title":"International Journal of Software Engineering and its Applications","id":"ITEM-1","issue":"11","issued":{"date-parts":[["2015"]]},"page":"163-176","title":"Rapid applications development techniques: A critical review","type":"article-journal","volume":"9"},"uris":["http://www.mendeley.com/documents/?uuid=02ad92f3-c122-45a1-abed-83194bd043d9"]}],"mendeley":{"formattedCitation":"(Naz &amp; Khan, 2015)","plainTextFormattedCitation":"(Naz &amp; Khan, 2015)","previouslyFormattedCitation":"(Naz &amp; Khan, 2015)"},"properties":{"noteIndex":0},"schema":"https://github.com/citation-style-language/schema/raw/master/csl-citation.json"}</w:instrText>
      </w:r>
      <w:r>
        <w:rPr>
          <w:color w:val="000000"/>
        </w:rPr>
        <w:fldChar w:fldCharType="separate"/>
      </w:r>
      <w:r w:rsidRPr="00A074BD">
        <w:rPr>
          <w:noProof/>
          <w:color w:val="000000"/>
        </w:rPr>
        <w:t>(Naz &amp; Khan, 2015)</w:t>
      </w:r>
      <w:r>
        <w:rPr>
          <w:color w:val="000000"/>
        </w:rPr>
        <w:fldChar w:fldCharType="end"/>
      </w:r>
      <w:r>
        <w:rPr>
          <w:color w:val="000000"/>
        </w:rPr>
        <w:t>.</w:t>
      </w:r>
      <w:r w:rsidR="004F7E4A" w:rsidRPr="004F7E4A">
        <w:rPr>
          <w:color w:val="000000"/>
        </w:rPr>
        <w:t xml:space="preserve"> </w:t>
      </w:r>
      <w:r w:rsidR="004F7E4A">
        <w:rPr>
          <w:color w:val="000000"/>
        </w:rPr>
        <w:t>Berikut adalah siklus pengembangan pada metode RAD.</w:t>
      </w:r>
    </w:p>
    <w:p w14:paraId="51FC5279" w14:textId="64FD7D1E" w:rsidR="004F7E4A" w:rsidRDefault="004F7E4A" w:rsidP="00C563B7">
      <w:pPr>
        <w:pStyle w:val="isi"/>
        <w:ind w:firstLine="0"/>
        <w:jc w:val="center"/>
        <w:rPr>
          <w:color w:val="000000"/>
        </w:rPr>
      </w:pPr>
      <w:r>
        <w:rPr>
          <w:noProof/>
        </w:rPr>
        <w:drawing>
          <wp:inline distT="0" distB="0" distL="0" distR="0" wp14:anchorId="77DAD9EA" wp14:editId="14702512">
            <wp:extent cx="3859480" cy="1356599"/>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23219" cy="1379003"/>
                    </a:xfrm>
                    <a:prstGeom prst="rect">
                      <a:avLst/>
                    </a:prstGeom>
                  </pic:spPr>
                </pic:pic>
              </a:graphicData>
            </a:graphic>
          </wp:inline>
        </w:drawing>
      </w:r>
    </w:p>
    <w:p w14:paraId="3B674E1C" w14:textId="303324AB" w:rsidR="00AE63F8" w:rsidRDefault="00AE63F8" w:rsidP="00AE63F8">
      <w:pPr>
        <w:pStyle w:val="Caption"/>
        <w:rPr>
          <w:i/>
          <w:iCs/>
        </w:rPr>
      </w:pPr>
      <w:bookmarkStart w:id="63" w:name="_Toc75262350"/>
      <w:r>
        <w:lastRenderedPageBreak/>
        <w:t xml:space="preserve">Gambar </w:t>
      </w:r>
      <w:r w:rsidR="000B7DE7">
        <w:t>3.</w:t>
      </w:r>
      <w:r w:rsidR="00E70D4B">
        <w:fldChar w:fldCharType="begin"/>
      </w:r>
      <w:r w:rsidR="00E70D4B">
        <w:instrText xml:space="preserve"> STYLEREF 1 \s </w:instrText>
      </w:r>
      <w:r w:rsidR="00E70D4B">
        <w:fldChar w:fldCharType="separate"/>
      </w:r>
      <w:r w:rsidR="00E70D4B">
        <w:rPr>
          <w:noProof/>
        </w:rPr>
        <w:t>III</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4</w:t>
      </w:r>
      <w:r w:rsidR="00E70D4B">
        <w:fldChar w:fldCharType="end"/>
      </w:r>
      <w:r>
        <w:t xml:space="preserve"> Siklus pengembangan metode </w:t>
      </w:r>
      <w:r>
        <w:rPr>
          <w:i/>
          <w:iCs/>
        </w:rPr>
        <w:t>Rapid Application Development</w:t>
      </w:r>
      <w:bookmarkEnd w:id="63"/>
    </w:p>
    <w:p w14:paraId="0B42A570" w14:textId="030223E1" w:rsidR="00AE63F8" w:rsidRPr="00EC7E4D" w:rsidRDefault="00AE63F8" w:rsidP="00EC7E4D">
      <w:pPr>
        <w:pStyle w:val="Caption"/>
      </w:pPr>
      <w:r w:rsidRPr="00B5612D">
        <w:t>Sumber</w:t>
      </w:r>
      <w:r>
        <w:t>:</w:t>
      </w:r>
      <w:r w:rsidR="00935DD9">
        <w:t xml:space="preserve"> </w:t>
      </w:r>
      <w:r w:rsidR="00935DD9">
        <w:fldChar w:fldCharType="begin" w:fldLock="1"/>
      </w:r>
      <w:r w:rsidR="00BE1AD6">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sidR="00935DD9">
        <w:fldChar w:fldCharType="separate"/>
      </w:r>
      <w:r w:rsidR="00935DD9" w:rsidRPr="00935DD9">
        <w:rPr>
          <w:noProof/>
        </w:rPr>
        <w:t>(Adikara et al., 2020)</w:t>
      </w:r>
      <w:r w:rsidR="00935DD9">
        <w:fldChar w:fldCharType="end"/>
      </w:r>
      <w:r>
        <w:t>.</w:t>
      </w:r>
    </w:p>
    <w:p w14:paraId="41EDE978" w14:textId="63B131A2" w:rsidR="00C946A2" w:rsidRDefault="00C946A2" w:rsidP="00E009BE">
      <w:pPr>
        <w:pStyle w:val="Heading3"/>
      </w:pPr>
      <w:bookmarkStart w:id="64" w:name="_Toc75264796"/>
      <w:r w:rsidRPr="006E30CE">
        <w:t>Perencanaan</w:t>
      </w:r>
      <w:r w:rsidR="00EC7E4D">
        <w:t xml:space="preserve"> Kebutuhan</w:t>
      </w:r>
      <w:r w:rsidR="007777A3">
        <w:t xml:space="preserve"> (</w:t>
      </w:r>
      <w:r w:rsidR="007777A3" w:rsidRPr="006765DF">
        <w:t>Requirements Planning</w:t>
      </w:r>
      <w:r w:rsidR="007777A3">
        <w:t>)</w:t>
      </w:r>
      <w:bookmarkEnd w:id="64"/>
    </w:p>
    <w:p w14:paraId="76A20381" w14:textId="1F8C360E" w:rsidR="00EA638B" w:rsidRDefault="007E26B6" w:rsidP="00164350">
      <w:pPr>
        <w:pStyle w:val="isi"/>
      </w:pPr>
      <w:r w:rsidRPr="007E26B6">
        <w:t xml:space="preserve">Pada tahap ini dilakukannya analisis terhadap permintaan kebutuhan mitra tentang spesifikasi, fitur atau apa saja yang dibutuhkan untuk membuat sebuah </w:t>
      </w:r>
      <w:r>
        <w:t xml:space="preserve">sistem </w:t>
      </w:r>
      <w:r w:rsidRPr="007E26B6">
        <w:t>manajemen rantai pasok Panen-Panen</w:t>
      </w:r>
      <w:r w:rsidR="005A626F">
        <w:t>.</w:t>
      </w:r>
      <w:r w:rsidR="00164350">
        <w:t xml:space="preserve"> </w:t>
      </w:r>
      <w:r w:rsidR="00164350" w:rsidRPr="00164350">
        <w:t xml:space="preserve">Analisis nantinya akan menghasilkan sebuah </w:t>
      </w:r>
      <w:r w:rsidR="00164350" w:rsidRPr="00164350">
        <w:rPr>
          <w:i/>
          <w:iCs/>
        </w:rPr>
        <w:t>User Interface/User Experience</w:t>
      </w:r>
      <w:r w:rsidR="00164350" w:rsidRPr="00164350">
        <w:t xml:space="preserve"> untuk menjadi sebuah acuan dalam pembuatan fitur dan </w:t>
      </w:r>
      <w:r w:rsidR="00164350">
        <w:t>l</w:t>
      </w:r>
      <w:r w:rsidR="00164350" w:rsidRPr="00164350">
        <w:t>angkah yang harus diambil</w:t>
      </w:r>
      <w:r w:rsidR="00164350">
        <w:t>. K</w:t>
      </w:r>
      <w:r w:rsidR="00687209">
        <w:t xml:space="preserve">arena pada tugas akhir ini penulis berperan sebagai </w:t>
      </w:r>
      <w:r w:rsidR="00687209">
        <w:rPr>
          <w:i/>
          <w:iCs/>
        </w:rPr>
        <w:t>mobile developer</w:t>
      </w:r>
      <w:r w:rsidR="00687209" w:rsidRPr="00687209">
        <w:t xml:space="preserve">, </w:t>
      </w:r>
      <w:r w:rsidR="00687209">
        <w:t xml:space="preserve">maka </w:t>
      </w:r>
      <w:r w:rsidR="00164350">
        <w:t>pada tahap ini akan dihasilkan perencanaan modul-modul yang akan diimplementasikan pada aplikasi.</w:t>
      </w:r>
    </w:p>
    <w:p w14:paraId="008C5BE9" w14:textId="639ED1FF" w:rsidR="006E30CE" w:rsidRDefault="00EA638B" w:rsidP="00E009BE">
      <w:pPr>
        <w:pStyle w:val="Heading3"/>
      </w:pPr>
      <w:bookmarkStart w:id="65" w:name="_Toc75264797"/>
      <w:r>
        <w:t xml:space="preserve">Ruang </w:t>
      </w:r>
      <w:r w:rsidRPr="00E009BE">
        <w:t>Kerja</w:t>
      </w:r>
      <w:r>
        <w:t xml:space="preserve"> Perancangan (</w:t>
      </w:r>
      <w:r w:rsidRPr="006765DF">
        <w:t>Workshop Design</w:t>
      </w:r>
      <w:r>
        <w:t>)</w:t>
      </w:r>
      <w:bookmarkEnd w:id="65"/>
    </w:p>
    <w:p w14:paraId="1B38256D" w14:textId="5B966A56" w:rsidR="006765DF" w:rsidRPr="006765DF" w:rsidRDefault="00552736" w:rsidP="006765DF">
      <w:pPr>
        <w:pStyle w:val="isi"/>
      </w:pPr>
      <w:r>
        <w:t xml:space="preserve">Setelah dilakukan </w:t>
      </w:r>
      <w:r w:rsidRPr="00552736">
        <w:rPr>
          <w:i/>
          <w:iCs/>
        </w:rPr>
        <w:t>requirement planning</w:t>
      </w:r>
      <w:r>
        <w:t xml:space="preserve">, langkah selanjutnya adalah </w:t>
      </w:r>
      <w:r>
        <w:rPr>
          <w:i/>
          <w:iCs/>
        </w:rPr>
        <w:t>workshop design</w:t>
      </w:r>
      <w:r>
        <w:t xml:space="preserve">. </w:t>
      </w:r>
      <w:r w:rsidR="006765DF" w:rsidRPr="006765DF">
        <w:t>Pada tahap ini dilakukan perancangan dan konstruksi sistem</w:t>
      </w:r>
      <w:r w:rsidR="00CC68F9">
        <w:t xml:space="preserve"> berdasarkan hasil analisa kebutuhan pengguna.</w:t>
      </w:r>
    </w:p>
    <w:p w14:paraId="15A079BD" w14:textId="49629283" w:rsidR="006765DF" w:rsidRPr="00E009BE" w:rsidRDefault="00CC68F9" w:rsidP="00C76E6B">
      <w:pPr>
        <w:pStyle w:val="Heading4"/>
        <w:spacing w:before="120"/>
      </w:pPr>
      <w:r w:rsidRPr="00E009BE">
        <w:t>Perancangan</w:t>
      </w:r>
    </w:p>
    <w:p w14:paraId="4BCF9D75" w14:textId="341ECD4F" w:rsidR="006760EC" w:rsidRDefault="00CC68F9" w:rsidP="00BA2FE9">
      <w:pPr>
        <w:pStyle w:val="isi"/>
        <w:contextualSpacing w:val="0"/>
        <w:rPr>
          <w:color w:val="000000"/>
        </w:rPr>
      </w:pPr>
      <w:r>
        <w:rPr>
          <w:color w:val="000000"/>
        </w:rPr>
        <w:t xml:space="preserve">Sebelum sistem diimplementasikan perlu dilakukan perancangan sistem terlebih dahulu. </w:t>
      </w:r>
      <w:r w:rsidR="00B37BEF">
        <w:t xml:space="preserve">Pada tugas akhir ini penulis berperan sebagai </w:t>
      </w:r>
      <w:r w:rsidR="00B37BEF">
        <w:rPr>
          <w:i/>
          <w:iCs/>
        </w:rPr>
        <w:t>mobile developer</w:t>
      </w:r>
      <w:r w:rsidR="00B37BEF">
        <w:rPr>
          <w:color w:val="000000"/>
        </w:rPr>
        <w:t xml:space="preserve"> </w:t>
      </w:r>
      <w:r w:rsidR="007E02CD">
        <w:t>yang bertugas mengimplementasikan desain antarmuka dan mengintegrasikan layanan menggunakan API</w:t>
      </w:r>
      <w:r w:rsidR="00B37BEF">
        <w:t xml:space="preserve"> yang telah disediakan, maka berdasarkan arsitektur </w:t>
      </w:r>
      <w:r w:rsidR="00B37BEF">
        <w:rPr>
          <w:color w:val="000000"/>
        </w:rPr>
        <w:t>s</w:t>
      </w:r>
      <w:r w:rsidR="006765DF">
        <w:rPr>
          <w:color w:val="000000"/>
        </w:rPr>
        <w:t>istem</w:t>
      </w:r>
      <w:r w:rsidR="00B37BEF">
        <w:rPr>
          <w:color w:val="000000"/>
        </w:rPr>
        <w:t xml:space="preserve"> yang akan dikembangkan,</w:t>
      </w:r>
      <w:r w:rsidR="006765DF">
        <w:rPr>
          <w:color w:val="000000"/>
        </w:rPr>
        <w:t xml:space="preserve"> aplikasi marketplace merupakan aplikasi </w:t>
      </w:r>
      <w:r w:rsidR="006765DF">
        <w:rPr>
          <w:i/>
          <w:iCs/>
          <w:color w:val="000000"/>
        </w:rPr>
        <w:t xml:space="preserve">client side </w:t>
      </w:r>
      <w:r w:rsidR="006765DF">
        <w:rPr>
          <w:color w:val="000000"/>
        </w:rPr>
        <w:t xml:space="preserve">yang berjalan pada perangkat mobile dengan menggunakan kerangka kerja Flutter dalam proses implementasi antarmuka yang kemudian dihubungkan dengan API </w:t>
      </w:r>
      <w:r w:rsidR="006765DF" w:rsidRPr="0027415D">
        <w:rPr>
          <w:color w:val="000000"/>
        </w:rPr>
        <w:t>sebagai perantara</w:t>
      </w:r>
      <w:r w:rsidR="006765DF">
        <w:rPr>
          <w:color w:val="000000"/>
        </w:rPr>
        <w:t xml:space="preserve"> untuk menyediakan</w:t>
      </w:r>
      <w:r w:rsidR="006765DF" w:rsidRPr="0027415D">
        <w:rPr>
          <w:color w:val="000000"/>
        </w:rPr>
        <w:t xml:space="preserve"> data yang nantinya akan</w:t>
      </w:r>
      <w:r w:rsidR="006765DF">
        <w:rPr>
          <w:color w:val="000000"/>
        </w:rPr>
        <w:t xml:space="preserve"> diolah dan ditampilkan pada antarmuka aplikasi. Data diperoleh dari database dan kemudian diproses oleh backend  sehingga diperoleh API yang siap dikonsumsi oleh aplikasi.</w:t>
      </w:r>
    </w:p>
    <w:p w14:paraId="16DD21C9" w14:textId="24F0AA37" w:rsidR="003C2CD4" w:rsidRPr="003C2CD4" w:rsidRDefault="003C2CD4" w:rsidP="007C2D1E">
      <w:pPr>
        <w:pStyle w:val="Heading4"/>
        <w:spacing w:before="120"/>
      </w:pPr>
      <w:r w:rsidRPr="003C2CD4">
        <w:t>Konstruksi</w:t>
      </w:r>
    </w:p>
    <w:p w14:paraId="3FBEB46E" w14:textId="14477543" w:rsidR="003C2CD4" w:rsidRDefault="003C2CD4" w:rsidP="00BA2FE9">
      <w:pPr>
        <w:pStyle w:val="isi"/>
        <w:contextualSpacing w:val="0"/>
        <w:rPr>
          <w:color w:val="000000"/>
        </w:rPr>
      </w:pPr>
      <w:r w:rsidRPr="003C2CD4">
        <w:rPr>
          <w:color w:val="000000"/>
        </w:rPr>
        <w:t xml:space="preserve">Setelah membuat perancangan sistem, </w:t>
      </w:r>
      <w:r>
        <w:rPr>
          <w:color w:val="000000"/>
        </w:rPr>
        <w:t>selanjutnya dilakukan proses</w:t>
      </w:r>
      <w:r w:rsidRPr="003C2CD4">
        <w:rPr>
          <w:color w:val="000000"/>
        </w:rPr>
        <w:t xml:space="preserve"> konstruksi </w:t>
      </w:r>
      <w:r>
        <w:rPr>
          <w:color w:val="000000"/>
        </w:rPr>
        <w:t>yaitu menyiapkan tahap untuk melakukan proses implementasi sistem</w:t>
      </w:r>
      <w:r w:rsidRPr="003C2CD4">
        <w:rPr>
          <w:color w:val="000000"/>
        </w:rPr>
        <w:t xml:space="preserve">. </w:t>
      </w:r>
      <w:r w:rsidR="00C24094" w:rsidRPr="00166F3E">
        <w:rPr>
          <w:color w:val="000000"/>
        </w:rPr>
        <w:t xml:space="preserve">Melakukan proses implementasi menurut desain </w:t>
      </w:r>
      <w:r w:rsidR="00C24094">
        <w:rPr>
          <w:color w:val="000000"/>
        </w:rPr>
        <w:t>antarmuka</w:t>
      </w:r>
      <w:r w:rsidR="00C24094" w:rsidRPr="00166F3E">
        <w:rPr>
          <w:color w:val="000000"/>
        </w:rPr>
        <w:t xml:space="preserve"> serta interaksi</w:t>
      </w:r>
      <w:r w:rsidR="00C24094">
        <w:rPr>
          <w:color w:val="000000"/>
        </w:rPr>
        <w:t xml:space="preserve"> pada dokumen</w:t>
      </w:r>
      <w:r w:rsidR="00C24094" w:rsidRPr="00166F3E">
        <w:rPr>
          <w:color w:val="000000"/>
        </w:rPr>
        <w:t xml:space="preserve"> </w:t>
      </w:r>
      <w:r w:rsidR="00C24094">
        <w:rPr>
          <w:color w:val="000000"/>
        </w:rPr>
        <w:t>yang telah diberikan, serta mengintegrasikan</w:t>
      </w:r>
      <w:r w:rsidR="00C24094" w:rsidRPr="00166F3E">
        <w:rPr>
          <w:color w:val="000000"/>
        </w:rPr>
        <w:t xml:space="preserve"> modul API yang</w:t>
      </w:r>
      <w:r w:rsidR="00C24094">
        <w:rPr>
          <w:color w:val="000000"/>
        </w:rPr>
        <w:t xml:space="preserve"> disediakan oleh mitra </w:t>
      </w:r>
      <w:r w:rsidR="00C24094" w:rsidRPr="00166F3E">
        <w:rPr>
          <w:color w:val="000000"/>
        </w:rPr>
        <w:t xml:space="preserve">sebagai penyedia data </w:t>
      </w:r>
      <w:r w:rsidR="00C24094">
        <w:rPr>
          <w:color w:val="000000"/>
        </w:rPr>
        <w:t>dan</w:t>
      </w:r>
      <w:r w:rsidR="00C24094" w:rsidRPr="00166F3E">
        <w:rPr>
          <w:color w:val="000000"/>
        </w:rPr>
        <w:t xml:space="preserve"> akan ditampilkan secara dinamis pada aplikasi</w:t>
      </w:r>
      <w:r w:rsidR="00C24094">
        <w:rPr>
          <w:color w:val="000000"/>
        </w:rPr>
        <w:t>.</w:t>
      </w:r>
    </w:p>
    <w:p w14:paraId="59EA0E10" w14:textId="77777777" w:rsidR="007677F3" w:rsidRDefault="007677F3">
      <w:pPr>
        <w:spacing w:line="240" w:lineRule="auto"/>
        <w:rPr>
          <w:i/>
          <w:iCs/>
        </w:rPr>
      </w:pPr>
      <w:r>
        <w:rPr>
          <w:i/>
          <w:iCs/>
        </w:rPr>
        <w:br w:type="page"/>
      </w:r>
    </w:p>
    <w:p w14:paraId="69F112A2" w14:textId="42AF4B57" w:rsidR="00BE1AD6" w:rsidRPr="00BE1AD6" w:rsidRDefault="00BE1AD6" w:rsidP="00E009BE">
      <w:pPr>
        <w:pStyle w:val="Heading4"/>
      </w:pPr>
      <w:r w:rsidRPr="00BE1AD6">
        <w:lastRenderedPageBreak/>
        <w:t>Cut Over</w:t>
      </w:r>
    </w:p>
    <w:p w14:paraId="5088CF1E" w14:textId="6D7BC3A9" w:rsidR="00D63FC6" w:rsidRPr="00B74232" w:rsidRDefault="00BE1AD6" w:rsidP="00B74232">
      <w:pPr>
        <w:pStyle w:val="isi"/>
        <w:spacing w:after="240"/>
        <w:contextualSpacing w:val="0"/>
        <w:rPr>
          <w:color w:val="000000"/>
        </w:rPr>
      </w:pPr>
      <w:r w:rsidRPr="00BE1AD6">
        <w:rPr>
          <w:color w:val="000000"/>
        </w:rPr>
        <w:t>Tahapa</w:t>
      </w:r>
      <w:r>
        <w:rPr>
          <w:color w:val="000000"/>
        </w:rPr>
        <w:t>n</w:t>
      </w:r>
      <w:r w:rsidRPr="00BE1AD6">
        <w:rPr>
          <w:color w:val="000000"/>
        </w:rPr>
        <w:t xml:space="preserve"> ini merupakan tahap akhir dalam metode pengembangan sistem RAD (Rapid Application Development)</w:t>
      </w:r>
      <w:r>
        <w:rPr>
          <w:color w:val="000000"/>
        </w:rPr>
        <w:t xml:space="preserve"> dimana s</w:t>
      </w:r>
      <w:r w:rsidRPr="00BE1AD6">
        <w:rPr>
          <w:color w:val="000000"/>
        </w:rPr>
        <w:t>istem</w:t>
      </w:r>
      <w:r>
        <w:rPr>
          <w:color w:val="000000"/>
        </w:rPr>
        <w:t xml:space="preserve"> </w:t>
      </w:r>
      <w:r w:rsidRPr="00BE1AD6">
        <w:rPr>
          <w:color w:val="000000"/>
        </w:rPr>
        <w:t>yang telah berhasil dibangun siap untuk diuji coba</w:t>
      </w:r>
      <w:r>
        <w:rPr>
          <w:color w:val="000000"/>
        </w:rPr>
        <w:t xml:space="preserve"> </w:t>
      </w:r>
      <w:r>
        <w:rPr>
          <w:color w:val="000000"/>
        </w:rPr>
        <w:fldChar w:fldCharType="begin" w:fldLock="1"/>
      </w:r>
      <w:r w:rsidR="00C24094">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BE1AD6">
        <w:rPr>
          <w:noProof/>
          <w:color w:val="000000"/>
        </w:rPr>
        <w:t>(Adikara et al., 2020)</w:t>
      </w:r>
      <w:r>
        <w:rPr>
          <w:color w:val="000000"/>
        </w:rPr>
        <w:fldChar w:fldCharType="end"/>
      </w:r>
      <w:r w:rsidRPr="00BE1AD6">
        <w:rPr>
          <w:color w:val="000000"/>
        </w:rPr>
        <w:t>.</w:t>
      </w:r>
    </w:p>
    <w:p w14:paraId="118C845C" w14:textId="1A808C08" w:rsidR="00C24094" w:rsidRPr="00C24094" w:rsidRDefault="00C946A2" w:rsidP="00E009BE">
      <w:pPr>
        <w:pStyle w:val="Heading3"/>
      </w:pPr>
      <w:bookmarkStart w:id="66" w:name="_Toc75264798"/>
      <w:r w:rsidRPr="00E009BE">
        <w:t>Implementas</w:t>
      </w:r>
      <w:r w:rsidR="006E30CE" w:rsidRPr="00E009BE">
        <w:t>i</w:t>
      </w:r>
      <w:bookmarkEnd w:id="66"/>
    </w:p>
    <w:p w14:paraId="6FE6DBE5" w14:textId="037F513E" w:rsidR="00E54B99" w:rsidRDefault="00C24094" w:rsidP="00C24094">
      <w:pPr>
        <w:pStyle w:val="isi"/>
        <w:contextualSpacing w:val="0"/>
        <w:rPr>
          <w:color w:val="000000"/>
        </w:rPr>
      </w:pPr>
      <w:r>
        <w:rPr>
          <w:color w:val="000000"/>
        </w:rPr>
        <w:t xml:space="preserve">Dalam proses implementasi pada metode RAD, dilakukan uji coba terhadap sistem yang telah dikonstruksi </w:t>
      </w:r>
      <w:r>
        <w:rPr>
          <w:color w:val="000000"/>
        </w:rPr>
        <w:fldChar w:fldCharType="begin" w:fldLock="1"/>
      </w:r>
      <w:r>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C24094">
        <w:rPr>
          <w:noProof/>
          <w:color w:val="000000"/>
        </w:rPr>
        <w:t>(Adikara et al., 2020)</w:t>
      </w:r>
      <w:r>
        <w:rPr>
          <w:color w:val="000000"/>
        </w:rPr>
        <w:fldChar w:fldCharType="end"/>
      </w:r>
      <w:r>
        <w:rPr>
          <w:color w:val="000000"/>
        </w:rPr>
        <w:t>.</w:t>
      </w:r>
      <w:r w:rsidR="00E54B99">
        <w:rPr>
          <w:color w:val="000000"/>
        </w:rPr>
        <w:t xml:space="preserve"> </w:t>
      </w:r>
      <w:r w:rsidR="00E54B99">
        <w:rPr>
          <w:iCs/>
        </w:rPr>
        <w:t xml:space="preserve">Pada tugas akhir ini akan dilakukan dua tipe pengujian </w:t>
      </w:r>
      <w:r w:rsidR="00166F3E" w:rsidRPr="00166F3E">
        <w:rPr>
          <w:color w:val="000000"/>
        </w:rPr>
        <w:t>yang akan dilakukan</w:t>
      </w:r>
      <w:r w:rsidR="00166F3E">
        <w:rPr>
          <w:color w:val="000000"/>
        </w:rPr>
        <w:t xml:space="preserve"> yaitu </w:t>
      </w:r>
      <w:r>
        <w:rPr>
          <w:color w:val="000000"/>
        </w:rPr>
        <w:t xml:space="preserve">berupa </w:t>
      </w:r>
      <w:r w:rsidR="00E54B99">
        <w:rPr>
          <w:i/>
          <w:iCs/>
          <w:color w:val="000000"/>
        </w:rPr>
        <w:t xml:space="preserve">Alpha Testing </w:t>
      </w:r>
      <w:r w:rsidR="00E54B99">
        <w:rPr>
          <w:color w:val="000000"/>
        </w:rPr>
        <w:t>dan</w:t>
      </w:r>
      <w:r w:rsidR="00E54B99">
        <w:rPr>
          <w:i/>
          <w:iCs/>
          <w:color w:val="000000"/>
        </w:rPr>
        <w:t xml:space="preserve"> user acceptance test </w:t>
      </w:r>
      <w:r w:rsidR="00E54B99">
        <w:rPr>
          <w:color w:val="000000"/>
        </w:rPr>
        <w:t>(UAT)</w:t>
      </w:r>
      <w:r>
        <w:rPr>
          <w:color w:val="000000"/>
        </w:rPr>
        <w:t xml:space="preserve">. </w:t>
      </w:r>
    </w:p>
    <w:p w14:paraId="465C7CC2" w14:textId="53A117A9" w:rsidR="00E54B99" w:rsidRPr="008B410D" w:rsidRDefault="00E54B99" w:rsidP="00C24094">
      <w:pPr>
        <w:pStyle w:val="isi"/>
        <w:contextualSpacing w:val="0"/>
        <w:rPr>
          <w:color w:val="000000"/>
        </w:rPr>
      </w:pPr>
      <w:r w:rsidRPr="00E54B99">
        <w:rPr>
          <w:color w:val="000000"/>
        </w:rPr>
        <w:t xml:space="preserve">Alpha testing adalah pengujian yang dilakukan oleh tim internal, tetapi di luar divisi pengembangan / </w:t>
      </w:r>
      <w:r w:rsidR="009E7A46" w:rsidRPr="009E7A46">
        <w:rPr>
          <w:i/>
          <w:iCs/>
          <w:color w:val="000000"/>
        </w:rPr>
        <w:t>development</w:t>
      </w:r>
      <w:r w:rsidRPr="00E54B99">
        <w:rPr>
          <w:color w:val="000000"/>
        </w:rPr>
        <w:t>. Alpha testing sering digunakan untuk perangka</w:t>
      </w:r>
      <w:r w:rsidR="009E7A46">
        <w:rPr>
          <w:color w:val="000000"/>
        </w:rPr>
        <w:t>t</w:t>
      </w:r>
      <w:r w:rsidRPr="00E54B99">
        <w:rPr>
          <w:color w:val="000000"/>
        </w:rPr>
        <w:t xml:space="preserve"> luank komersial sebagai bentuk pengujian penerimaan internal</w:t>
      </w:r>
      <w:r>
        <w:rPr>
          <w:color w:val="000000"/>
        </w:rPr>
        <w:t xml:space="preserve"> </w:t>
      </w:r>
      <w:r w:rsidR="008B410D">
        <w:rPr>
          <w:color w:val="000000"/>
        </w:rPr>
        <w:fldChar w:fldCharType="begin" w:fldLock="1"/>
      </w:r>
      <w:r w:rsidR="00772FD5">
        <w:rPr>
          <w:color w:val="000000"/>
        </w:rPr>
        <w:instrText>ADDIN CSL_CITATION {"citationItems":[{"id":"ITEM-1","itemData":{"author":[{"dropping-particle":"","family":"International Software Testing Qualifications Board","given":"","non-dropping-particle":"","parse-names":false,"suffix":""}],"id":"ITEM-1","issued":{"date-parts":[["0"]]},"page":"82","title":"Standard Glossary of Terms used in Software Testing","type":"article"},"uris":["http://www.mendeley.com/documents/?uuid=d02e8bdc-5c66-4a1f-8f23-e1924067bf1d"]}],"mendeley":{"formattedCitation":"(International Software Testing Qualifications Board, n.d.)","plainTextFormattedCitation":"(International Software Testing Qualifications Board, n.d.)","previouslyFormattedCitation":"(International Software Testing Qualifications Board, n.d.)"},"properties":{"noteIndex":0},"schema":"https://github.com/citation-style-language/schema/raw/master/csl-citation.json"}</w:instrText>
      </w:r>
      <w:r w:rsidR="008B410D">
        <w:rPr>
          <w:color w:val="000000"/>
        </w:rPr>
        <w:fldChar w:fldCharType="separate"/>
      </w:r>
      <w:r w:rsidR="008B410D" w:rsidRPr="008B410D">
        <w:rPr>
          <w:noProof/>
          <w:color w:val="000000"/>
        </w:rPr>
        <w:t>(International Software Testing Qualifications Board, n.d.)</w:t>
      </w:r>
      <w:r w:rsidR="008B410D">
        <w:rPr>
          <w:color w:val="000000"/>
        </w:rPr>
        <w:fldChar w:fldCharType="end"/>
      </w:r>
      <w:r>
        <w:rPr>
          <w:color w:val="000000"/>
        </w:rPr>
        <w:t>.</w:t>
      </w:r>
      <w:r w:rsidR="008B410D">
        <w:rPr>
          <w:color w:val="000000"/>
        </w:rPr>
        <w:t xml:space="preserve"> Pada </w:t>
      </w:r>
      <w:r w:rsidR="008B410D">
        <w:rPr>
          <w:i/>
          <w:iCs/>
          <w:color w:val="000000"/>
        </w:rPr>
        <w:t xml:space="preserve">Alpha Testing </w:t>
      </w:r>
      <w:r w:rsidR="008B410D">
        <w:rPr>
          <w:color w:val="000000"/>
        </w:rPr>
        <w:t>akan dilakukan pengujian pada aplikasi mobile kepada tim penguji dari mitra yang nantinya akan didapatkan umpan balik sebelum dilakukan pengujian selanjutnya kepada pengguna.</w:t>
      </w:r>
    </w:p>
    <w:p w14:paraId="1F33A468" w14:textId="62A7AAFE" w:rsidR="006E30CE" w:rsidRPr="00166F3E" w:rsidRDefault="00C24094" w:rsidP="00C24094">
      <w:pPr>
        <w:pStyle w:val="isi"/>
        <w:contextualSpacing w:val="0"/>
        <w:rPr>
          <w:color w:val="000000"/>
        </w:rPr>
      </w:pPr>
      <w:r>
        <w:rPr>
          <w:color w:val="000000"/>
        </w:rPr>
        <w:t xml:space="preserve">UAT </w:t>
      </w:r>
      <w:r w:rsidR="006760EC">
        <w:rPr>
          <w:color w:val="000000"/>
        </w:rPr>
        <w:t xml:space="preserve">bertujuan untuk </w:t>
      </w:r>
      <w:r w:rsidRPr="00B41184">
        <w:rPr>
          <w:color w:val="000000"/>
        </w:rPr>
        <w:t>mengidentifikasi manfaat yang akan diperoleh bagi pengguna dan jalannya sistem sebelum diterapkan</w:t>
      </w:r>
      <w:r>
        <w:rPr>
          <w:color w:val="000000"/>
        </w:rPr>
        <w:t xml:space="preserve"> </w:t>
      </w:r>
      <w:r>
        <w:rPr>
          <w:color w:val="000000"/>
        </w:rPr>
        <w:fldChar w:fldCharType="begin" w:fldLock="1"/>
      </w:r>
      <w:r w:rsidR="00744F85">
        <w:rPr>
          <w:color w:val="000000"/>
        </w:rPr>
        <w:instrText>ADDIN CSL_CITATION {"citationItems":[{"id":"ITEM-1","itemData":{"DOI":"10.1016/j.sbspro.2015.06.319","ISSN":"18770428","abstract":"With the evolution of computer technology, learning science can be improved with the help of multimedia tools in order to attract their attention and interest. Personalized Learning Environment for Nutrition (PLENut) is a multimedia prototype which is to increase student performance in learning Science subject using Personalized Learning Environment (PLE) approach. Unlike other form of conventional application which is using traditional methods, PLENut applied high quality, effective teaching and learning process. This paper reports the findings of Alpha, Beta Testing and User Acceptance Test. The results revealed the feedback from users about the development of prototype. In this study, the development process of the environment is examined according to the Analyze, Design, Development, Implementation, Evaluation (ADDIE) model. In order to evaluate the application, it goes through a series of testing which are Alpha Testing, Beta Testing and User Acceptance Test. The study also can provide useful information for improving the quality of the teaching and learning experiences using PLE approach.","author":[{"dropping-particle":"","family":"Mohd","given":"Che Ku Nuraini Che Ku","non-dropping-particle":"","parse-names":false,"suffix":""},{"dropping-particle":"","family":"Shahbodin","given":"Faaizah","non-dropping-particle":"","parse-names":false,"suffix":""}],"container-title":"Procedia - Social and Behavioral Sciences","id":"ITEM-1","issue":"March 2016","issued":{"date-parts":[["2015"]]},"page":"837-843","publisher":"Elsevier B.V.","title":"Personalized Learning Environment: Alpha Testing, Beta Testing &amp; User Acceptance Test","type":"article-journal","volume":"195"},"uris":["http://www.mendeley.com/documents/?uuid=45bbe84d-95d9-4392-b8aa-f2b9a9d802b3"]}],"mendeley":{"formattedCitation":"(Mohd &amp; Shahbodin, 2015)","plainTextFormattedCitation":"(Mohd &amp; Shahbodin, 2015)","previouslyFormattedCitation":"(Mohd &amp; Shahbodin, 2015)"},"properties":{"noteIndex":0},"schema":"https://github.com/citation-style-language/schema/raw/master/csl-citation.json"}</w:instrText>
      </w:r>
      <w:r>
        <w:rPr>
          <w:color w:val="000000"/>
        </w:rPr>
        <w:fldChar w:fldCharType="separate"/>
      </w:r>
      <w:r w:rsidRPr="00C24094">
        <w:rPr>
          <w:noProof/>
          <w:color w:val="000000"/>
        </w:rPr>
        <w:t>(Mohd &amp; Shahbodin, 2015)</w:t>
      </w:r>
      <w:r>
        <w:rPr>
          <w:color w:val="000000"/>
        </w:rPr>
        <w:fldChar w:fldCharType="end"/>
      </w:r>
      <w:r w:rsidR="006760EC">
        <w:rPr>
          <w:color w:val="000000"/>
        </w:rPr>
        <w:t xml:space="preserve">. </w:t>
      </w:r>
      <w:r w:rsidR="008B410D">
        <w:rPr>
          <w:color w:val="000000"/>
        </w:rPr>
        <w:t xml:space="preserve">Pada </w:t>
      </w:r>
      <w:r w:rsidR="008B410D" w:rsidRPr="008B410D">
        <w:rPr>
          <w:color w:val="000000"/>
        </w:rPr>
        <w:t>UAT</w:t>
      </w:r>
      <w:r w:rsidR="008B410D">
        <w:rPr>
          <w:color w:val="000000"/>
        </w:rPr>
        <w:t>,</w:t>
      </w:r>
      <w:r w:rsidR="008B410D">
        <w:rPr>
          <w:i/>
          <w:iCs/>
          <w:color w:val="000000"/>
        </w:rPr>
        <w:t xml:space="preserve"> </w:t>
      </w:r>
      <w:r w:rsidR="008B410D">
        <w:rPr>
          <w:color w:val="000000"/>
        </w:rPr>
        <w:t>pengujian dilakukan kepada pengguna dengan cara menyiapkan form yang nantinya diberikan saat pengguna selesai mengoperasikan aplikasi, dan pada akhirnya didapatkan penilaian dari pengguna yang mampu menjadi acuan dalam penilaian suatu produk.</w:t>
      </w:r>
    </w:p>
    <w:p w14:paraId="608696A1" w14:textId="58003BA5" w:rsidR="006760EC" w:rsidRDefault="006760EC">
      <w:pPr>
        <w:spacing w:line="240" w:lineRule="auto"/>
        <w:rPr>
          <w:b/>
          <w:caps/>
          <w:sz w:val="28"/>
          <w:szCs w:val="28"/>
        </w:rPr>
      </w:pPr>
    </w:p>
    <w:p w14:paraId="63EA6318" w14:textId="4A7997D6" w:rsidR="00CD2C84" w:rsidRPr="00CD2C84" w:rsidRDefault="00EE2CA3" w:rsidP="003B7112">
      <w:pPr>
        <w:pStyle w:val="Heading1"/>
      </w:pPr>
      <w:bookmarkStart w:id="67" w:name="_Toc28262222"/>
      <w:bookmarkStart w:id="68" w:name="_Toc28262754"/>
      <w:bookmarkEnd w:id="61"/>
      <w:bookmarkEnd w:id="62"/>
      <w:r>
        <w:br w:type="page"/>
      </w:r>
      <w:bookmarkStart w:id="69" w:name="_Toc75264799"/>
      <w:r w:rsidR="00CD2C84">
        <w:lastRenderedPageBreak/>
        <w:t>Analisis dan Perancangan Sistem</w:t>
      </w:r>
      <w:bookmarkEnd w:id="69"/>
    </w:p>
    <w:p w14:paraId="5877D5BA" w14:textId="233DE042" w:rsidR="00FC7D0B" w:rsidRDefault="00FC7D0B">
      <w:pPr>
        <w:spacing w:line="240" w:lineRule="auto"/>
      </w:pPr>
    </w:p>
    <w:p w14:paraId="31DEF89F" w14:textId="77777777" w:rsidR="00FC7D0B" w:rsidRPr="00FC7D0B" w:rsidRDefault="00FC7D0B" w:rsidP="00D95738">
      <w:pPr>
        <w:pStyle w:val="ListParagraph"/>
        <w:numPr>
          <w:ilvl w:val="0"/>
          <w:numId w:val="11"/>
        </w:numPr>
        <w:contextualSpacing w:val="0"/>
        <w:jc w:val="both"/>
        <w:outlineLvl w:val="1"/>
        <w:rPr>
          <w:b/>
          <w:vanish/>
          <w:szCs w:val="24"/>
        </w:rPr>
      </w:pPr>
      <w:bookmarkStart w:id="70" w:name="_Toc75264757"/>
      <w:bookmarkStart w:id="71" w:name="_Toc75264800"/>
      <w:bookmarkEnd w:id="70"/>
      <w:bookmarkEnd w:id="71"/>
    </w:p>
    <w:p w14:paraId="323A0590" w14:textId="77777777" w:rsidR="00FC7D0B" w:rsidRPr="00FC7D0B" w:rsidRDefault="00FC7D0B" w:rsidP="00D95738">
      <w:pPr>
        <w:pStyle w:val="ListParagraph"/>
        <w:numPr>
          <w:ilvl w:val="0"/>
          <w:numId w:val="11"/>
        </w:numPr>
        <w:contextualSpacing w:val="0"/>
        <w:jc w:val="both"/>
        <w:outlineLvl w:val="1"/>
        <w:rPr>
          <w:b/>
          <w:vanish/>
          <w:szCs w:val="24"/>
        </w:rPr>
      </w:pPr>
      <w:bookmarkStart w:id="72" w:name="_Toc75264758"/>
      <w:bookmarkStart w:id="73" w:name="_Toc75264801"/>
      <w:bookmarkEnd w:id="72"/>
      <w:bookmarkEnd w:id="73"/>
    </w:p>
    <w:p w14:paraId="130DAE02" w14:textId="77777777" w:rsidR="00FC7D0B" w:rsidRPr="00FC7D0B" w:rsidRDefault="00FC7D0B" w:rsidP="00D95738">
      <w:pPr>
        <w:pStyle w:val="ListParagraph"/>
        <w:numPr>
          <w:ilvl w:val="0"/>
          <w:numId w:val="11"/>
        </w:numPr>
        <w:contextualSpacing w:val="0"/>
        <w:jc w:val="both"/>
        <w:outlineLvl w:val="1"/>
        <w:rPr>
          <w:b/>
          <w:vanish/>
          <w:szCs w:val="24"/>
        </w:rPr>
      </w:pPr>
      <w:bookmarkStart w:id="74" w:name="_Toc75264759"/>
      <w:bookmarkStart w:id="75" w:name="_Toc75264802"/>
      <w:bookmarkEnd w:id="74"/>
      <w:bookmarkEnd w:id="75"/>
    </w:p>
    <w:p w14:paraId="3DC1FD68" w14:textId="77777777" w:rsidR="00FC7D0B" w:rsidRPr="00FC7D0B" w:rsidRDefault="00FC7D0B" w:rsidP="00D95738">
      <w:pPr>
        <w:pStyle w:val="ListParagraph"/>
        <w:numPr>
          <w:ilvl w:val="0"/>
          <w:numId w:val="11"/>
        </w:numPr>
        <w:contextualSpacing w:val="0"/>
        <w:jc w:val="both"/>
        <w:outlineLvl w:val="1"/>
        <w:rPr>
          <w:b/>
          <w:vanish/>
          <w:szCs w:val="24"/>
        </w:rPr>
      </w:pPr>
      <w:bookmarkStart w:id="76" w:name="_Toc75264760"/>
      <w:bookmarkStart w:id="77" w:name="_Toc75264803"/>
      <w:bookmarkEnd w:id="76"/>
      <w:bookmarkEnd w:id="77"/>
    </w:p>
    <w:p w14:paraId="17D0FB0D" w14:textId="0ED9348F" w:rsidR="00FC7D0B" w:rsidRPr="00E009BE" w:rsidRDefault="00FC7D0B" w:rsidP="00E009BE">
      <w:pPr>
        <w:pStyle w:val="Heading2"/>
      </w:pPr>
      <w:bookmarkStart w:id="78" w:name="_Toc75264804"/>
      <w:r w:rsidRPr="00E009BE">
        <w:t>Analisis Sistem</w:t>
      </w:r>
      <w:bookmarkEnd w:id="78"/>
    </w:p>
    <w:p w14:paraId="615483E0" w14:textId="52561CF6" w:rsidR="00FC7D0B" w:rsidRDefault="00BB145D" w:rsidP="00BE3FD5">
      <w:pPr>
        <w:ind w:firstLine="576"/>
        <w:jc w:val="both"/>
      </w:pPr>
      <w:r>
        <w:t>Sistem yang dikembangkan merupakan sebuah aplikasi jual beli online (</w:t>
      </w:r>
      <w:r>
        <w:rPr>
          <w:i/>
          <w:iCs/>
        </w:rPr>
        <w:t>marketplace</w:t>
      </w:r>
      <w:r>
        <w:t>) berbasis mobile android yang temasuk dalam salah satu intitas dalam sistem manajemen rantai pasok Panen-Panen</w:t>
      </w:r>
      <w:r w:rsidR="001D4827">
        <w:t xml:space="preserve"> untuk memangkas proses distribusi dari produsen ke pembeli tanpa campur tangan tengkulak</w:t>
      </w:r>
      <w:r w:rsidR="00B573C8">
        <w:t xml:space="preserve">. PT. Infonika Parasa selaku mitra telah </w:t>
      </w:r>
      <w:r w:rsidR="00A44B0C">
        <w:t>menjelaskan kebutuhan-kebutuhan yang diperlukan pada aplikasi yang akan dibuat.</w:t>
      </w:r>
      <w:r w:rsidR="005710FD">
        <w:t xml:space="preserve"> Pada gambar 4.1 digambarkan input, proses, dan output data yang dihasilkan dalam aplikasi marketplace, dimana input pada aplikasi marketplace yaitu</w:t>
      </w:r>
      <w:r w:rsidR="00F85862">
        <w:t xml:space="preserve"> setiap transaksi yang terjadi dalam sistem serta produk-produk yang dipasarkan oleh penjual yang terdaftar dalam sistem yang kemudian produk tersebut akan di seleksi terlebih dahulu sebelum dijajakan pada aplikasi sehingga produk-produk yang tampil merupakan produk hasil seleksi oleh admin Panen-Panen. Output yang dihasilkan adalah barang hasil transaksi atau pesanan yang masuk dimana transaksi tersebut akan tercatat pada sistem Panen-Panen yang kemudian akan diteruskan ke proses pengiriman.</w:t>
      </w:r>
    </w:p>
    <w:p w14:paraId="4CA1E4C7" w14:textId="77777777" w:rsidR="00F85862" w:rsidRPr="00BB145D" w:rsidRDefault="00F85862" w:rsidP="00E009BE">
      <w:pPr>
        <w:ind w:firstLine="576"/>
        <w:jc w:val="both"/>
      </w:pPr>
    </w:p>
    <w:p w14:paraId="4708F5E9" w14:textId="77777777" w:rsidR="005710FD" w:rsidRDefault="004F5D79" w:rsidP="005710FD">
      <w:pPr>
        <w:keepNext/>
      </w:pPr>
      <w:r>
        <w:rPr>
          <w:noProof/>
          <w:color w:val="000000" w:themeColor="text1"/>
        </w:rPr>
        <w:drawing>
          <wp:inline distT="0" distB="0" distL="0" distR="0" wp14:anchorId="0FDAB069" wp14:editId="53AE6E75">
            <wp:extent cx="5276850" cy="895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6850" cy="895350"/>
                    </a:xfrm>
                    <a:prstGeom prst="rect">
                      <a:avLst/>
                    </a:prstGeom>
                    <a:noFill/>
                    <a:ln>
                      <a:noFill/>
                    </a:ln>
                  </pic:spPr>
                </pic:pic>
              </a:graphicData>
            </a:graphic>
          </wp:inline>
        </w:drawing>
      </w:r>
    </w:p>
    <w:p w14:paraId="0050E05C" w14:textId="7FE7F1B3" w:rsidR="00FC7D0B" w:rsidRDefault="005710FD" w:rsidP="005710FD">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w:t>
      </w:r>
      <w:r w:rsidR="00E70D4B">
        <w:fldChar w:fldCharType="end"/>
      </w:r>
      <w:r w:rsidR="00BA1918">
        <w:t xml:space="preserve"> Diagram Blok Perancangan Sistem</w:t>
      </w:r>
    </w:p>
    <w:p w14:paraId="57408A75" w14:textId="620C89E3" w:rsidR="00F85862" w:rsidRDefault="00F85862" w:rsidP="00F85862"/>
    <w:p w14:paraId="56330DDD" w14:textId="1334B2AF" w:rsidR="000C6BAA" w:rsidRPr="000C6BAA" w:rsidRDefault="00F14E6C" w:rsidP="000C6BAA">
      <w:pPr>
        <w:pStyle w:val="Heading3"/>
      </w:pPr>
      <w:r>
        <w:t xml:space="preserve">Analisis </w:t>
      </w:r>
      <w:r w:rsidR="007F6B31">
        <w:t>Kebutuhan Fungsional</w:t>
      </w:r>
    </w:p>
    <w:p w14:paraId="1C425424" w14:textId="1BD4D208" w:rsidR="008456EB" w:rsidRDefault="0018260D" w:rsidP="00F44221">
      <w:pPr>
        <w:ind w:firstLine="720"/>
        <w:jc w:val="both"/>
      </w:pPr>
      <w:r>
        <w:t>Kebutuhan fungsional merupakan kebutuhan yang berisi layanan/fitur apa saja yang nantinya terdapat oleh sistem. Berikut</w:t>
      </w:r>
      <w:r w:rsidR="008456EB">
        <w:t xml:space="preserve"> fitur-fitur</w:t>
      </w:r>
      <w:r>
        <w:t xml:space="preserve"> pada aplikasi yang akan dibangun</w:t>
      </w:r>
      <w:r w:rsidR="000E506C">
        <w:t>, dijelaskan pada tabel 4.1</w:t>
      </w:r>
      <w:r>
        <w:t>:</w:t>
      </w:r>
    </w:p>
    <w:p w14:paraId="2CD53162" w14:textId="48DFCADD" w:rsidR="00CC3D70" w:rsidRDefault="00CC3D70" w:rsidP="00D95738">
      <w:pPr>
        <w:pStyle w:val="ListParagraph"/>
        <w:numPr>
          <w:ilvl w:val="0"/>
          <w:numId w:val="14"/>
        </w:numPr>
        <w:jc w:val="both"/>
      </w:pPr>
      <w:r>
        <w:t>Fungsi pendaftaran pengguna</w:t>
      </w:r>
    </w:p>
    <w:p w14:paraId="4E8A35B4" w14:textId="24B0C729" w:rsidR="00B94C4E" w:rsidRDefault="00B94C4E" w:rsidP="00D95738">
      <w:pPr>
        <w:pStyle w:val="ListParagraph"/>
        <w:numPr>
          <w:ilvl w:val="0"/>
          <w:numId w:val="14"/>
        </w:numPr>
        <w:jc w:val="both"/>
      </w:pPr>
      <w:r>
        <w:t>Fungsi jual beli produk</w:t>
      </w:r>
    </w:p>
    <w:p w14:paraId="5E987E68" w14:textId="29F9ECC2" w:rsidR="00B94C4E" w:rsidRDefault="00B94C4E" w:rsidP="00D95738">
      <w:pPr>
        <w:pStyle w:val="ListParagraph"/>
        <w:numPr>
          <w:ilvl w:val="0"/>
          <w:numId w:val="14"/>
        </w:numPr>
        <w:jc w:val="both"/>
      </w:pPr>
      <w:r>
        <w:t>Fungsi keranjang belanja</w:t>
      </w:r>
    </w:p>
    <w:p w14:paraId="73FC97C1" w14:textId="370C6CA3" w:rsidR="00B94C4E" w:rsidRDefault="00B94C4E" w:rsidP="00D95738">
      <w:pPr>
        <w:pStyle w:val="ListParagraph"/>
        <w:numPr>
          <w:ilvl w:val="0"/>
          <w:numId w:val="14"/>
        </w:numPr>
        <w:jc w:val="both"/>
      </w:pPr>
      <w:r>
        <w:t>Fungsi lelang produk</w:t>
      </w:r>
    </w:p>
    <w:p w14:paraId="72B06D06" w14:textId="53C98184" w:rsidR="00B94C4E" w:rsidRDefault="00B94C4E" w:rsidP="00D95738">
      <w:pPr>
        <w:pStyle w:val="ListParagraph"/>
        <w:numPr>
          <w:ilvl w:val="0"/>
          <w:numId w:val="14"/>
        </w:numPr>
        <w:jc w:val="both"/>
      </w:pPr>
      <w:r>
        <w:t>Fungsi pengelolaan pesanan</w:t>
      </w:r>
    </w:p>
    <w:p w14:paraId="747A8755" w14:textId="18F74F47" w:rsidR="00B94C4E" w:rsidRDefault="00B94C4E" w:rsidP="00D95738">
      <w:pPr>
        <w:pStyle w:val="ListParagraph"/>
        <w:numPr>
          <w:ilvl w:val="0"/>
          <w:numId w:val="14"/>
        </w:numPr>
        <w:jc w:val="both"/>
      </w:pPr>
      <w:r>
        <w:lastRenderedPageBreak/>
        <w:t>Fungsi pencarian produk</w:t>
      </w:r>
    </w:p>
    <w:p w14:paraId="437A6D50" w14:textId="34A0D75D" w:rsidR="00B94C4E" w:rsidRDefault="00B94C4E" w:rsidP="00D95738">
      <w:pPr>
        <w:pStyle w:val="ListParagraph"/>
        <w:numPr>
          <w:ilvl w:val="0"/>
          <w:numId w:val="14"/>
        </w:numPr>
        <w:jc w:val="both"/>
      </w:pPr>
      <w:r>
        <w:t xml:space="preserve">Fungsi </w:t>
      </w:r>
      <w:r w:rsidRPr="00B94C4E">
        <w:rPr>
          <w:i/>
          <w:iCs/>
        </w:rPr>
        <w:t>booking</w:t>
      </w:r>
      <w:r>
        <w:t xml:space="preserve"> hasil panen</w:t>
      </w:r>
    </w:p>
    <w:p w14:paraId="1779865D" w14:textId="5AB1A7CB" w:rsidR="00F44221" w:rsidRDefault="00C314A1" w:rsidP="00F44221">
      <w:pPr>
        <w:pStyle w:val="Heading3"/>
      </w:pPr>
      <w:bookmarkStart w:id="79" w:name="_Toc75264805"/>
      <w:r>
        <w:t xml:space="preserve">Analisis </w:t>
      </w:r>
      <w:r w:rsidR="00F44221">
        <w:t>Kebutuhan Non-Fungsional</w:t>
      </w:r>
    </w:p>
    <w:p w14:paraId="5312C706" w14:textId="783AD374" w:rsidR="00F44221" w:rsidRDefault="00F44221" w:rsidP="00F44221">
      <w:pPr>
        <w:ind w:firstLine="720"/>
        <w:jc w:val="both"/>
      </w:pPr>
      <w:r>
        <w:t>Kebutuhan non-fungsional adalah kebutuhan yang tidak secara langsung terkait dalam fitur tertentu dalam sistem. Berikut kebutuhan non-fungsional pada sistem yang akan dibuat:</w:t>
      </w:r>
    </w:p>
    <w:p w14:paraId="45D6A05E" w14:textId="6854EABB" w:rsidR="00F44221" w:rsidRPr="00CC3D70" w:rsidRDefault="00CC3D70" w:rsidP="00D95738">
      <w:pPr>
        <w:pStyle w:val="ListParagraph"/>
        <w:numPr>
          <w:ilvl w:val="0"/>
          <w:numId w:val="15"/>
        </w:numPr>
      </w:pPr>
      <w:r>
        <w:t xml:space="preserve">Kegiatan tawar menawar lelang pada aplikasi dilakukan secara </w:t>
      </w:r>
      <w:r>
        <w:rPr>
          <w:i/>
          <w:iCs/>
        </w:rPr>
        <w:t>real time</w:t>
      </w:r>
    </w:p>
    <w:p w14:paraId="1CBE05AA" w14:textId="547760FD" w:rsidR="00CC3D70" w:rsidRPr="00CC3D70" w:rsidRDefault="00CC3D70" w:rsidP="00D95738">
      <w:pPr>
        <w:pStyle w:val="ListParagraph"/>
        <w:numPr>
          <w:ilvl w:val="0"/>
          <w:numId w:val="15"/>
        </w:numPr>
      </w:pPr>
      <w:r>
        <w:rPr>
          <w:iCs/>
          <w:szCs w:val="24"/>
        </w:rPr>
        <w:t>Aplikasi mempunyai fitur keamanan pengguna menggunakan OTP ketika masuk aplikasi</w:t>
      </w:r>
    </w:p>
    <w:p w14:paraId="02D0ADF2" w14:textId="60BF1C8E" w:rsidR="00CC3D70" w:rsidRPr="00CC3D70" w:rsidRDefault="00CC3D70" w:rsidP="00D95738">
      <w:pPr>
        <w:pStyle w:val="ListParagraph"/>
        <w:numPr>
          <w:ilvl w:val="0"/>
          <w:numId w:val="15"/>
        </w:numPr>
      </w:pPr>
      <w:r>
        <w:rPr>
          <w:iCs/>
          <w:szCs w:val="24"/>
        </w:rPr>
        <w:t>Tampilan yang menarik dan nyaman digunakan pengguna</w:t>
      </w:r>
    </w:p>
    <w:p w14:paraId="1EB758F7" w14:textId="419EF081" w:rsidR="00CC3D70" w:rsidRDefault="00CC3D70" w:rsidP="00120F29">
      <w:pPr>
        <w:pStyle w:val="Heading3"/>
      </w:pPr>
      <w:r>
        <w:t>Identifikasi Fitur</w:t>
      </w:r>
    </w:p>
    <w:p w14:paraId="2AEBC273" w14:textId="15AE8E8A" w:rsidR="00120F29" w:rsidRDefault="00120F29" w:rsidP="00120F29">
      <w:pPr>
        <w:ind w:firstLine="720"/>
      </w:pPr>
      <w:r>
        <w:rPr>
          <w:iCs/>
        </w:rPr>
        <w:t>Berdasarkan kebutuhan fungsional yang telah disebutkan dalam sub bab 4.1.2, maka dihasilkan identifikasi fitur dalam Tabel 4.1.</w:t>
      </w:r>
    </w:p>
    <w:p w14:paraId="381657C3" w14:textId="66D5B76A" w:rsidR="00601ABD" w:rsidRDefault="00601ABD" w:rsidP="00BD34FD">
      <w:pPr>
        <w:pStyle w:val="Caption"/>
        <w:keepNext/>
        <w:spacing w:before="240"/>
      </w:pPr>
      <w:bookmarkStart w:id="80" w:name="_Toc76588400"/>
      <w:r>
        <w:t xml:space="preserve">Tabel </w:t>
      </w:r>
      <w:r w:rsidR="00BD34FD">
        <w:t>4.</w:t>
      </w:r>
      <w:r w:rsidR="00BB511B">
        <w:fldChar w:fldCharType="begin"/>
      </w:r>
      <w:r w:rsidR="00BB511B">
        <w:instrText xml:space="preserve"> STYLEREF 1 \s </w:instrText>
      </w:r>
      <w:r w:rsidR="00BB511B">
        <w:fldChar w:fldCharType="separate"/>
      </w:r>
      <w:r w:rsidR="00BB511B">
        <w:rPr>
          <w:noProof/>
        </w:rPr>
        <w:t>IV</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1</w:t>
      </w:r>
      <w:r w:rsidR="00BB511B">
        <w:fldChar w:fldCharType="end"/>
      </w:r>
      <w:r w:rsidR="00BD34FD">
        <w:t xml:space="preserve"> Identifikasi Fitur</w:t>
      </w:r>
      <w:bookmarkEnd w:id="80"/>
    </w:p>
    <w:tbl>
      <w:tblPr>
        <w:tblStyle w:val="TableGrid"/>
        <w:tblW w:w="8364" w:type="dxa"/>
        <w:tblInd w:w="-5" w:type="dxa"/>
        <w:tblLook w:val="04A0" w:firstRow="1" w:lastRow="0" w:firstColumn="1" w:lastColumn="0" w:noHBand="0" w:noVBand="1"/>
      </w:tblPr>
      <w:tblGrid>
        <w:gridCol w:w="2268"/>
        <w:gridCol w:w="6096"/>
      </w:tblGrid>
      <w:tr w:rsidR="00120F29" w14:paraId="3F745A13" w14:textId="77777777" w:rsidTr="00FC7EF5">
        <w:tc>
          <w:tcPr>
            <w:tcW w:w="2268" w:type="dxa"/>
          </w:tcPr>
          <w:p w14:paraId="6AA81C07" w14:textId="77777777" w:rsidR="00120F29" w:rsidRDefault="00120F29" w:rsidP="00FC7EF5">
            <w:pPr>
              <w:jc w:val="center"/>
            </w:pPr>
            <w:r>
              <w:t>Fitur</w:t>
            </w:r>
          </w:p>
        </w:tc>
        <w:tc>
          <w:tcPr>
            <w:tcW w:w="6096" w:type="dxa"/>
          </w:tcPr>
          <w:p w14:paraId="4E481C59" w14:textId="77777777" w:rsidR="00120F29" w:rsidRDefault="00120F29" w:rsidP="00FC7EF5">
            <w:pPr>
              <w:jc w:val="center"/>
            </w:pPr>
            <w:r>
              <w:t>Deskripsi</w:t>
            </w:r>
          </w:p>
        </w:tc>
      </w:tr>
      <w:tr w:rsidR="00120F29" w14:paraId="2760A2DC" w14:textId="77777777" w:rsidTr="00FC7EF5">
        <w:tc>
          <w:tcPr>
            <w:tcW w:w="2268" w:type="dxa"/>
            <w:vAlign w:val="center"/>
          </w:tcPr>
          <w:p w14:paraId="6DB05946" w14:textId="77777777" w:rsidR="00120F29" w:rsidRPr="00C33499" w:rsidRDefault="00120F29" w:rsidP="00FC7EF5">
            <w:pPr>
              <w:jc w:val="center"/>
              <w:rPr>
                <w:i/>
                <w:iCs/>
              </w:rPr>
            </w:pPr>
            <w:r w:rsidRPr="00C33499">
              <w:rPr>
                <w:i/>
                <w:iCs/>
              </w:rPr>
              <w:t>Explore</w:t>
            </w:r>
          </w:p>
        </w:tc>
        <w:tc>
          <w:tcPr>
            <w:tcW w:w="6096" w:type="dxa"/>
          </w:tcPr>
          <w:p w14:paraId="215DD27C" w14:textId="77777777" w:rsidR="00120F29" w:rsidRDefault="00120F29" w:rsidP="00FC7EF5">
            <w:r>
              <w:t>Pengguna dapat melihat produk-produk hasil panen yang direkomendasikan berdasarkan lokasi terdekat, selain produk hasil panen, terdapat juga produk olahan, paket menu resep masakan dan catering.</w:t>
            </w:r>
          </w:p>
        </w:tc>
      </w:tr>
      <w:tr w:rsidR="00120F29" w14:paraId="68F7146B" w14:textId="77777777" w:rsidTr="00FC7EF5">
        <w:tc>
          <w:tcPr>
            <w:tcW w:w="2268" w:type="dxa"/>
            <w:vAlign w:val="center"/>
          </w:tcPr>
          <w:p w14:paraId="41549429" w14:textId="77777777" w:rsidR="00120F29" w:rsidRDefault="00120F29" w:rsidP="00FC7EF5">
            <w:pPr>
              <w:jc w:val="center"/>
            </w:pPr>
            <w:r>
              <w:t>Jual &amp; beli</w:t>
            </w:r>
          </w:p>
        </w:tc>
        <w:tc>
          <w:tcPr>
            <w:tcW w:w="6096" w:type="dxa"/>
          </w:tcPr>
          <w:p w14:paraId="64C4B23F" w14:textId="77777777" w:rsidR="00120F29" w:rsidRDefault="00120F29" w:rsidP="00FC7EF5">
            <w:r>
              <w:t>Pembeli dan pemilik toko dapat melakukan transaksi secara langsung melalui aplikasi marketplace Panen-Panen.</w:t>
            </w:r>
          </w:p>
        </w:tc>
      </w:tr>
      <w:tr w:rsidR="00120F29" w14:paraId="3297D901" w14:textId="77777777" w:rsidTr="00FC7EF5">
        <w:tc>
          <w:tcPr>
            <w:tcW w:w="2268" w:type="dxa"/>
            <w:vAlign w:val="center"/>
          </w:tcPr>
          <w:p w14:paraId="69D73E89" w14:textId="77777777" w:rsidR="00120F29" w:rsidRPr="00F122A9" w:rsidRDefault="00120F29" w:rsidP="00FC7EF5">
            <w:pPr>
              <w:jc w:val="center"/>
              <w:rPr>
                <w:i/>
                <w:iCs/>
              </w:rPr>
            </w:pPr>
            <w:r w:rsidRPr="00F122A9">
              <w:rPr>
                <w:i/>
                <w:iCs/>
              </w:rPr>
              <w:t>Cart</w:t>
            </w:r>
          </w:p>
        </w:tc>
        <w:tc>
          <w:tcPr>
            <w:tcW w:w="6096" w:type="dxa"/>
          </w:tcPr>
          <w:p w14:paraId="0186FCAB" w14:textId="77777777" w:rsidR="00120F29" w:rsidRPr="003A3285" w:rsidRDefault="00120F29" w:rsidP="00FC7EF5">
            <w:r w:rsidRPr="003A3285">
              <w:rPr>
                <w:i/>
                <w:iCs/>
              </w:rPr>
              <w:t>Cart</w:t>
            </w:r>
            <w:r>
              <w:t xml:space="preserve"> atau keranjang memudahkan pengguna dalam mengelompokan barang yang akan dibeli sebelum melakukan </w:t>
            </w:r>
            <w:r w:rsidRPr="003A3285">
              <w:rPr>
                <w:i/>
                <w:iCs/>
              </w:rPr>
              <w:t>checkout</w:t>
            </w:r>
            <w:r>
              <w:t>.</w:t>
            </w:r>
          </w:p>
        </w:tc>
      </w:tr>
      <w:tr w:rsidR="00120F29" w14:paraId="506CCBE5" w14:textId="77777777" w:rsidTr="00FC7EF5">
        <w:tc>
          <w:tcPr>
            <w:tcW w:w="2268" w:type="dxa"/>
            <w:vAlign w:val="center"/>
          </w:tcPr>
          <w:p w14:paraId="066CCDA4" w14:textId="77777777" w:rsidR="00120F29" w:rsidRPr="00802D56" w:rsidRDefault="00120F29" w:rsidP="00FC7EF5">
            <w:pPr>
              <w:jc w:val="center"/>
            </w:pPr>
            <w:r>
              <w:t>Lelang</w:t>
            </w:r>
          </w:p>
        </w:tc>
        <w:tc>
          <w:tcPr>
            <w:tcW w:w="6096" w:type="dxa"/>
          </w:tcPr>
          <w:p w14:paraId="1719B621" w14:textId="77777777" w:rsidR="00120F29" w:rsidRDefault="00120F29" w:rsidP="00FC7EF5">
            <w:r>
              <w:t>Pengguna dapat melakukan pembelian secara lelang dengan memasang harga penawaran pada produk yang dilelangkan.</w:t>
            </w:r>
          </w:p>
        </w:tc>
      </w:tr>
      <w:tr w:rsidR="00120F29" w14:paraId="4321B3D2" w14:textId="77777777" w:rsidTr="00FC7EF5">
        <w:tc>
          <w:tcPr>
            <w:tcW w:w="2268" w:type="dxa"/>
            <w:vAlign w:val="center"/>
          </w:tcPr>
          <w:p w14:paraId="78D6DF5A" w14:textId="77777777" w:rsidR="00120F29" w:rsidRDefault="00120F29" w:rsidP="00FC7EF5">
            <w:pPr>
              <w:jc w:val="center"/>
            </w:pPr>
            <w:r>
              <w:t>Metode pembayaran</w:t>
            </w:r>
          </w:p>
        </w:tc>
        <w:tc>
          <w:tcPr>
            <w:tcW w:w="6096" w:type="dxa"/>
          </w:tcPr>
          <w:p w14:paraId="6643690B" w14:textId="77777777" w:rsidR="00120F29" w:rsidRDefault="00120F29" w:rsidP="00FC7EF5">
            <w:r>
              <w:t>Pengguna dapat memilih berbagai metode pembayaran yang tersedia pada aplikasi saat melakukan pembayaran.</w:t>
            </w:r>
          </w:p>
        </w:tc>
      </w:tr>
      <w:tr w:rsidR="00120F29" w14:paraId="669D4C68" w14:textId="77777777" w:rsidTr="00FC7EF5">
        <w:tc>
          <w:tcPr>
            <w:tcW w:w="2268" w:type="dxa"/>
            <w:vAlign w:val="center"/>
          </w:tcPr>
          <w:p w14:paraId="7EFC5D8C" w14:textId="77777777" w:rsidR="00120F29" w:rsidRPr="00E5790F" w:rsidRDefault="00120F29" w:rsidP="00FC7EF5">
            <w:pPr>
              <w:jc w:val="center"/>
            </w:pPr>
            <w:r>
              <w:t>Sub-kategori</w:t>
            </w:r>
          </w:p>
        </w:tc>
        <w:tc>
          <w:tcPr>
            <w:tcW w:w="6096" w:type="dxa"/>
          </w:tcPr>
          <w:p w14:paraId="329DB108" w14:textId="77777777" w:rsidR="00120F29" w:rsidRDefault="00120F29" w:rsidP="00FC7EF5">
            <w:r>
              <w:t>Terdapat pengelompokan produk untuk memudahkan pengguna dalam mencari produk yang diinginkan, seperti produk segar, olahan, catering, dll.</w:t>
            </w:r>
          </w:p>
        </w:tc>
      </w:tr>
      <w:tr w:rsidR="00120F29" w14:paraId="66BA703C" w14:textId="77777777" w:rsidTr="00FC7EF5">
        <w:tc>
          <w:tcPr>
            <w:tcW w:w="2268" w:type="dxa"/>
            <w:vAlign w:val="center"/>
          </w:tcPr>
          <w:p w14:paraId="3B891D14" w14:textId="77777777" w:rsidR="00120F29" w:rsidRDefault="00120F29" w:rsidP="00FC7EF5">
            <w:pPr>
              <w:jc w:val="center"/>
            </w:pPr>
            <w:r>
              <w:lastRenderedPageBreak/>
              <w:t>Manjemen pesanan &amp; transaksi</w:t>
            </w:r>
          </w:p>
        </w:tc>
        <w:tc>
          <w:tcPr>
            <w:tcW w:w="6096" w:type="dxa"/>
          </w:tcPr>
          <w:p w14:paraId="162D664E" w14:textId="77777777" w:rsidR="00120F29" w:rsidRDefault="00120F29" w:rsidP="00FC7EF5">
            <w:r>
              <w:t>Pengguna dapat melihat status transaksi dan pemilik toko dapat mengelola pesanan yang masuk.</w:t>
            </w:r>
          </w:p>
        </w:tc>
      </w:tr>
      <w:tr w:rsidR="00120F29" w14:paraId="49E96067" w14:textId="77777777" w:rsidTr="00FC7EF5">
        <w:tc>
          <w:tcPr>
            <w:tcW w:w="2268" w:type="dxa"/>
            <w:vAlign w:val="center"/>
          </w:tcPr>
          <w:p w14:paraId="1970ACF4" w14:textId="77777777" w:rsidR="00120F29" w:rsidRDefault="00120F29" w:rsidP="00FC7EF5">
            <w:pPr>
              <w:jc w:val="center"/>
            </w:pPr>
            <w:r>
              <w:t>Pencarian Produk</w:t>
            </w:r>
          </w:p>
        </w:tc>
        <w:tc>
          <w:tcPr>
            <w:tcW w:w="6096" w:type="dxa"/>
          </w:tcPr>
          <w:p w14:paraId="12A7C97C" w14:textId="77777777" w:rsidR="00120F29" w:rsidRDefault="00120F29" w:rsidP="00FC7EF5">
            <w:r>
              <w:t>Pengguna dapat mencari produk yang diinginkan melalui kolom pencarian.</w:t>
            </w:r>
          </w:p>
        </w:tc>
      </w:tr>
      <w:tr w:rsidR="00120F29" w14:paraId="78DD6250" w14:textId="77777777" w:rsidTr="00FC7EF5">
        <w:tc>
          <w:tcPr>
            <w:tcW w:w="2268" w:type="dxa"/>
            <w:vAlign w:val="center"/>
          </w:tcPr>
          <w:p w14:paraId="19243EC4" w14:textId="77777777" w:rsidR="00120F29" w:rsidRDefault="00120F29" w:rsidP="00FC7EF5">
            <w:pPr>
              <w:jc w:val="center"/>
            </w:pPr>
            <w:r>
              <w:t>Promo</w:t>
            </w:r>
          </w:p>
        </w:tc>
        <w:tc>
          <w:tcPr>
            <w:tcW w:w="6096" w:type="dxa"/>
          </w:tcPr>
          <w:p w14:paraId="1E889589" w14:textId="77777777" w:rsidR="00120F29" w:rsidRDefault="00120F29" w:rsidP="00FC7EF5">
            <w:r>
              <w:t>Merupakan potongan harga pada beberapa produk yang ditetapkan sebagai promo.</w:t>
            </w:r>
          </w:p>
        </w:tc>
      </w:tr>
      <w:tr w:rsidR="00120F29" w14:paraId="29A68121" w14:textId="77777777" w:rsidTr="00FC7EF5">
        <w:tc>
          <w:tcPr>
            <w:tcW w:w="2268" w:type="dxa"/>
            <w:vAlign w:val="center"/>
          </w:tcPr>
          <w:p w14:paraId="60118415" w14:textId="77777777" w:rsidR="00120F29" w:rsidRDefault="00120F29" w:rsidP="00FC7EF5">
            <w:pPr>
              <w:jc w:val="center"/>
            </w:pPr>
            <w:r>
              <w:t>Grosir</w:t>
            </w:r>
          </w:p>
        </w:tc>
        <w:tc>
          <w:tcPr>
            <w:tcW w:w="6096" w:type="dxa"/>
          </w:tcPr>
          <w:p w14:paraId="1B04FE8F" w14:textId="77777777" w:rsidR="00120F29" w:rsidRDefault="00120F29" w:rsidP="00FC7EF5">
            <w:r>
              <w:t>Merupakan potongan harga pada produk ketika dilakukan pembelian sesuai ketentuan harga grosir.</w:t>
            </w:r>
          </w:p>
        </w:tc>
      </w:tr>
      <w:tr w:rsidR="00120F29" w14:paraId="6D50DE47" w14:textId="77777777" w:rsidTr="00FC7EF5">
        <w:tc>
          <w:tcPr>
            <w:tcW w:w="2268" w:type="dxa"/>
            <w:vAlign w:val="center"/>
          </w:tcPr>
          <w:p w14:paraId="73B485E8" w14:textId="77777777" w:rsidR="00120F29" w:rsidRDefault="00120F29" w:rsidP="00FC7EF5">
            <w:pPr>
              <w:jc w:val="center"/>
            </w:pPr>
            <w:r>
              <w:t>Potensi</w:t>
            </w:r>
          </w:p>
        </w:tc>
        <w:tc>
          <w:tcPr>
            <w:tcW w:w="6096" w:type="dxa"/>
          </w:tcPr>
          <w:p w14:paraId="6F821AF3" w14:textId="77777777" w:rsidR="00120F29" w:rsidRDefault="00120F29" w:rsidP="00FC7EF5">
            <w:r>
              <w:t>Merupakan prediksi komoditas yang akan mengalami panen pada bulan berikutnya sehingga pengguna dapat melakukan pemesanan pada hasil panen yang akan datang.</w:t>
            </w:r>
          </w:p>
        </w:tc>
      </w:tr>
      <w:tr w:rsidR="00120F29" w14:paraId="5FD370A1" w14:textId="77777777" w:rsidTr="00FC7EF5">
        <w:tc>
          <w:tcPr>
            <w:tcW w:w="2268" w:type="dxa"/>
            <w:vAlign w:val="center"/>
          </w:tcPr>
          <w:p w14:paraId="526C2953" w14:textId="77777777" w:rsidR="00120F29" w:rsidRDefault="00120F29" w:rsidP="00FC7EF5">
            <w:pPr>
              <w:jc w:val="center"/>
            </w:pPr>
            <w:r>
              <w:t>Gabung mitra</w:t>
            </w:r>
          </w:p>
        </w:tc>
        <w:tc>
          <w:tcPr>
            <w:tcW w:w="6096" w:type="dxa"/>
          </w:tcPr>
          <w:p w14:paraId="1A7A45C6" w14:textId="77777777" w:rsidR="00120F29" w:rsidRDefault="00120F29" w:rsidP="00FC7EF5">
            <w:r>
              <w:t>Pengguna dapat mendaftarkan diri sebagai mitra dan berkrontribusi sebagai penjual/podusen dalam sistem manajemen rantai pasok Panen-Panen.</w:t>
            </w:r>
          </w:p>
        </w:tc>
      </w:tr>
      <w:tr w:rsidR="00120F29" w14:paraId="74BC9E3D" w14:textId="77777777" w:rsidTr="00FC7EF5">
        <w:tc>
          <w:tcPr>
            <w:tcW w:w="2268" w:type="dxa"/>
            <w:vAlign w:val="center"/>
          </w:tcPr>
          <w:p w14:paraId="4D94B711" w14:textId="77777777" w:rsidR="00120F29" w:rsidRDefault="00120F29" w:rsidP="00FC7EF5">
            <w:pPr>
              <w:jc w:val="center"/>
            </w:pPr>
            <w:r>
              <w:t>Kisah inspirasi</w:t>
            </w:r>
          </w:p>
        </w:tc>
        <w:tc>
          <w:tcPr>
            <w:tcW w:w="6096" w:type="dxa"/>
          </w:tcPr>
          <w:p w14:paraId="5D3FD433" w14:textId="77777777" w:rsidR="00120F29" w:rsidRDefault="00120F29" w:rsidP="00FC7EF5">
            <w:r>
              <w:t>Merupakan cuplikan kisah inspirasi para produsen mitra Panen-Panen.</w:t>
            </w:r>
          </w:p>
        </w:tc>
      </w:tr>
      <w:tr w:rsidR="00120F29" w14:paraId="0A19829D" w14:textId="77777777" w:rsidTr="00FC7EF5">
        <w:tc>
          <w:tcPr>
            <w:tcW w:w="2268" w:type="dxa"/>
            <w:vAlign w:val="center"/>
          </w:tcPr>
          <w:p w14:paraId="030F71B7" w14:textId="77777777" w:rsidR="00120F29" w:rsidRPr="00E5790F" w:rsidRDefault="00120F29" w:rsidP="00FC7EF5">
            <w:pPr>
              <w:jc w:val="center"/>
              <w:rPr>
                <w:i/>
                <w:iCs/>
              </w:rPr>
            </w:pPr>
            <w:r w:rsidRPr="00E5790F">
              <w:rPr>
                <w:i/>
                <w:iCs/>
              </w:rPr>
              <w:t>Instant courier</w:t>
            </w:r>
          </w:p>
        </w:tc>
        <w:tc>
          <w:tcPr>
            <w:tcW w:w="6096" w:type="dxa"/>
          </w:tcPr>
          <w:p w14:paraId="028A2E29" w14:textId="77777777" w:rsidR="00120F29" w:rsidRDefault="00120F29" w:rsidP="00FC7EF5">
            <w:r>
              <w:t>Merupakan pilihan kurir pada pengiriman instan saat melakukan pembelian produk pada aplikasi Panen-panen.</w:t>
            </w:r>
          </w:p>
        </w:tc>
      </w:tr>
      <w:tr w:rsidR="00120F29" w14:paraId="7DF3CF6D" w14:textId="77777777" w:rsidTr="00FC7EF5">
        <w:tc>
          <w:tcPr>
            <w:tcW w:w="2268" w:type="dxa"/>
            <w:vAlign w:val="center"/>
          </w:tcPr>
          <w:p w14:paraId="0FB46F7D" w14:textId="77777777" w:rsidR="00120F29" w:rsidRPr="00E5790F" w:rsidRDefault="00120F29" w:rsidP="00FC7EF5">
            <w:pPr>
              <w:jc w:val="center"/>
              <w:rPr>
                <w:i/>
                <w:iCs/>
              </w:rPr>
            </w:pPr>
            <w:r w:rsidRPr="00E5790F">
              <w:rPr>
                <w:i/>
                <w:iCs/>
              </w:rPr>
              <w:t>Instant payment</w:t>
            </w:r>
          </w:p>
        </w:tc>
        <w:tc>
          <w:tcPr>
            <w:tcW w:w="6096" w:type="dxa"/>
          </w:tcPr>
          <w:p w14:paraId="1825D1F1" w14:textId="77777777" w:rsidR="00120F29" w:rsidRDefault="00120F29" w:rsidP="00FC7EF5">
            <w:r>
              <w:t>Merupakan metode verifikasi pembayaran secara instan menggunakan dompet digital.</w:t>
            </w:r>
          </w:p>
        </w:tc>
      </w:tr>
      <w:tr w:rsidR="00120F29" w14:paraId="4A2B349A" w14:textId="77777777" w:rsidTr="00FC7EF5">
        <w:tc>
          <w:tcPr>
            <w:tcW w:w="2268" w:type="dxa"/>
            <w:vAlign w:val="center"/>
          </w:tcPr>
          <w:p w14:paraId="0D697E2F" w14:textId="77777777" w:rsidR="00120F29" w:rsidRPr="0020361B" w:rsidRDefault="00120F29" w:rsidP="00FC7EF5">
            <w:pPr>
              <w:jc w:val="center"/>
            </w:pPr>
            <w:r>
              <w:t>Toko</w:t>
            </w:r>
          </w:p>
        </w:tc>
        <w:tc>
          <w:tcPr>
            <w:tcW w:w="6096" w:type="dxa"/>
          </w:tcPr>
          <w:p w14:paraId="231A7C9C" w14:textId="77777777" w:rsidR="00120F29" w:rsidRDefault="00120F29" w:rsidP="00FC7EF5">
            <w:r>
              <w:t>Merupakan tempat penjual makanan olahan memasarkan produknya.</w:t>
            </w:r>
          </w:p>
        </w:tc>
      </w:tr>
    </w:tbl>
    <w:p w14:paraId="64CE416B" w14:textId="77777777" w:rsidR="00CC3D70" w:rsidRDefault="00CC3D70" w:rsidP="00CC3D70"/>
    <w:p w14:paraId="5E941B9C" w14:textId="44CB49B6" w:rsidR="00F44221" w:rsidRDefault="00F44221" w:rsidP="00F44221">
      <w:pPr>
        <w:pStyle w:val="Heading2"/>
      </w:pPr>
      <w:r>
        <w:t>Perancangan Sistem</w:t>
      </w:r>
    </w:p>
    <w:p w14:paraId="5BFDD4CF" w14:textId="7569F1DC" w:rsidR="00F44221" w:rsidRDefault="00120F29" w:rsidP="00F44221">
      <w:pPr>
        <w:pStyle w:val="Heading3"/>
      </w:pPr>
      <w:r>
        <w:t>Desain</w:t>
      </w:r>
      <w:r w:rsidR="00F44221" w:rsidRPr="00E009BE">
        <w:t xml:space="preserve"> Sistem</w:t>
      </w:r>
    </w:p>
    <w:p w14:paraId="7C708785" w14:textId="043DDFB4" w:rsidR="00120F29" w:rsidRDefault="00120F29" w:rsidP="00120F29">
      <w:pPr>
        <w:ind w:firstLine="720"/>
        <w:jc w:val="both"/>
        <w:rPr>
          <w:iCs/>
        </w:rPr>
      </w:pPr>
      <w:r>
        <w:t>Sistem yang akan dikembangkan</w:t>
      </w:r>
      <w:r w:rsidRPr="00120F29">
        <w:t xml:space="preserve"> merupakan aplikasi client side yang berjalan pada perangkat </w:t>
      </w:r>
      <w:r w:rsidRPr="00120F29">
        <w:rPr>
          <w:i/>
          <w:iCs/>
        </w:rPr>
        <w:t>mobile</w:t>
      </w:r>
      <w:r w:rsidRPr="00120F29">
        <w:t xml:space="preserve"> dengan menggunakan kerangka kerja Flutter dalam proses implementasi antarmuka yang kemudian dihubungkan dengan API sebagai perantara untuk menyediakan data yang nantinya akan diolah dan ditampilkan pada antarmuka aplikasi. Data diperoleh dari database dan kemudian diproses oleh backend  sehingga diperoleh API yang siap dikonsumsi oleh aplikasi.</w:t>
      </w:r>
      <w:r w:rsidRPr="00120F29">
        <w:rPr>
          <w:iCs/>
        </w:rPr>
        <w:t xml:space="preserve"> </w:t>
      </w:r>
      <w:r>
        <w:rPr>
          <w:iCs/>
        </w:rPr>
        <w:t>Gambar arsitektur sistem pada aplikasi pabrik pakan ditunjukkan pada Gambar 4.2.</w:t>
      </w:r>
    </w:p>
    <w:p w14:paraId="7AC5B1CC" w14:textId="77777777" w:rsidR="00C76E6B" w:rsidRDefault="00C76E6B" w:rsidP="00C76E6B">
      <w:pPr>
        <w:keepNext/>
        <w:jc w:val="center"/>
      </w:pPr>
      <w:r>
        <w:rPr>
          <w:noProof/>
          <w:color w:val="000000"/>
        </w:rPr>
        <w:lastRenderedPageBreak/>
        <w:drawing>
          <wp:inline distT="0" distB="0" distL="0" distR="0" wp14:anchorId="7C3414EB" wp14:editId="3078A18D">
            <wp:extent cx="2276937" cy="329882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5125"/>
                    <a:stretch/>
                  </pic:blipFill>
                  <pic:spPr bwMode="auto">
                    <a:xfrm>
                      <a:off x="0" y="0"/>
                      <a:ext cx="2280283" cy="3303672"/>
                    </a:xfrm>
                    <a:prstGeom prst="rect">
                      <a:avLst/>
                    </a:prstGeom>
                    <a:noFill/>
                    <a:ln>
                      <a:noFill/>
                    </a:ln>
                    <a:extLst>
                      <a:ext uri="{53640926-AAD7-44D8-BBD7-CCE9431645EC}">
                        <a14:shadowObscured xmlns:a14="http://schemas.microsoft.com/office/drawing/2010/main"/>
                      </a:ext>
                    </a:extLst>
                  </pic:spPr>
                </pic:pic>
              </a:graphicData>
            </a:graphic>
          </wp:inline>
        </w:drawing>
      </w:r>
    </w:p>
    <w:p w14:paraId="505B37F7" w14:textId="5753C96C" w:rsidR="0033638A" w:rsidRPr="0033638A" w:rsidRDefault="00C76E6B" w:rsidP="0033638A">
      <w:pPr>
        <w:pStyle w:val="Caption"/>
        <w:spacing w:after="240"/>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w:t>
      </w:r>
      <w:r w:rsidR="00E70D4B">
        <w:fldChar w:fldCharType="end"/>
      </w:r>
      <w:r w:rsidR="0033638A">
        <w:t xml:space="preserve"> Arsitektur Sistem</w:t>
      </w:r>
    </w:p>
    <w:p w14:paraId="5451CB6C" w14:textId="16ADF625" w:rsidR="00C76E6B" w:rsidRDefault="00C76E6B" w:rsidP="00C76E6B">
      <w:pPr>
        <w:pStyle w:val="Heading3"/>
        <w:rPr>
          <w:i/>
          <w:iCs/>
        </w:rPr>
      </w:pPr>
      <w:r w:rsidRPr="00C76E6B">
        <w:rPr>
          <w:i/>
          <w:iCs/>
        </w:rPr>
        <w:t>Use Case Diagram</w:t>
      </w:r>
    </w:p>
    <w:p w14:paraId="02B609F1" w14:textId="77777777" w:rsidR="007C2D1E" w:rsidRPr="002833A8" w:rsidRDefault="007C2D1E" w:rsidP="007C2D1E">
      <w:pPr>
        <w:pStyle w:val="isi"/>
        <w:contextualSpacing w:val="0"/>
        <w:rPr>
          <w:color w:val="000000"/>
        </w:rPr>
      </w:pPr>
      <w:r>
        <w:t>Berikut adalah diagram</w:t>
      </w:r>
      <w:r>
        <w:rPr>
          <w:color w:val="000000"/>
        </w:rPr>
        <w:t xml:space="preserve"> </w:t>
      </w:r>
      <w:r w:rsidRPr="00CC68F9">
        <w:rPr>
          <w:i/>
          <w:iCs/>
          <w:color w:val="000000"/>
        </w:rPr>
        <w:t>use case</w:t>
      </w:r>
      <w:r w:rsidRPr="00D43D2E">
        <w:rPr>
          <w:color w:val="000000"/>
        </w:rPr>
        <w:t xml:space="preserve"> </w:t>
      </w:r>
      <w:r>
        <w:rPr>
          <w:color w:val="000000"/>
        </w:rPr>
        <w:t xml:space="preserve">untuk </w:t>
      </w:r>
      <w:r w:rsidRPr="00485743">
        <w:rPr>
          <w:color w:val="000000"/>
        </w:rPr>
        <w:t xml:space="preserve">memodelkan dan menyatakan unit fungsi/layanan yang disediakan oleh </w:t>
      </w:r>
      <w:r>
        <w:rPr>
          <w:color w:val="000000"/>
        </w:rPr>
        <w:t xml:space="preserve">aplikasi </w:t>
      </w:r>
      <w:r>
        <w:rPr>
          <w:i/>
          <w:iCs/>
          <w:color w:val="000000"/>
        </w:rPr>
        <w:t xml:space="preserve">mobile </w:t>
      </w:r>
      <w:r>
        <w:rPr>
          <w:color w:val="000000"/>
        </w:rPr>
        <w:t>yang akan dikembangkan.</w:t>
      </w:r>
    </w:p>
    <w:p w14:paraId="3303AA52" w14:textId="77777777" w:rsidR="00502D48" w:rsidRDefault="00502D48" w:rsidP="00502D48">
      <w:pPr>
        <w:keepNext/>
        <w:jc w:val="center"/>
      </w:pPr>
      <w:r>
        <w:rPr>
          <w:noProof/>
        </w:rPr>
        <w:lastRenderedPageBreak/>
        <w:drawing>
          <wp:inline distT="0" distB="0" distL="0" distR="0" wp14:anchorId="585D42F1" wp14:editId="3805B057">
            <wp:extent cx="5278755" cy="462153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8755" cy="4621530"/>
                    </a:xfrm>
                    <a:prstGeom prst="rect">
                      <a:avLst/>
                    </a:prstGeom>
                    <a:noFill/>
                    <a:ln>
                      <a:noFill/>
                    </a:ln>
                  </pic:spPr>
                </pic:pic>
              </a:graphicData>
            </a:graphic>
          </wp:inline>
        </w:drawing>
      </w:r>
    </w:p>
    <w:p w14:paraId="3594B96E" w14:textId="463AD4E5" w:rsidR="00C76E6B" w:rsidRPr="0033638A" w:rsidRDefault="00502D48" w:rsidP="0033638A">
      <w:pPr>
        <w:pStyle w:val="Caption"/>
        <w:spacing w:after="240"/>
        <w:rPr>
          <w:i/>
          <w:iCs/>
        </w:rPr>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3</w:t>
      </w:r>
      <w:r w:rsidR="00E70D4B">
        <w:fldChar w:fldCharType="end"/>
      </w:r>
      <w:r>
        <w:t xml:space="preserve"> </w:t>
      </w:r>
      <w:r>
        <w:rPr>
          <w:i/>
          <w:iCs/>
        </w:rPr>
        <w:t>Use Case Diagram</w:t>
      </w:r>
    </w:p>
    <w:p w14:paraId="2D133124" w14:textId="5A74C20B" w:rsidR="007C2D1E" w:rsidRPr="00C76E6B" w:rsidRDefault="007C2D1E" w:rsidP="007C2D1E">
      <w:pPr>
        <w:pStyle w:val="isi"/>
        <w:contextualSpacing w:val="0"/>
        <w:rPr>
          <w:color w:val="000000"/>
        </w:rPr>
      </w:pPr>
      <w:r w:rsidRPr="00485743">
        <w:rPr>
          <w:color w:val="000000"/>
        </w:rPr>
        <w:t xml:space="preserve">Pada diagram </w:t>
      </w:r>
      <w:r w:rsidRPr="007C2D1E">
        <w:rPr>
          <w:i/>
          <w:iCs/>
          <w:color w:val="000000"/>
        </w:rPr>
        <w:t>use case</w:t>
      </w:r>
      <w:r w:rsidRPr="00485743">
        <w:rPr>
          <w:color w:val="000000"/>
        </w:rPr>
        <w:t xml:space="preserve"> yang </w:t>
      </w:r>
      <w:r>
        <w:rPr>
          <w:color w:val="000000"/>
        </w:rPr>
        <w:t xml:space="preserve">telah </w:t>
      </w:r>
      <w:r w:rsidRPr="00485743">
        <w:rPr>
          <w:color w:val="000000"/>
        </w:rPr>
        <w:t>dibuat</w:t>
      </w:r>
      <w:r w:rsidR="001A0D3A">
        <w:rPr>
          <w:color w:val="000000"/>
        </w:rPr>
        <w:t xml:space="preserve"> (gambar 4.3)</w:t>
      </w:r>
      <w:r>
        <w:rPr>
          <w:color w:val="000000"/>
        </w:rPr>
        <w:t xml:space="preserve">, </w:t>
      </w:r>
      <w:r w:rsidRPr="002833A8">
        <w:rPr>
          <w:color w:val="000000"/>
        </w:rPr>
        <w:t xml:space="preserve">terdapat beberapa tipe pengguna yaitu pengguna biasa (user) dan </w:t>
      </w:r>
      <w:r>
        <w:rPr>
          <w:color w:val="000000"/>
        </w:rPr>
        <w:t>penjual</w:t>
      </w:r>
      <w:r w:rsidRPr="002833A8">
        <w:rPr>
          <w:color w:val="000000"/>
        </w:rPr>
        <w:t xml:space="preserve">, tipe </w:t>
      </w:r>
      <w:r>
        <w:rPr>
          <w:color w:val="000000"/>
        </w:rPr>
        <w:t>penjual</w:t>
      </w:r>
      <w:r w:rsidRPr="002833A8">
        <w:rPr>
          <w:color w:val="000000"/>
        </w:rPr>
        <w:t xml:space="preserve"> merupakan</w:t>
      </w:r>
      <w:r>
        <w:rPr>
          <w:color w:val="000000"/>
        </w:rPr>
        <w:t xml:space="preserve"> user yang terdaftar sebagai penjual dan/atau</w:t>
      </w:r>
      <w:r w:rsidRPr="002833A8">
        <w:rPr>
          <w:color w:val="000000"/>
        </w:rPr>
        <w:t xml:space="preserve"> mitra yang berkerjasama dengan panen-panen diantaranya seperti </w:t>
      </w:r>
      <w:r>
        <w:rPr>
          <w:color w:val="000000"/>
        </w:rPr>
        <w:t>petani, peternak, dan pembudidaya</w:t>
      </w:r>
      <w:r w:rsidRPr="002833A8">
        <w:rPr>
          <w:color w:val="000000"/>
        </w:rPr>
        <w:t>. Sedangkan pada tipe pengguna biasa merupakan para pengusaha warung makan dan olahan serta masyarakat umum.</w:t>
      </w:r>
    </w:p>
    <w:p w14:paraId="21A63453" w14:textId="4BB39FBB" w:rsidR="0033638A" w:rsidRPr="001A0D3A" w:rsidRDefault="001A0D3A" w:rsidP="001A0D3A">
      <w:pPr>
        <w:pStyle w:val="Heading3"/>
        <w:rPr>
          <w:i/>
          <w:iCs/>
        </w:rPr>
      </w:pPr>
      <w:r w:rsidRPr="001A0D3A">
        <w:rPr>
          <w:i/>
          <w:iCs/>
        </w:rPr>
        <w:t>Use Case Scenario</w:t>
      </w:r>
    </w:p>
    <w:p w14:paraId="5BBE42BD" w14:textId="785E8D4E" w:rsidR="007C2D1E" w:rsidRDefault="00DB430E" w:rsidP="00DB430E">
      <w:pPr>
        <w:pStyle w:val="isi"/>
        <w:contextualSpacing w:val="0"/>
        <w:rPr>
          <w:color w:val="000000"/>
        </w:rPr>
      </w:pPr>
      <w:r w:rsidRPr="00DB430E">
        <w:rPr>
          <w:color w:val="000000"/>
        </w:rPr>
        <w:t>Untuk memperjelas gambaran alur sistem jalannya aplikasi, maka berikut dibuat use case scenario berdasarkan use case diagram diatas (gambar 4.3)</w:t>
      </w:r>
      <w:r>
        <w:rPr>
          <w:color w:val="000000"/>
        </w:rPr>
        <w:t xml:space="preserve"> sebagai berikut</w:t>
      </w:r>
      <w:r w:rsidRPr="00DB430E">
        <w:rPr>
          <w:color w:val="000000"/>
        </w:rPr>
        <w:t>.</w:t>
      </w:r>
    </w:p>
    <w:p w14:paraId="13378091" w14:textId="3E4F133D" w:rsidR="00133650" w:rsidRDefault="00133650" w:rsidP="00133650">
      <w:pPr>
        <w:pStyle w:val="Caption"/>
        <w:keepNext/>
        <w:spacing w:before="240"/>
      </w:pPr>
      <w:r>
        <w:t>Tabel 4.</w:t>
      </w:r>
      <w:r w:rsidR="00BB511B">
        <w:fldChar w:fldCharType="begin"/>
      </w:r>
      <w:r w:rsidR="00BB511B">
        <w:instrText xml:space="preserve"> STYLEREF 1 \s </w:instrText>
      </w:r>
      <w:r w:rsidR="00BB511B">
        <w:fldChar w:fldCharType="separate"/>
      </w:r>
      <w:r w:rsidR="00BB511B">
        <w:rPr>
          <w:noProof/>
        </w:rPr>
        <w:t>IV</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2</w:t>
      </w:r>
      <w:r w:rsidR="00BB511B">
        <w:fldChar w:fldCharType="end"/>
      </w:r>
      <w:r>
        <w:t xml:space="preserve"> Skenario – Pembelian produk</w:t>
      </w:r>
    </w:p>
    <w:tbl>
      <w:tblPr>
        <w:tblStyle w:val="TableGrid"/>
        <w:tblW w:w="8359" w:type="dxa"/>
        <w:tblLook w:val="04A0" w:firstRow="1" w:lastRow="0" w:firstColumn="1" w:lastColumn="0" w:noHBand="0" w:noVBand="1"/>
      </w:tblPr>
      <w:tblGrid>
        <w:gridCol w:w="2405"/>
        <w:gridCol w:w="5954"/>
      </w:tblGrid>
      <w:tr w:rsidR="00DB430E" w14:paraId="392042F0" w14:textId="77777777" w:rsidTr="00E42DA8">
        <w:tc>
          <w:tcPr>
            <w:tcW w:w="8359" w:type="dxa"/>
            <w:gridSpan w:val="2"/>
            <w:tcBorders>
              <w:top w:val="single" w:sz="4" w:space="0" w:color="auto"/>
              <w:left w:val="single" w:sz="4" w:space="0" w:color="auto"/>
              <w:bottom w:val="single" w:sz="4" w:space="0" w:color="auto"/>
              <w:right w:val="single" w:sz="4" w:space="0" w:color="auto"/>
            </w:tcBorders>
            <w:hideMark/>
          </w:tcPr>
          <w:p w14:paraId="4928B122" w14:textId="0AD5D95E" w:rsidR="00DB430E" w:rsidRDefault="00622C3A">
            <w:pPr>
              <w:rPr>
                <w:lang w:val="id-ID" w:eastAsia="id-ID"/>
              </w:rPr>
            </w:pPr>
            <w:r>
              <w:rPr>
                <w:noProof/>
              </w:rPr>
              <w:t xml:space="preserve">Pembelian produk </w:t>
            </w:r>
          </w:p>
        </w:tc>
      </w:tr>
      <w:tr w:rsidR="00DB430E" w14:paraId="2B7769B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25B4C602" w14:textId="77777777" w:rsidR="00DB430E" w:rsidRDefault="00DB430E">
            <w:r>
              <w:t>Tujuan</w:t>
            </w:r>
          </w:p>
        </w:tc>
        <w:tc>
          <w:tcPr>
            <w:tcW w:w="5954" w:type="dxa"/>
            <w:tcBorders>
              <w:top w:val="single" w:sz="4" w:space="0" w:color="auto"/>
              <w:left w:val="single" w:sz="4" w:space="0" w:color="auto"/>
              <w:bottom w:val="single" w:sz="4" w:space="0" w:color="auto"/>
              <w:right w:val="single" w:sz="4" w:space="0" w:color="auto"/>
            </w:tcBorders>
            <w:hideMark/>
          </w:tcPr>
          <w:p w14:paraId="231D05E2" w14:textId="21357B39" w:rsidR="00DB430E" w:rsidRDefault="00133650">
            <w:r>
              <w:t>Melakukan pembelian salah satu produk yang dipasarkan</w:t>
            </w:r>
          </w:p>
        </w:tc>
      </w:tr>
      <w:tr w:rsidR="00DB430E" w14:paraId="5DD38BC1"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F1EAD27" w14:textId="77777777" w:rsidR="00DB430E" w:rsidRDefault="00DB430E">
            <w:r>
              <w:t>Aktor</w:t>
            </w:r>
          </w:p>
        </w:tc>
        <w:tc>
          <w:tcPr>
            <w:tcW w:w="5954" w:type="dxa"/>
            <w:tcBorders>
              <w:top w:val="single" w:sz="4" w:space="0" w:color="auto"/>
              <w:left w:val="single" w:sz="4" w:space="0" w:color="auto"/>
              <w:bottom w:val="single" w:sz="4" w:space="0" w:color="auto"/>
              <w:right w:val="single" w:sz="4" w:space="0" w:color="auto"/>
            </w:tcBorders>
            <w:hideMark/>
          </w:tcPr>
          <w:p w14:paraId="76E582B0" w14:textId="317485FD" w:rsidR="00DB430E" w:rsidRDefault="00133650">
            <w:r>
              <w:t>User (Semua pengguna)</w:t>
            </w:r>
          </w:p>
        </w:tc>
      </w:tr>
      <w:tr w:rsidR="00DB430E" w14:paraId="2C71A144"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7A541A9" w14:textId="77777777" w:rsidR="00DB430E" w:rsidRDefault="00DB430E">
            <w:r>
              <w:lastRenderedPageBreak/>
              <w:t>Kondisi Awal</w:t>
            </w:r>
          </w:p>
        </w:tc>
        <w:tc>
          <w:tcPr>
            <w:tcW w:w="5954" w:type="dxa"/>
            <w:tcBorders>
              <w:top w:val="single" w:sz="4" w:space="0" w:color="auto"/>
              <w:left w:val="single" w:sz="4" w:space="0" w:color="auto"/>
              <w:bottom w:val="single" w:sz="4" w:space="0" w:color="auto"/>
              <w:right w:val="single" w:sz="4" w:space="0" w:color="auto"/>
            </w:tcBorders>
            <w:hideMark/>
          </w:tcPr>
          <w:p w14:paraId="39D49C01" w14:textId="3331C3A3" w:rsidR="00DB430E" w:rsidRPr="00317595" w:rsidRDefault="00E42DA8">
            <w:r>
              <w:t>Aktor</w:t>
            </w:r>
            <w:r w:rsidR="00317595">
              <w:t xml:space="preserve"> telah berhasil </w:t>
            </w:r>
            <w:r w:rsidR="00317595">
              <w:rPr>
                <w:i/>
                <w:iCs/>
              </w:rPr>
              <w:t>l</w:t>
            </w:r>
            <w:r w:rsidR="00DB430E">
              <w:rPr>
                <w:i/>
                <w:iCs/>
              </w:rPr>
              <w:t>ogin</w:t>
            </w:r>
            <w:r w:rsidR="00317595">
              <w:t xml:space="preserve"> pada sistem</w:t>
            </w:r>
          </w:p>
        </w:tc>
      </w:tr>
      <w:tr w:rsidR="00DB430E" w14:paraId="5E2FFD47"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E446B72" w14:textId="77777777" w:rsidR="00DB430E" w:rsidRDefault="00DB430E">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41DAC1AA" w14:textId="5F674076" w:rsidR="00DB430E" w:rsidRDefault="00DB430E" w:rsidP="00D95738">
            <w:pPr>
              <w:pStyle w:val="ListParagraph"/>
              <w:numPr>
                <w:ilvl w:val="3"/>
                <w:numId w:val="16"/>
              </w:numPr>
              <w:ind w:left="317"/>
              <w:rPr>
                <w:szCs w:val="24"/>
              </w:rPr>
            </w:pPr>
            <w:r>
              <w:rPr>
                <w:szCs w:val="24"/>
              </w:rPr>
              <w:t xml:space="preserve">Aktor memilih menu </w:t>
            </w:r>
            <w:r w:rsidR="00E42DA8">
              <w:rPr>
                <w:szCs w:val="24"/>
              </w:rPr>
              <w:t>“</w:t>
            </w:r>
            <w:r w:rsidR="00E42DA8" w:rsidRPr="00E42DA8">
              <w:rPr>
                <w:i/>
                <w:iCs/>
                <w:szCs w:val="24"/>
              </w:rPr>
              <w:t>H</w:t>
            </w:r>
            <w:r>
              <w:rPr>
                <w:i/>
                <w:iCs/>
                <w:szCs w:val="24"/>
              </w:rPr>
              <w:t>ome</w:t>
            </w:r>
            <w:r w:rsidR="00E42DA8">
              <w:rPr>
                <w:szCs w:val="24"/>
              </w:rPr>
              <w:t>”.</w:t>
            </w:r>
          </w:p>
          <w:p w14:paraId="0E509206" w14:textId="77777777" w:rsidR="00DB430E" w:rsidRDefault="00DB430E" w:rsidP="00D95738">
            <w:pPr>
              <w:pStyle w:val="ListParagraph"/>
              <w:numPr>
                <w:ilvl w:val="3"/>
                <w:numId w:val="16"/>
              </w:numPr>
              <w:ind w:left="317"/>
              <w:rPr>
                <w:szCs w:val="24"/>
              </w:rPr>
            </w:pPr>
            <w:r>
              <w:rPr>
                <w:szCs w:val="24"/>
              </w:rPr>
              <w:t xml:space="preserve">Sistem menampilkan </w:t>
            </w:r>
            <w:r w:rsidR="00317595">
              <w:rPr>
                <w:szCs w:val="24"/>
              </w:rPr>
              <w:t>menu dan produk-produk yang tersedia</w:t>
            </w:r>
            <w:r>
              <w:rPr>
                <w:szCs w:val="24"/>
              </w:rPr>
              <w:t>.</w:t>
            </w:r>
          </w:p>
          <w:p w14:paraId="6173F17B" w14:textId="23B4103C" w:rsidR="00317595" w:rsidRDefault="00317595" w:rsidP="00D95738">
            <w:pPr>
              <w:pStyle w:val="ListParagraph"/>
              <w:numPr>
                <w:ilvl w:val="3"/>
                <w:numId w:val="16"/>
              </w:numPr>
              <w:ind w:left="317"/>
              <w:rPr>
                <w:szCs w:val="24"/>
              </w:rPr>
            </w:pPr>
            <w:r>
              <w:rPr>
                <w:szCs w:val="24"/>
              </w:rPr>
              <w:t>Aktor memilih salah satu produk.</w:t>
            </w:r>
          </w:p>
          <w:p w14:paraId="17E70D1F" w14:textId="77777777" w:rsidR="00317595" w:rsidRDefault="00317595" w:rsidP="00D95738">
            <w:pPr>
              <w:pStyle w:val="ListParagraph"/>
              <w:numPr>
                <w:ilvl w:val="3"/>
                <w:numId w:val="16"/>
              </w:numPr>
              <w:ind w:left="317"/>
              <w:rPr>
                <w:szCs w:val="24"/>
              </w:rPr>
            </w:pPr>
            <w:r>
              <w:rPr>
                <w:szCs w:val="24"/>
              </w:rPr>
              <w:t>Sistem menampilkan detail produk berisi harga, stok, deskripsi, serta rekomendasi produk lainnya.</w:t>
            </w:r>
          </w:p>
          <w:p w14:paraId="0C6B7296" w14:textId="7AA4F3B3" w:rsidR="00317595" w:rsidRDefault="008659FB" w:rsidP="00D95738">
            <w:pPr>
              <w:pStyle w:val="ListParagraph"/>
              <w:numPr>
                <w:ilvl w:val="3"/>
                <w:numId w:val="16"/>
              </w:numPr>
              <w:ind w:left="317"/>
              <w:rPr>
                <w:szCs w:val="24"/>
              </w:rPr>
            </w:pPr>
            <w:r>
              <w:rPr>
                <w:szCs w:val="24"/>
              </w:rPr>
              <w:t>Aktor menekan tombol “Beli”.</w:t>
            </w:r>
          </w:p>
          <w:p w14:paraId="464487FF" w14:textId="77777777" w:rsidR="008659FB" w:rsidRDefault="008659FB" w:rsidP="00D95738">
            <w:pPr>
              <w:pStyle w:val="ListParagraph"/>
              <w:numPr>
                <w:ilvl w:val="3"/>
                <w:numId w:val="16"/>
              </w:numPr>
              <w:ind w:left="317"/>
              <w:rPr>
                <w:szCs w:val="24"/>
              </w:rPr>
            </w:pPr>
            <w:r>
              <w:rPr>
                <w:szCs w:val="24"/>
              </w:rPr>
              <w:t>Sistem menampilkan halaman checkout pesanan.</w:t>
            </w:r>
          </w:p>
          <w:p w14:paraId="684B534E" w14:textId="77777777" w:rsidR="008659FB" w:rsidRDefault="008659FB" w:rsidP="00D95738">
            <w:pPr>
              <w:pStyle w:val="ListParagraph"/>
              <w:numPr>
                <w:ilvl w:val="3"/>
                <w:numId w:val="16"/>
              </w:numPr>
              <w:ind w:left="317"/>
              <w:rPr>
                <w:szCs w:val="24"/>
              </w:rPr>
            </w:pPr>
            <w:r>
              <w:rPr>
                <w:szCs w:val="24"/>
              </w:rPr>
              <w:t>Aktor melengkapi data pengiriman seperti alamat pengiriman, catatan pengiriman, kurir &amp; metode verifikasi pembayaran.</w:t>
            </w:r>
          </w:p>
          <w:p w14:paraId="751D613F" w14:textId="77777777" w:rsidR="008659FB" w:rsidRDefault="008659FB" w:rsidP="00D95738">
            <w:pPr>
              <w:pStyle w:val="ListParagraph"/>
              <w:numPr>
                <w:ilvl w:val="3"/>
                <w:numId w:val="16"/>
              </w:numPr>
              <w:ind w:left="317"/>
              <w:rPr>
                <w:szCs w:val="24"/>
              </w:rPr>
            </w:pPr>
            <w:r>
              <w:rPr>
                <w:szCs w:val="24"/>
              </w:rPr>
              <w:t>Apabila data sudah lengkap dan sesuai, aktor menekan tombol “Pembayaran”.</w:t>
            </w:r>
          </w:p>
          <w:p w14:paraId="0204F7C8" w14:textId="77777777" w:rsidR="008659FB" w:rsidRDefault="008659FB" w:rsidP="00D95738">
            <w:pPr>
              <w:pStyle w:val="ListParagraph"/>
              <w:numPr>
                <w:ilvl w:val="3"/>
                <w:numId w:val="16"/>
              </w:numPr>
              <w:ind w:left="317"/>
              <w:rPr>
                <w:szCs w:val="24"/>
              </w:rPr>
            </w:pPr>
            <w:r>
              <w:rPr>
                <w:szCs w:val="24"/>
              </w:rPr>
              <w:t>Sistem mengarahkan pada halaman pembayaran sesuai metode verifikasi pembayaran yang dipilih.</w:t>
            </w:r>
          </w:p>
          <w:p w14:paraId="00447B04" w14:textId="5281DEBA" w:rsidR="0061511A" w:rsidRPr="0061511A" w:rsidRDefault="008659FB" w:rsidP="00D95738">
            <w:pPr>
              <w:pStyle w:val="ListParagraph"/>
              <w:numPr>
                <w:ilvl w:val="3"/>
                <w:numId w:val="16"/>
              </w:numPr>
              <w:ind w:left="317"/>
              <w:rPr>
                <w:szCs w:val="24"/>
              </w:rPr>
            </w:pPr>
            <w:r>
              <w:rPr>
                <w:szCs w:val="24"/>
              </w:rPr>
              <w:t>Aktor melanjutkan proses pembayaran dengan metode pembayaran yang dipilih sebelumnya.</w:t>
            </w:r>
          </w:p>
        </w:tc>
      </w:tr>
      <w:tr w:rsidR="00DB430E" w14:paraId="349EA225"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721468CE" w14:textId="77777777" w:rsidR="00DB430E" w:rsidRDefault="00DB430E">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1405912A" w14:textId="59802184" w:rsidR="00DB430E" w:rsidRDefault="00DB430E" w:rsidP="0061511A">
            <w:r>
              <w:t>Jika aktor ingin</w:t>
            </w:r>
            <w:r w:rsidR="0061511A">
              <w:t xml:space="preserve"> melakukan pembelian pada produk yang berbeda, pada langkah nomor 5, aktor dapat menekan tombol “+ Keranjang” untuk memasukan produk ke keranjang terlebih dahulu</w:t>
            </w:r>
            <w:r>
              <w:t>.</w:t>
            </w:r>
            <w:r w:rsidR="0061511A">
              <w:t xml:space="preserve"> Kemudian pada halaman keranjang aktor dapat menekan tombol “Checkout” untuk melanjutkan pembelian b</w:t>
            </w:r>
            <w:r w:rsidR="000226FF">
              <w:t>a</w:t>
            </w:r>
            <w:r w:rsidR="0061511A">
              <w:t>rang yang akan di lanjutkan pada langkah nomor 6.</w:t>
            </w:r>
          </w:p>
        </w:tc>
      </w:tr>
      <w:tr w:rsidR="00DB430E" w14:paraId="093D5C5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44BF2D86" w14:textId="77777777" w:rsidR="00DB430E" w:rsidRDefault="00DB430E">
            <w:r>
              <w:t>Kondisi Akhir</w:t>
            </w:r>
          </w:p>
        </w:tc>
        <w:tc>
          <w:tcPr>
            <w:tcW w:w="5954" w:type="dxa"/>
            <w:tcBorders>
              <w:top w:val="single" w:sz="4" w:space="0" w:color="auto"/>
              <w:left w:val="single" w:sz="4" w:space="0" w:color="auto"/>
              <w:bottom w:val="single" w:sz="4" w:space="0" w:color="auto"/>
              <w:right w:val="single" w:sz="4" w:space="0" w:color="auto"/>
            </w:tcBorders>
            <w:hideMark/>
          </w:tcPr>
          <w:p w14:paraId="4DF35F8F" w14:textId="77777777" w:rsidR="0061511A" w:rsidRPr="0061511A" w:rsidRDefault="0061511A" w:rsidP="00D95738">
            <w:pPr>
              <w:pStyle w:val="ListParagraph"/>
              <w:numPr>
                <w:ilvl w:val="0"/>
                <w:numId w:val="17"/>
              </w:numPr>
              <w:ind w:left="316"/>
            </w:pPr>
            <w:r w:rsidRPr="0061511A">
              <w:t>Apabila pembayaran berhasil, aktor akan diarahkan ke halaman transaksi.</w:t>
            </w:r>
          </w:p>
          <w:p w14:paraId="75423D7A" w14:textId="0CA5D3C8" w:rsidR="00DB430E" w:rsidRDefault="0061511A" w:rsidP="00D95738">
            <w:pPr>
              <w:pStyle w:val="ListParagraph"/>
              <w:numPr>
                <w:ilvl w:val="0"/>
                <w:numId w:val="17"/>
              </w:numPr>
              <w:ind w:left="316"/>
            </w:pPr>
            <w:r>
              <w:t>Sistem menampilkan list transaksi yang selesai dan/atau sedang diproses.</w:t>
            </w:r>
          </w:p>
        </w:tc>
      </w:tr>
    </w:tbl>
    <w:p w14:paraId="1873D256" w14:textId="5C373AB4" w:rsidR="00E42DA8" w:rsidRDefault="00E42DA8" w:rsidP="00E42DA8">
      <w:pPr>
        <w:pStyle w:val="Caption"/>
        <w:keepNext/>
        <w:spacing w:before="240"/>
      </w:pPr>
      <w:r>
        <w:t>Tabel 4.</w:t>
      </w:r>
      <w:r w:rsidR="00BB511B">
        <w:fldChar w:fldCharType="begin"/>
      </w:r>
      <w:r w:rsidR="00BB511B">
        <w:instrText xml:space="preserve"> STYLEREF 1 \s </w:instrText>
      </w:r>
      <w:r w:rsidR="00BB511B">
        <w:fldChar w:fldCharType="separate"/>
      </w:r>
      <w:r w:rsidR="00BB511B">
        <w:rPr>
          <w:noProof/>
        </w:rPr>
        <w:t>IV</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3</w:t>
      </w:r>
      <w:r w:rsidR="00BB511B">
        <w:fldChar w:fldCharType="end"/>
      </w:r>
      <w:r>
        <w:t xml:space="preserve"> Skenario – Mengelola profil</w:t>
      </w:r>
    </w:p>
    <w:tbl>
      <w:tblPr>
        <w:tblStyle w:val="TableGrid"/>
        <w:tblW w:w="8359" w:type="dxa"/>
        <w:tblLook w:val="04A0" w:firstRow="1" w:lastRow="0" w:firstColumn="1" w:lastColumn="0" w:noHBand="0" w:noVBand="1"/>
      </w:tblPr>
      <w:tblGrid>
        <w:gridCol w:w="2405"/>
        <w:gridCol w:w="5954"/>
      </w:tblGrid>
      <w:tr w:rsidR="00E42DA8" w14:paraId="771D7F85" w14:textId="77777777" w:rsidTr="00FC7EF5">
        <w:tc>
          <w:tcPr>
            <w:tcW w:w="8359" w:type="dxa"/>
            <w:gridSpan w:val="2"/>
            <w:tcBorders>
              <w:top w:val="single" w:sz="4" w:space="0" w:color="auto"/>
              <w:left w:val="single" w:sz="4" w:space="0" w:color="auto"/>
              <w:bottom w:val="single" w:sz="4" w:space="0" w:color="auto"/>
              <w:right w:val="single" w:sz="4" w:space="0" w:color="auto"/>
            </w:tcBorders>
            <w:hideMark/>
          </w:tcPr>
          <w:p w14:paraId="029DB460" w14:textId="6419DB7C" w:rsidR="00E42DA8" w:rsidRPr="00E42DA8" w:rsidRDefault="00E42DA8" w:rsidP="00FC7EF5">
            <w:r>
              <w:t>Mengelola profil</w:t>
            </w:r>
          </w:p>
        </w:tc>
      </w:tr>
      <w:tr w:rsidR="00E42DA8" w14:paraId="288905A6"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41B1F772" w14:textId="77777777" w:rsidR="00E42DA8" w:rsidRDefault="00E42DA8" w:rsidP="00FC7EF5">
            <w:r>
              <w:t>Tujuan</w:t>
            </w:r>
          </w:p>
        </w:tc>
        <w:tc>
          <w:tcPr>
            <w:tcW w:w="5954" w:type="dxa"/>
            <w:tcBorders>
              <w:top w:val="single" w:sz="4" w:space="0" w:color="auto"/>
              <w:left w:val="single" w:sz="4" w:space="0" w:color="auto"/>
              <w:bottom w:val="single" w:sz="4" w:space="0" w:color="auto"/>
              <w:right w:val="single" w:sz="4" w:space="0" w:color="auto"/>
            </w:tcBorders>
            <w:hideMark/>
          </w:tcPr>
          <w:p w14:paraId="636EB0FF" w14:textId="6EA9E7CC" w:rsidR="00E42DA8" w:rsidRDefault="00E42DA8" w:rsidP="00FC7EF5">
            <w:r>
              <w:t>Mengelola data profil user yang terdaftar</w:t>
            </w:r>
          </w:p>
        </w:tc>
      </w:tr>
      <w:tr w:rsidR="00E42DA8" w14:paraId="29592BFA"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2BAA7112" w14:textId="77777777" w:rsidR="00E42DA8" w:rsidRDefault="00E42DA8" w:rsidP="00FC7EF5">
            <w:r>
              <w:lastRenderedPageBreak/>
              <w:t>Aktor</w:t>
            </w:r>
          </w:p>
        </w:tc>
        <w:tc>
          <w:tcPr>
            <w:tcW w:w="5954" w:type="dxa"/>
            <w:tcBorders>
              <w:top w:val="single" w:sz="4" w:space="0" w:color="auto"/>
              <w:left w:val="single" w:sz="4" w:space="0" w:color="auto"/>
              <w:bottom w:val="single" w:sz="4" w:space="0" w:color="auto"/>
              <w:right w:val="single" w:sz="4" w:space="0" w:color="auto"/>
            </w:tcBorders>
            <w:hideMark/>
          </w:tcPr>
          <w:p w14:paraId="44C0891E" w14:textId="77777777" w:rsidR="00E42DA8" w:rsidRDefault="00E42DA8" w:rsidP="00FC7EF5">
            <w:r>
              <w:t>User (Semua pengguna)</w:t>
            </w:r>
          </w:p>
        </w:tc>
      </w:tr>
      <w:tr w:rsidR="00E42DA8" w14:paraId="1590FED2"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5CF8D4C2" w14:textId="77777777" w:rsidR="00E42DA8" w:rsidRDefault="00E42DA8" w:rsidP="00FC7EF5">
            <w:r>
              <w:t>Kondisi Awal</w:t>
            </w:r>
          </w:p>
        </w:tc>
        <w:tc>
          <w:tcPr>
            <w:tcW w:w="5954" w:type="dxa"/>
            <w:tcBorders>
              <w:top w:val="single" w:sz="4" w:space="0" w:color="auto"/>
              <w:left w:val="single" w:sz="4" w:space="0" w:color="auto"/>
              <w:bottom w:val="single" w:sz="4" w:space="0" w:color="auto"/>
              <w:right w:val="single" w:sz="4" w:space="0" w:color="auto"/>
            </w:tcBorders>
            <w:hideMark/>
          </w:tcPr>
          <w:p w14:paraId="5107067E" w14:textId="3B276A97" w:rsidR="00E42DA8" w:rsidRPr="00317595" w:rsidRDefault="00E42DA8" w:rsidP="00FC7EF5">
            <w:r>
              <w:t xml:space="preserve">Aktor telah berhasil </w:t>
            </w:r>
            <w:r>
              <w:rPr>
                <w:i/>
                <w:iCs/>
              </w:rPr>
              <w:t>login</w:t>
            </w:r>
            <w:r>
              <w:t xml:space="preserve"> pada sistem</w:t>
            </w:r>
          </w:p>
        </w:tc>
      </w:tr>
      <w:tr w:rsidR="00E42DA8" w14:paraId="747C9BA9"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768C791B" w14:textId="77777777" w:rsidR="00E42DA8" w:rsidRDefault="00E42DA8" w:rsidP="00FC7EF5">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060EF134" w14:textId="1FEB0335" w:rsidR="00E42DA8" w:rsidRDefault="00E42DA8" w:rsidP="00D95738">
            <w:pPr>
              <w:pStyle w:val="ListParagraph"/>
              <w:numPr>
                <w:ilvl w:val="3"/>
                <w:numId w:val="18"/>
              </w:numPr>
              <w:ind w:left="316"/>
              <w:rPr>
                <w:szCs w:val="24"/>
              </w:rPr>
            </w:pPr>
            <w:r>
              <w:rPr>
                <w:szCs w:val="24"/>
              </w:rPr>
              <w:t>Aktor memilih menu “Akun”.</w:t>
            </w:r>
          </w:p>
          <w:p w14:paraId="1BA05FD4" w14:textId="77777777" w:rsidR="00E42DA8" w:rsidRDefault="008D0B4B" w:rsidP="00D95738">
            <w:pPr>
              <w:pStyle w:val="ListParagraph"/>
              <w:numPr>
                <w:ilvl w:val="3"/>
                <w:numId w:val="18"/>
              </w:numPr>
              <w:ind w:left="317"/>
              <w:rPr>
                <w:szCs w:val="24"/>
              </w:rPr>
            </w:pPr>
            <w:r>
              <w:rPr>
                <w:szCs w:val="24"/>
              </w:rPr>
              <w:t>Sistem menampilkan halaman edit akun.</w:t>
            </w:r>
          </w:p>
          <w:p w14:paraId="49D8A50A" w14:textId="77777777" w:rsidR="008D0B4B" w:rsidRDefault="008D0B4B" w:rsidP="00D95738">
            <w:pPr>
              <w:pStyle w:val="ListParagraph"/>
              <w:numPr>
                <w:ilvl w:val="3"/>
                <w:numId w:val="18"/>
              </w:numPr>
              <w:ind w:left="317"/>
              <w:rPr>
                <w:szCs w:val="24"/>
              </w:rPr>
            </w:pPr>
            <w:r>
              <w:rPr>
                <w:szCs w:val="24"/>
              </w:rPr>
              <w:t>Aktor melakukan modifikasi pada nama dan/atau alamat.</w:t>
            </w:r>
          </w:p>
          <w:p w14:paraId="7645F2B2" w14:textId="1D9368E3" w:rsidR="008D0B4B" w:rsidRPr="0061511A" w:rsidRDefault="008D0B4B" w:rsidP="00D95738">
            <w:pPr>
              <w:pStyle w:val="ListParagraph"/>
              <w:numPr>
                <w:ilvl w:val="3"/>
                <w:numId w:val="18"/>
              </w:numPr>
              <w:ind w:left="317"/>
              <w:rPr>
                <w:szCs w:val="24"/>
              </w:rPr>
            </w:pPr>
            <w:r>
              <w:rPr>
                <w:szCs w:val="24"/>
              </w:rPr>
              <w:t>Aktor menekan tombol “Simpan”.</w:t>
            </w:r>
          </w:p>
        </w:tc>
      </w:tr>
      <w:tr w:rsidR="00E42DA8" w14:paraId="74D0F4BF"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6B6C8C1E" w14:textId="77777777" w:rsidR="00E42DA8" w:rsidRDefault="00E42DA8" w:rsidP="00FC7EF5">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3E484021" w14:textId="26398CAE" w:rsidR="00E42DA8" w:rsidRDefault="008D0B4B" w:rsidP="00FC7EF5">
            <w:r>
              <w:t>Aktor dapat menghapus dan menambah alamat baru dengan menekan tombol dengan ikon tempat sampah dan tombol “Tambah Alamat”</w:t>
            </w:r>
            <w:r w:rsidR="00E42DA8">
              <w:t>.</w:t>
            </w:r>
          </w:p>
        </w:tc>
      </w:tr>
      <w:tr w:rsidR="00E42DA8" w14:paraId="424AF8E8"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0F4A3D86" w14:textId="77777777" w:rsidR="00E42DA8" w:rsidRDefault="00E42DA8" w:rsidP="00FC7EF5">
            <w:r>
              <w:t>Kondisi Akhir</w:t>
            </w:r>
          </w:p>
        </w:tc>
        <w:tc>
          <w:tcPr>
            <w:tcW w:w="5954" w:type="dxa"/>
            <w:tcBorders>
              <w:top w:val="single" w:sz="4" w:space="0" w:color="auto"/>
              <w:left w:val="single" w:sz="4" w:space="0" w:color="auto"/>
              <w:bottom w:val="single" w:sz="4" w:space="0" w:color="auto"/>
              <w:right w:val="single" w:sz="4" w:space="0" w:color="auto"/>
            </w:tcBorders>
            <w:hideMark/>
          </w:tcPr>
          <w:p w14:paraId="27715808" w14:textId="6588BD02" w:rsidR="00E42DA8" w:rsidRDefault="008D0B4B" w:rsidP="008D0B4B">
            <w:r>
              <w:t>Sistem akan mengalihkan ke halaman akun &amp; data pengguna akan diperbarui.</w:t>
            </w:r>
          </w:p>
        </w:tc>
      </w:tr>
    </w:tbl>
    <w:p w14:paraId="0AC6A565" w14:textId="534FB455"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4</w:t>
      </w:r>
      <w:r>
        <w:fldChar w:fldCharType="end"/>
      </w:r>
      <w:r>
        <w:t xml:space="preserve"> Skenario – Mengonfirmasi pesanan selesai</w:t>
      </w:r>
    </w:p>
    <w:tbl>
      <w:tblPr>
        <w:tblStyle w:val="TableGrid"/>
        <w:tblW w:w="8359" w:type="dxa"/>
        <w:tblLook w:val="04A0" w:firstRow="1" w:lastRow="0" w:firstColumn="1" w:lastColumn="0" w:noHBand="0" w:noVBand="1"/>
      </w:tblPr>
      <w:tblGrid>
        <w:gridCol w:w="2405"/>
        <w:gridCol w:w="5954"/>
      </w:tblGrid>
      <w:tr w:rsidR="00A4045B" w14:paraId="60ADAC58"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8C6E0DF" w14:textId="2DB46BCD" w:rsidR="00A4045B" w:rsidRPr="00E42DA8" w:rsidRDefault="00A4045B" w:rsidP="00ED5BDB">
            <w:r>
              <w:t>Mengonfirmasi pesanan selesai</w:t>
            </w:r>
          </w:p>
        </w:tc>
      </w:tr>
      <w:tr w:rsidR="00A4045B" w14:paraId="43D91823"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01B983F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45074B1B" w14:textId="12EFAE6A" w:rsidR="00A4045B" w:rsidRDefault="00681A1D" w:rsidP="00ED5BDB">
            <w:r>
              <w:t>Melakukan konfirmasi apabila transaksi selesai</w:t>
            </w:r>
          </w:p>
        </w:tc>
      </w:tr>
      <w:tr w:rsidR="00A4045B" w14:paraId="62874D7D"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A7FD293"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14BE45C5" w14:textId="0577D4D2" w:rsidR="00A4045B" w:rsidRDefault="00A4045B" w:rsidP="00A4045B">
            <w:r>
              <w:t>User (Semua pengguna)</w:t>
            </w:r>
          </w:p>
        </w:tc>
      </w:tr>
      <w:tr w:rsidR="00A4045B" w14:paraId="1771AF38"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BB493B7"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5993D57B" w14:textId="7913AB94" w:rsidR="00A4045B" w:rsidRPr="00317595" w:rsidRDefault="00A4045B" w:rsidP="00A4045B">
            <w:r>
              <w:t xml:space="preserve">Aktor telah berhasil </w:t>
            </w:r>
            <w:r w:rsidRPr="00A4045B">
              <w:rPr>
                <w:i/>
                <w:iCs/>
              </w:rPr>
              <w:t>login</w:t>
            </w:r>
            <w:r>
              <w:t xml:space="preserve"> pada sistem</w:t>
            </w:r>
          </w:p>
        </w:tc>
      </w:tr>
      <w:tr w:rsidR="00A4045B" w14:paraId="26033C2A"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F5BC185"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5281F8D3" w14:textId="77777777" w:rsidR="0025251F" w:rsidRDefault="0025251F" w:rsidP="00D95738">
            <w:pPr>
              <w:pStyle w:val="ListParagraph"/>
              <w:numPr>
                <w:ilvl w:val="0"/>
                <w:numId w:val="21"/>
              </w:numPr>
              <w:ind w:left="316"/>
            </w:pPr>
            <w:r>
              <w:t>Aktor memilih menu “Transaksi”.</w:t>
            </w:r>
          </w:p>
          <w:p w14:paraId="5F338DDE" w14:textId="77777777" w:rsidR="0025251F" w:rsidRDefault="0025251F" w:rsidP="00D95738">
            <w:pPr>
              <w:pStyle w:val="ListParagraph"/>
              <w:numPr>
                <w:ilvl w:val="0"/>
                <w:numId w:val="21"/>
              </w:numPr>
              <w:ind w:left="316"/>
            </w:pPr>
            <w:r>
              <w:t>Sistem menampilkan semua list transaksi.</w:t>
            </w:r>
          </w:p>
          <w:p w14:paraId="57D667F8" w14:textId="77777777" w:rsidR="0025251F" w:rsidRDefault="0025251F" w:rsidP="00D95738">
            <w:pPr>
              <w:pStyle w:val="ListParagraph"/>
              <w:numPr>
                <w:ilvl w:val="0"/>
                <w:numId w:val="21"/>
              </w:numPr>
              <w:ind w:left="316"/>
            </w:pPr>
            <w:r>
              <w:t>Aktor menekan tombol "Dalam Proses".</w:t>
            </w:r>
          </w:p>
          <w:p w14:paraId="575F8BA1" w14:textId="77777777" w:rsidR="0025251F" w:rsidRDefault="0025251F" w:rsidP="00D95738">
            <w:pPr>
              <w:pStyle w:val="ListParagraph"/>
              <w:numPr>
                <w:ilvl w:val="0"/>
                <w:numId w:val="21"/>
              </w:numPr>
              <w:ind w:left="316"/>
            </w:pPr>
            <w:r>
              <w:t>Sistem menampilkan list transaksi dalam proses pengiriman.</w:t>
            </w:r>
          </w:p>
          <w:p w14:paraId="35CD74B6" w14:textId="077C86F8" w:rsidR="00A4045B" w:rsidRPr="00A4045B" w:rsidRDefault="0025251F" w:rsidP="00D95738">
            <w:pPr>
              <w:pStyle w:val="ListParagraph"/>
              <w:numPr>
                <w:ilvl w:val="0"/>
                <w:numId w:val="21"/>
              </w:numPr>
              <w:ind w:left="316"/>
            </w:pPr>
            <w:r>
              <w:t>Aktor memilih salah satu transaksi dan menekan tombol "Pesanan Sampai".</w:t>
            </w:r>
          </w:p>
        </w:tc>
      </w:tr>
      <w:tr w:rsidR="00A4045B" w14:paraId="4943624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6527ED20"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47C0C49C" w14:textId="05387930" w:rsidR="00A4045B" w:rsidRDefault="0025251F" w:rsidP="00A4045B">
            <w:r>
              <w:t>Tombol "Pesanan Sampai" hanya akan aktif apabila barang telah dikirim oleh penjual dan memiliki nomor resi.</w:t>
            </w:r>
          </w:p>
        </w:tc>
      </w:tr>
      <w:tr w:rsidR="00A4045B" w14:paraId="1336AB1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391EDE58"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70449C8C" w14:textId="39BAD006" w:rsidR="00A4045B" w:rsidRDefault="0025251F" w:rsidP="00A4045B">
            <w:r>
              <w:t>Sistem akan menyimpan dan mengkonformasi pesanan ke penjual.</w:t>
            </w:r>
          </w:p>
        </w:tc>
      </w:tr>
    </w:tbl>
    <w:p w14:paraId="071618A0" w14:textId="09F8CF9B"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5</w:t>
      </w:r>
      <w:r>
        <w:fldChar w:fldCharType="end"/>
      </w:r>
      <w:r>
        <w:t xml:space="preserve"> Skenario – Menawar lelang</w:t>
      </w:r>
    </w:p>
    <w:tbl>
      <w:tblPr>
        <w:tblStyle w:val="TableGrid"/>
        <w:tblW w:w="8359" w:type="dxa"/>
        <w:tblLook w:val="04A0" w:firstRow="1" w:lastRow="0" w:firstColumn="1" w:lastColumn="0" w:noHBand="0" w:noVBand="1"/>
      </w:tblPr>
      <w:tblGrid>
        <w:gridCol w:w="2405"/>
        <w:gridCol w:w="5954"/>
      </w:tblGrid>
      <w:tr w:rsidR="00A4045B" w14:paraId="198E6C75"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3CF18BD6" w14:textId="6332C4CA" w:rsidR="00A4045B" w:rsidRPr="00E42DA8" w:rsidRDefault="00A4045B" w:rsidP="00ED5BDB">
            <w:r>
              <w:t>Menawar lelang</w:t>
            </w:r>
          </w:p>
        </w:tc>
      </w:tr>
      <w:tr w:rsidR="00A4045B" w14:paraId="407C8D9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7E38492" w14:textId="77777777" w:rsidR="00A4045B" w:rsidRDefault="00A4045B" w:rsidP="00ED5BDB">
            <w:r>
              <w:lastRenderedPageBreak/>
              <w:t>Tujuan</w:t>
            </w:r>
          </w:p>
        </w:tc>
        <w:tc>
          <w:tcPr>
            <w:tcW w:w="5954" w:type="dxa"/>
            <w:tcBorders>
              <w:top w:val="single" w:sz="4" w:space="0" w:color="auto"/>
              <w:left w:val="single" w:sz="4" w:space="0" w:color="auto"/>
              <w:bottom w:val="single" w:sz="4" w:space="0" w:color="auto"/>
              <w:right w:val="single" w:sz="4" w:space="0" w:color="auto"/>
            </w:tcBorders>
          </w:tcPr>
          <w:p w14:paraId="3E619421" w14:textId="41CDB484" w:rsidR="00A4045B" w:rsidRDefault="00A4045B" w:rsidP="00ED5BDB">
            <w:r w:rsidRPr="00A4045B">
              <w:t>Melakukan penawaran pada lelang dengan harga yang diinginkan</w:t>
            </w:r>
          </w:p>
        </w:tc>
      </w:tr>
      <w:tr w:rsidR="00A4045B" w14:paraId="01C444A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5504D92"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74BC959B" w14:textId="7D635A61" w:rsidR="00A4045B" w:rsidRDefault="00A4045B" w:rsidP="00A4045B">
            <w:r>
              <w:t>User (Semua pengguna)</w:t>
            </w:r>
          </w:p>
        </w:tc>
      </w:tr>
      <w:tr w:rsidR="00A4045B" w14:paraId="461BBA1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18AC9DB"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46EB4D3" w14:textId="056FEF86" w:rsidR="00A4045B" w:rsidRPr="00317595" w:rsidRDefault="00A4045B" w:rsidP="00A4045B">
            <w:r>
              <w:t xml:space="preserve">Aktor telah berhasil </w:t>
            </w:r>
            <w:r w:rsidRPr="00A4045B">
              <w:rPr>
                <w:i/>
                <w:iCs/>
              </w:rPr>
              <w:t>login</w:t>
            </w:r>
            <w:r>
              <w:t xml:space="preserve"> pada sistem</w:t>
            </w:r>
          </w:p>
        </w:tc>
      </w:tr>
      <w:tr w:rsidR="00A4045B" w14:paraId="33012CF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0BF3AC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672C2FD3" w14:textId="77777777" w:rsidR="0025251F" w:rsidRDefault="0025251F" w:rsidP="00D95738">
            <w:pPr>
              <w:pStyle w:val="ListParagraph"/>
              <w:numPr>
                <w:ilvl w:val="0"/>
                <w:numId w:val="22"/>
              </w:numPr>
              <w:ind w:left="316"/>
            </w:pPr>
            <w:r>
              <w:t>Aktor memilih menu “Lelang”.</w:t>
            </w:r>
          </w:p>
          <w:p w14:paraId="2533A4E5" w14:textId="77777777" w:rsidR="0025251F" w:rsidRDefault="0025251F" w:rsidP="00D95738">
            <w:pPr>
              <w:pStyle w:val="ListParagraph"/>
              <w:numPr>
                <w:ilvl w:val="0"/>
                <w:numId w:val="22"/>
              </w:numPr>
              <w:ind w:left="316"/>
            </w:pPr>
            <w:r>
              <w:t>Sistem menampilkan list lelang yang sedang berlangsung.</w:t>
            </w:r>
          </w:p>
          <w:p w14:paraId="4949A69B" w14:textId="77777777" w:rsidR="0025251F" w:rsidRDefault="0025251F" w:rsidP="00D95738">
            <w:pPr>
              <w:pStyle w:val="ListParagraph"/>
              <w:numPr>
                <w:ilvl w:val="0"/>
                <w:numId w:val="22"/>
              </w:numPr>
              <w:ind w:left="316"/>
            </w:pPr>
            <w:r>
              <w:t>Aktor memilih salah satu produk yang dilelang.</w:t>
            </w:r>
          </w:p>
          <w:p w14:paraId="298951BD" w14:textId="77777777" w:rsidR="0025251F" w:rsidRDefault="0025251F" w:rsidP="00D95738">
            <w:pPr>
              <w:pStyle w:val="ListParagraph"/>
              <w:numPr>
                <w:ilvl w:val="0"/>
                <w:numId w:val="22"/>
              </w:numPr>
              <w:ind w:left="316"/>
            </w:pPr>
            <w:r>
              <w:t>Sistem akan menampilkan halaman detail lelang.</w:t>
            </w:r>
          </w:p>
          <w:p w14:paraId="141199CD" w14:textId="77777777" w:rsidR="0025251F" w:rsidRDefault="0025251F" w:rsidP="00D95738">
            <w:pPr>
              <w:pStyle w:val="ListParagraph"/>
              <w:numPr>
                <w:ilvl w:val="0"/>
                <w:numId w:val="22"/>
              </w:numPr>
              <w:ind w:left="316"/>
            </w:pPr>
            <w:r>
              <w:t>Aktor menekan tab "Pelelang".</w:t>
            </w:r>
          </w:p>
          <w:p w14:paraId="024614A9" w14:textId="77777777" w:rsidR="0025251F" w:rsidRDefault="0025251F" w:rsidP="00D95738">
            <w:pPr>
              <w:pStyle w:val="ListParagraph"/>
              <w:numPr>
                <w:ilvl w:val="0"/>
                <w:numId w:val="22"/>
              </w:numPr>
              <w:ind w:left="316"/>
            </w:pPr>
            <w:r>
              <w:t>Sistem menampilkan list urutan peringkat pelelang.</w:t>
            </w:r>
          </w:p>
          <w:p w14:paraId="559339EF" w14:textId="77777777" w:rsidR="0025251F" w:rsidRDefault="0025251F" w:rsidP="00D95738">
            <w:pPr>
              <w:pStyle w:val="ListParagraph"/>
              <w:numPr>
                <w:ilvl w:val="0"/>
                <w:numId w:val="22"/>
              </w:numPr>
              <w:ind w:left="316"/>
            </w:pPr>
            <w:r>
              <w:t>Aktor dapat melakukan tawaran dengan menekan tombol "Tawar Lagi".</w:t>
            </w:r>
          </w:p>
          <w:p w14:paraId="0C227BEB" w14:textId="77777777" w:rsidR="0025251F" w:rsidRDefault="0025251F" w:rsidP="00D95738">
            <w:pPr>
              <w:pStyle w:val="ListParagraph"/>
              <w:numPr>
                <w:ilvl w:val="0"/>
                <w:numId w:val="22"/>
              </w:numPr>
              <w:ind w:left="316"/>
            </w:pPr>
            <w:r>
              <w:t>Sistem menampilkan popup isian harga.</w:t>
            </w:r>
          </w:p>
          <w:p w14:paraId="333FD5FE" w14:textId="21F894AE" w:rsidR="00A4045B" w:rsidRPr="00A4045B" w:rsidRDefault="0025251F" w:rsidP="00D95738">
            <w:pPr>
              <w:pStyle w:val="ListParagraph"/>
              <w:numPr>
                <w:ilvl w:val="0"/>
                <w:numId w:val="22"/>
              </w:numPr>
              <w:ind w:left="316"/>
            </w:pPr>
            <w:r>
              <w:t>Aktor memasukan harga penawaran lelang.</w:t>
            </w:r>
          </w:p>
        </w:tc>
      </w:tr>
      <w:tr w:rsidR="00A4045B" w14:paraId="6EF369A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F27DD32"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EEC357F" w14:textId="77777777" w:rsidR="0025251F" w:rsidRDefault="0025251F" w:rsidP="00D95738">
            <w:pPr>
              <w:pStyle w:val="ListParagraph"/>
              <w:numPr>
                <w:ilvl w:val="0"/>
                <w:numId w:val="23"/>
              </w:numPr>
              <w:ind w:left="316"/>
            </w:pPr>
            <w:r>
              <w:t>Harga penawaran harus lebih besar dari penawar pertama.</w:t>
            </w:r>
          </w:p>
          <w:p w14:paraId="475DA799" w14:textId="26CD36C2" w:rsidR="00A4045B" w:rsidRDefault="0025251F" w:rsidP="00D95738">
            <w:pPr>
              <w:pStyle w:val="ListParagraph"/>
              <w:numPr>
                <w:ilvl w:val="0"/>
                <w:numId w:val="23"/>
              </w:numPr>
              <w:ind w:left="316"/>
            </w:pPr>
            <w:r>
              <w:t>Pada langkah nomor 7, apabila masih belum ada penawar dari pengguna lain, aktor dapat menekan tombol "Tawar" untuk mengajukan tawarannya.</w:t>
            </w:r>
          </w:p>
        </w:tc>
      </w:tr>
      <w:tr w:rsidR="00A4045B" w14:paraId="0F790FDC"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291A0A"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42D8BA8A" w14:textId="231EFF6E" w:rsidR="00A4045B" w:rsidRDefault="0025251F" w:rsidP="00A4045B">
            <w:r>
              <w:t>Sistem akan memperbarui data dan peringkat penawar sesuai harga tertinggi.</w:t>
            </w:r>
          </w:p>
        </w:tc>
      </w:tr>
    </w:tbl>
    <w:p w14:paraId="6E704A95" w14:textId="1BC94DC6"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6</w:t>
      </w:r>
      <w:r>
        <w:fldChar w:fldCharType="end"/>
      </w:r>
      <w:r>
        <w:t xml:space="preserve"> Skenario – Membuat toko</w:t>
      </w:r>
    </w:p>
    <w:tbl>
      <w:tblPr>
        <w:tblStyle w:val="TableGrid"/>
        <w:tblW w:w="8359" w:type="dxa"/>
        <w:tblLook w:val="04A0" w:firstRow="1" w:lastRow="0" w:firstColumn="1" w:lastColumn="0" w:noHBand="0" w:noVBand="1"/>
      </w:tblPr>
      <w:tblGrid>
        <w:gridCol w:w="2405"/>
        <w:gridCol w:w="5954"/>
      </w:tblGrid>
      <w:tr w:rsidR="00A4045B" w14:paraId="10741F3F"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6D1FA18" w14:textId="6FCB6D57" w:rsidR="00A4045B" w:rsidRPr="00E42DA8" w:rsidRDefault="00A4045B" w:rsidP="00ED5BDB">
            <w:r>
              <w:t>Membuat toko</w:t>
            </w:r>
          </w:p>
        </w:tc>
      </w:tr>
      <w:tr w:rsidR="00A4045B" w14:paraId="496B456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1DF7406"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0472F69B" w14:textId="75CC0C6B" w:rsidR="00A4045B" w:rsidRDefault="00681A1D" w:rsidP="00ED5BDB">
            <w:r>
              <w:t>Melakukan pembuatan toko atau akun penjual</w:t>
            </w:r>
          </w:p>
        </w:tc>
      </w:tr>
      <w:tr w:rsidR="00A4045B" w14:paraId="62CF1D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352DAAF"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0C9C49FD" w14:textId="53B2E491" w:rsidR="00A4045B" w:rsidRDefault="00681A1D" w:rsidP="00ED5BDB">
            <w:r>
              <w:t>User (Pengguna biasa)</w:t>
            </w:r>
          </w:p>
        </w:tc>
      </w:tr>
      <w:tr w:rsidR="00A4045B" w14:paraId="3269F1B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EA38A6E"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302830B" w14:textId="23E9E5FC" w:rsidR="00A4045B" w:rsidRPr="00317595" w:rsidRDefault="00A4045B" w:rsidP="00A4045B">
            <w:r>
              <w:t xml:space="preserve">Aktor telah berhasil </w:t>
            </w:r>
            <w:r w:rsidRPr="00A4045B">
              <w:rPr>
                <w:i/>
                <w:iCs/>
              </w:rPr>
              <w:t>login</w:t>
            </w:r>
            <w:r>
              <w:t xml:space="preserve"> pada sistem</w:t>
            </w:r>
          </w:p>
        </w:tc>
      </w:tr>
      <w:tr w:rsidR="00A4045B" w14:paraId="2DE9C96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56C016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01B8DAAA" w14:textId="77777777" w:rsidR="0025251F" w:rsidRDefault="0025251F" w:rsidP="00D95738">
            <w:pPr>
              <w:pStyle w:val="ListParagraph"/>
              <w:numPr>
                <w:ilvl w:val="0"/>
                <w:numId w:val="24"/>
              </w:numPr>
              <w:ind w:left="316"/>
            </w:pPr>
            <w:r>
              <w:t>Aktor memilih menu “Home”.</w:t>
            </w:r>
          </w:p>
          <w:p w14:paraId="2BA95C2A" w14:textId="77777777" w:rsidR="0025251F" w:rsidRDefault="0025251F" w:rsidP="00D95738">
            <w:pPr>
              <w:pStyle w:val="ListParagraph"/>
              <w:numPr>
                <w:ilvl w:val="0"/>
                <w:numId w:val="24"/>
              </w:numPr>
              <w:ind w:left="316"/>
            </w:pPr>
            <w:r>
              <w:t>Sistem menampilkan halaman utama.</w:t>
            </w:r>
          </w:p>
          <w:p w14:paraId="1B4177C7" w14:textId="77777777" w:rsidR="0025251F" w:rsidRDefault="0025251F" w:rsidP="00D95738">
            <w:pPr>
              <w:pStyle w:val="ListParagraph"/>
              <w:numPr>
                <w:ilvl w:val="0"/>
                <w:numId w:val="24"/>
              </w:numPr>
              <w:ind w:left="316"/>
            </w:pPr>
            <w:r>
              <w:t>Aktor menekan tombol "Gabung Mitra Catering atau Toko".</w:t>
            </w:r>
          </w:p>
          <w:p w14:paraId="399CC078" w14:textId="77777777" w:rsidR="0025251F" w:rsidRDefault="0025251F" w:rsidP="00D95738">
            <w:pPr>
              <w:pStyle w:val="ListParagraph"/>
              <w:numPr>
                <w:ilvl w:val="0"/>
                <w:numId w:val="24"/>
              </w:numPr>
              <w:ind w:left="316"/>
            </w:pPr>
            <w:r>
              <w:lastRenderedPageBreak/>
              <w:t>Sistem menampilkan form pendaftaran untuk menjadi mitra di Panen-Panen.</w:t>
            </w:r>
          </w:p>
          <w:p w14:paraId="3B7FB905" w14:textId="4D9097C1" w:rsidR="00A4045B" w:rsidRPr="00A4045B" w:rsidRDefault="0025251F" w:rsidP="00D95738">
            <w:pPr>
              <w:pStyle w:val="ListParagraph"/>
              <w:numPr>
                <w:ilvl w:val="0"/>
                <w:numId w:val="24"/>
              </w:numPr>
              <w:ind w:left="316"/>
            </w:pPr>
            <w:r>
              <w:t>User mengisikan data-data yang diperlukan kemudian menekan tombol "Submit".</w:t>
            </w:r>
          </w:p>
        </w:tc>
      </w:tr>
      <w:tr w:rsidR="00A4045B" w14:paraId="32CB96C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7CE09DC1" w14:textId="77777777" w:rsidR="00A4045B" w:rsidRDefault="00A4045B" w:rsidP="00A4045B">
            <w:r>
              <w:lastRenderedPageBreak/>
              <w:t>Skenario Alternatif</w:t>
            </w:r>
          </w:p>
        </w:tc>
        <w:tc>
          <w:tcPr>
            <w:tcW w:w="5954" w:type="dxa"/>
            <w:tcBorders>
              <w:top w:val="single" w:sz="4" w:space="0" w:color="auto"/>
              <w:left w:val="single" w:sz="4" w:space="0" w:color="auto"/>
              <w:bottom w:val="single" w:sz="4" w:space="0" w:color="auto"/>
              <w:right w:val="single" w:sz="4" w:space="0" w:color="auto"/>
            </w:tcBorders>
          </w:tcPr>
          <w:p w14:paraId="5010E26F" w14:textId="0B1D5F59" w:rsidR="00A4045B" w:rsidRDefault="0025251F" w:rsidP="00A4045B">
            <w:r>
              <w:t>-</w:t>
            </w:r>
          </w:p>
        </w:tc>
      </w:tr>
      <w:tr w:rsidR="00A4045B" w14:paraId="38787C0B"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76399E5"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5313C4FA" w14:textId="2A9D6D7C" w:rsidR="00A4045B" w:rsidRDefault="0025251F" w:rsidP="00A4045B">
            <w:r>
              <w:t>Data akan terkirim ke admin Panen-Panen yang nantinya akan di seleksi oleh admin.</w:t>
            </w:r>
          </w:p>
        </w:tc>
      </w:tr>
    </w:tbl>
    <w:p w14:paraId="68ABAAA0" w14:textId="2371CA11"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7</w:t>
      </w:r>
      <w:r>
        <w:fldChar w:fldCharType="end"/>
      </w:r>
      <w:r>
        <w:t xml:space="preserve"> Skenario – Mengelola produk</w:t>
      </w:r>
    </w:p>
    <w:tbl>
      <w:tblPr>
        <w:tblStyle w:val="TableGrid"/>
        <w:tblW w:w="8359" w:type="dxa"/>
        <w:tblLook w:val="04A0" w:firstRow="1" w:lastRow="0" w:firstColumn="1" w:lastColumn="0" w:noHBand="0" w:noVBand="1"/>
      </w:tblPr>
      <w:tblGrid>
        <w:gridCol w:w="2405"/>
        <w:gridCol w:w="5954"/>
      </w:tblGrid>
      <w:tr w:rsidR="00A4045B" w14:paraId="570329FB"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130C505" w14:textId="4FA7B43A" w:rsidR="00A4045B" w:rsidRPr="00E42DA8" w:rsidRDefault="00A4045B" w:rsidP="00ED5BDB">
            <w:r>
              <w:t>Mengelola produk</w:t>
            </w:r>
          </w:p>
        </w:tc>
      </w:tr>
      <w:tr w:rsidR="00A4045B" w14:paraId="6D597F0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F6E61DE"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38AD59C4" w14:textId="39AA887E" w:rsidR="00A4045B" w:rsidRDefault="00681A1D" w:rsidP="00ED5BDB">
            <w:r>
              <w:t>Melakukan pengelolaan produk yang dijual pada toko</w:t>
            </w:r>
          </w:p>
        </w:tc>
      </w:tr>
      <w:tr w:rsidR="00A4045B" w14:paraId="735DB100"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D6C2789"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59357887" w14:textId="765541BA" w:rsidR="00A4045B" w:rsidRDefault="00681A1D" w:rsidP="00ED5BDB">
            <w:r>
              <w:t>User (Penjual)</w:t>
            </w:r>
          </w:p>
        </w:tc>
      </w:tr>
      <w:tr w:rsidR="00A4045B" w14:paraId="11C0471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C5C44A8"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AC2E462" w14:textId="06B922D2" w:rsidR="00A4045B" w:rsidRPr="00317595" w:rsidRDefault="00A4045B" w:rsidP="00A4045B">
            <w:r>
              <w:t xml:space="preserve">Aktor telah berhasil </w:t>
            </w:r>
            <w:r w:rsidRPr="00A4045B">
              <w:rPr>
                <w:i/>
                <w:iCs/>
              </w:rPr>
              <w:t>login</w:t>
            </w:r>
            <w:r>
              <w:t xml:space="preserve"> pada sistem</w:t>
            </w:r>
          </w:p>
        </w:tc>
      </w:tr>
      <w:tr w:rsidR="00A4045B" w14:paraId="713CFA6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874F044"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7433531E" w14:textId="77777777" w:rsidR="00681A1D" w:rsidRDefault="00681A1D" w:rsidP="00D95738">
            <w:pPr>
              <w:pStyle w:val="ListParagraph"/>
              <w:numPr>
                <w:ilvl w:val="0"/>
                <w:numId w:val="19"/>
              </w:numPr>
              <w:ind w:left="316"/>
            </w:pPr>
            <w:r>
              <w:t>Aktor memilih menu “Akun”.</w:t>
            </w:r>
          </w:p>
          <w:p w14:paraId="70088AE6" w14:textId="77777777" w:rsidR="00681A1D" w:rsidRDefault="00681A1D" w:rsidP="00D95738">
            <w:pPr>
              <w:pStyle w:val="ListParagraph"/>
              <w:numPr>
                <w:ilvl w:val="0"/>
                <w:numId w:val="19"/>
              </w:numPr>
              <w:ind w:left="316"/>
            </w:pPr>
            <w:r>
              <w:t>Sistem menampilkan halaman akun.</w:t>
            </w:r>
          </w:p>
          <w:p w14:paraId="12C59411" w14:textId="77777777" w:rsidR="00681A1D" w:rsidRDefault="00681A1D" w:rsidP="00D95738">
            <w:pPr>
              <w:pStyle w:val="ListParagraph"/>
              <w:numPr>
                <w:ilvl w:val="0"/>
                <w:numId w:val="19"/>
              </w:numPr>
              <w:ind w:left="316"/>
            </w:pPr>
            <w:r>
              <w:t>Aktor memilih tombol "Toko Saya".</w:t>
            </w:r>
          </w:p>
          <w:p w14:paraId="40CE030D" w14:textId="77777777" w:rsidR="00681A1D" w:rsidRDefault="00681A1D" w:rsidP="00D95738">
            <w:pPr>
              <w:pStyle w:val="ListParagraph"/>
              <w:numPr>
                <w:ilvl w:val="0"/>
                <w:numId w:val="19"/>
              </w:numPr>
              <w:ind w:left="316"/>
            </w:pPr>
            <w:r>
              <w:t>Sistem menampilkan halaman detail toko.</w:t>
            </w:r>
          </w:p>
          <w:p w14:paraId="3A57F060" w14:textId="77777777" w:rsidR="00681A1D" w:rsidRDefault="00681A1D" w:rsidP="00D95738">
            <w:pPr>
              <w:pStyle w:val="ListParagraph"/>
              <w:numPr>
                <w:ilvl w:val="0"/>
                <w:numId w:val="19"/>
              </w:numPr>
              <w:ind w:left="316"/>
            </w:pPr>
            <w:r>
              <w:t>Aktor menekan tombol "Daftar Produk Kamu".</w:t>
            </w:r>
          </w:p>
          <w:p w14:paraId="5AAD66DE" w14:textId="77777777" w:rsidR="00681A1D" w:rsidRDefault="00681A1D" w:rsidP="00D95738">
            <w:pPr>
              <w:pStyle w:val="ListParagraph"/>
              <w:numPr>
                <w:ilvl w:val="0"/>
                <w:numId w:val="19"/>
              </w:numPr>
              <w:ind w:left="316"/>
            </w:pPr>
            <w:r>
              <w:t>Sistem menampilkan list produk yang aktor miliki.</w:t>
            </w:r>
          </w:p>
          <w:p w14:paraId="5932142D" w14:textId="4950443D" w:rsidR="00A4045B" w:rsidRPr="00A4045B" w:rsidRDefault="00681A1D" w:rsidP="00D95738">
            <w:pPr>
              <w:pStyle w:val="ListParagraph"/>
              <w:numPr>
                <w:ilvl w:val="0"/>
                <w:numId w:val="19"/>
              </w:numPr>
              <w:ind w:left="316"/>
              <w:rPr>
                <w:szCs w:val="24"/>
              </w:rPr>
            </w:pPr>
            <w:r>
              <w:t>Aktor dapat melakukan hapus, ubah produk dan ubah stok, pada masing-masing tombol yang tersedia.</w:t>
            </w:r>
          </w:p>
        </w:tc>
      </w:tr>
      <w:tr w:rsidR="00A4045B" w14:paraId="05182A2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B5E5AFE"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88CAD72" w14:textId="77777777" w:rsidR="00681A1D" w:rsidRDefault="00681A1D" w:rsidP="00D95738">
            <w:pPr>
              <w:pStyle w:val="ListParagraph"/>
              <w:numPr>
                <w:ilvl w:val="0"/>
                <w:numId w:val="20"/>
              </w:numPr>
              <w:ind w:left="316"/>
            </w:pPr>
            <w:r>
              <w:t>Pada langkah nomor 3 aktor juga dapat melakukan penambahan produk dengan menekan tombol "Tambah produk" dan kemudian mengisi beberapa informasi produk yang akan ditambahkan.</w:t>
            </w:r>
          </w:p>
          <w:p w14:paraId="27E6CB1A" w14:textId="77777777" w:rsidR="00681A1D" w:rsidRDefault="00681A1D" w:rsidP="00D95738">
            <w:pPr>
              <w:pStyle w:val="ListParagraph"/>
              <w:numPr>
                <w:ilvl w:val="0"/>
                <w:numId w:val="20"/>
              </w:numPr>
              <w:ind w:left="316"/>
            </w:pPr>
            <w:r>
              <w:t>Pada tombol "Hapus" akan terdapat konfirmasi yang akan dipilih oleh aktor.</w:t>
            </w:r>
          </w:p>
          <w:p w14:paraId="5C0A725F" w14:textId="77777777" w:rsidR="00681A1D" w:rsidRDefault="00681A1D" w:rsidP="00D95738">
            <w:pPr>
              <w:pStyle w:val="ListParagraph"/>
              <w:numPr>
                <w:ilvl w:val="0"/>
                <w:numId w:val="20"/>
              </w:numPr>
              <w:ind w:left="316"/>
            </w:pPr>
            <w:r>
              <w:t>Pada tombol "Ubah Produk" aktor dapat mengubah informasi produk sama seperti saat melakukan fungsi tambah produk.</w:t>
            </w:r>
          </w:p>
          <w:p w14:paraId="7DD59092" w14:textId="17D27CC2" w:rsidR="00A4045B" w:rsidRDefault="00681A1D" w:rsidP="00D95738">
            <w:pPr>
              <w:pStyle w:val="ListParagraph"/>
              <w:numPr>
                <w:ilvl w:val="0"/>
                <w:numId w:val="20"/>
              </w:numPr>
              <w:ind w:left="316"/>
            </w:pPr>
            <w:r>
              <w:t>Pada tombol "Ubah stok" aktor dapat melakukan perubahan stok produk, tekan ikon "+" untuk tambah, "-" untuk kurang.</w:t>
            </w:r>
          </w:p>
        </w:tc>
      </w:tr>
      <w:tr w:rsidR="00A4045B" w14:paraId="1AE6DE8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14D57C" w14:textId="77777777" w:rsidR="00A4045B" w:rsidRDefault="00A4045B" w:rsidP="00A4045B">
            <w:r>
              <w:lastRenderedPageBreak/>
              <w:t>Kondisi Akhir</w:t>
            </w:r>
          </w:p>
        </w:tc>
        <w:tc>
          <w:tcPr>
            <w:tcW w:w="5954" w:type="dxa"/>
            <w:tcBorders>
              <w:top w:val="single" w:sz="4" w:space="0" w:color="auto"/>
              <w:left w:val="single" w:sz="4" w:space="0" w:color="auto"/>
              <w:bottom w:val="single" w:sz="4" w:space="0" w:color="auto"/>
              <w:right w:val="single" w:sz="4" w:space="0" w:color="auto"/>
            </w:tcBorders>
          </w:tcPr>
          <w:p w14:paraId="394EB0F1" w14:textId="32D529F2" w:rsidR="00A4045B" w:rsidRDefault="00681A1D" w:rsidP="00A4045B">
            <w:r>
              <w:t>List produk yang di perbarui akan berubah sesuai data yang dimasukan dan diterapkan pada seluruh aplikasi.</w:t>
            </w:r>
          </w:p>
        </w:tc>
      </w:tr>
    </w:tbl>
    <w:p w14:paraId="2338F198" w14:textId="10AEE06B"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8</w:t>
      </w:r>
      <w:r>
        <w:fldChar w:fldCharType="end"/>
      </w:r>
      <w:r>
        <w:t xml:space="preserve"> Skenario – Mengelola toko</w:t>
      </w:r>
    </w:p>
    <w:tbl>
      <w:tblPr>
        <w:tblStyle w:val="TableGrid"/>
        <w:tblW w:w="8359" w:type="dxa"/>
        <w:tblLook w:val="04A0" w:firstRow="1" w:lastRow="0" w:firstColumn="1" w:lastColumn="0" w:noHBand="0" w:noVBand="1"/>
      </w:tblPr>
      <w:tblGrid>
        <w:gridCol w:w="2405"/>
        <w:gridCol w:w="5954"/>
      </w:tblGrid>
      <w:tr w:rsidR="00A4045B" w14:paraId="31C1AE7C"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4C702C3" w14:textId="3BC378A6" w:rsidR="00A4045B" w:rsidRPr="00E42DA8" w:rsidRDefault="00A4045B" w:rsidP="00ED5BDB">
            <w:r>
              <w:t>Mengelola toko</w:t>
            </w:r>
          </w:p>
        </w:tc>
      </w:tr>
      <w:tr w:rsidR="00A4045B" w14:paraId="6125E96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E4F950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7E14058D" w14:textId="56175BBA" w:rsidR="00A4045B" w:rsidRDefault="00AC7052" w:rsidP="00ED5BDB">
            <w:r>
              <w:t>Melakukan pengelolaan informasi toko</w:t>
            </w:r>
          </w:p>
        </w:tc>
      </w:tr>
      <w:tr w:rsidR="00A4045B" w14:paraId="2FA7F1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67920DE"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6FEE9A72" w14:textId="3EBBE8B5" w:rsidR="00A4045B" w:rsidRDefault="00681A1D" w:rsidP="00ED5BDB">
            <w:r>
              <w:t>User (Penjual)</w:t>
            </w:r>
          </w:p>
        </w:tc>
      </w:tr>
      <w:tr w:rsidR="00A4045B" w14:paraId="5113DF2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8E070AF"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354FCA62" w14:textId="200C6BC2" w:rsidR="00A4045B" w:rsidRPr="00317595" w:rsidRDefault="00A4045B" w:rsidP="00A4045B">
            <w:r>
              <w:t xml:space="preserve">Aktor telah berhasil </w:t>
            </w:r>
            <w:r w:rsidRPr="00A4045B">
              <w:rPr>
                <w:i/>
                <w:iCs/>
              </w:rPr>
              <w:t>login</w:t>
            </w:r>
            <w:r>
              <w:t xml:space="preserve"> pada sistem</w:t>
            </w:r>
          </w:p>
        </w:tc>
      </w:tr>
      <w:tr w:rsidR="00A4045B" w14:paraId="38C0BB8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264B4F0"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1FC09016" w14:textId="77777777" w:rsidR="00E87FFB" w:rsidRDefault="00E87FFB" w:rsidP="00D95738">
            <w:pPr>
              <w:pStyle w:val="ListParagraph"/>
              <w:numPr>
                <w:ilvl w:val="0"/>
                <w:numId w:val="25"/>
              </w:numPr>
              <w:ind w:left="316"/>
            </w:pPr>
            <w:r>
              <w:t>Aktor memilih menu “Akun”.</w:t>
            </w:r>
          </w:p>
          <w:p w14:paraId="396463ED" w14:textId="77777777" w:rsidR="00E87FFB" w:rsidRDefault="00E87FFB" w:rsidP="00D95738">
            <w:pPr>
              <w:pStyle w:val="ListParagraph"/>
              <w:numPr>
                <w:ilvl w:val="0"/>
                <w:numId w:val="25"/>
              </w:numPr>
              <w:ind w:left="316"/>
            </w:pPr>
            <w:r>
              <w:t>Sistem menampilkan halaman akun.</w:t>
            </w:r>
          </w:p>
          <w:p w14:paraId="5B5A3CF5" w14:textId="77777777" w:rsidR="00E87FFB" w:rsidRDefault="00E87FFB" w:rsidP="00D95738">
            <w:pPr>
              <w:pStyle w:val="ListParagraph"/>
              <w:numPr>
                <w:ilvl w:val="0"/>
                <w:numId w:val="25"/>
              </w:numPr>
              <w:ind w:left="316"/>
            </w:pPr>
            <w:r>
              <w:t>Aktor memilih tombol "Toko Saya".</w:t>
            </w:r>
          </w:p>
          <w:p w14:paraId="2FE1763F" w14:textId="77777777" w:rsidR="00E87FFB" w:rsidRDefault="00E87FFB" w:rsidP="00D95738">
            <w:pPr>
              <w:pStyle w:val="ListParagraph"/>
              <w:numPr>
                <w:ilvl w:val="0"/>
                <w:numId w:val="25"/>
              </w:numPr>
              <w:ind w:left="316"/>
            </w:pPr>
            <w:r>
              <w:t>Sistem menampilkan halaman detail toko.</w:t>
            </w:r>
          </w:p>
          <w:p w14:paraId="7782104C" w14:textId="77777777" w:rsidR="00E87FFB" w:rsidRDefault="00E87FFB" w:rsidP="00D95738">
            <w:pPr>
              <w:pStyle w:val="ListParagraph"/>
              <w:numPr>
                <w:ilvl w:val="0"/>
                <w:numId w:val="25"/>
              </w:numPr>
              <w:ind w:left="316"/>
            </w:pPr>
            <w:r>
              <w:t>Aktor menekan tombol dengan ikon roda gigi.</w:t>
            </w:r>
          </w:p>
          <w:p w14:paraId="53B82367" w14:textId="77777777" w:rsidR="00E87FFB" w:rsidRDefault="00E87FFB" w:rsidP="00D95738">
            <w:pPr>
              <w:pStyle w:val="ListParagraph"/>
              <w:numPr>
                <w:ilvl w:val="0"/>
                <w:numId w:val="25"/>
              </w:numPr>
              <w:ind w:left="316"/>
            </w:pPr>
            <w:r>
              <w:t>Sistem menampilkan form data informasi toko.</w:t>
            </w:r>
          </w:p>
          <w:p w14:paraId="6C7DFF86" w14:textId="5A33008E" w:rsidR="00A4045B" w:rsidRPr="00A4045B" w:rsidRDefault="00E87FFB" w:rsidP="00D95738">
            <w:pPr>
              <w:pStyle w:val="ListParagraph"/>
              <w:numPr>
                <w:ilvl w:val="0"/>
                <w:numId w:val="25"/>
              </w:numPr>
              <w:ind w:left="316"/>
            </w:pPr>
            <w:r>
              <w:t>Aktor menekan tombol "Simpan" untuk menyimpan perubahan.</w:t>
            </w:r>
          </w:p>
        </w:tc>
      </w:tr>
      <w:tr w:rsidR="00A4045B" w14:paraId="77322345"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4E81B83"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67746421" w14:textId="2411B1C2" w:rsidR="00A4045B" w:rsidRDefault="00E87FFB" w:rsidP="00A4045B">
            <w:r>
              <w:t>-</w:t>
            </w:r>
          </w:p>
        </w:tc>
      </w:tr>
      <w:tr w:rsidR="00A4045B" w14:paraId="1677E412"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98013BD"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2182154D" w14:textId="2DF60DBA" w:rsidR="00A4045B" w:rsidRDefault="00E87FFB" w:rsidP="00A4045B">
            <w:r>
              <w:t>Sistem akan menyimpan perubahan data toko dan menampilkannya pada seluruh sistem.</w:t>
            </w:r>
          </w:p>
        </w:tc>
      </w:tr>
    </w:tbl>
    <w:p w14:paraId="45555D96" w14:textId="76F419F5" w:rsidR="00591FFF" w:rsidRDefault="00591FFF">
      <w:pPr>
        <w:spacing w:line="240" w:lineRule="auto"/>
      </w:pPr>
    </w:p>
    <w:p w14:paraId="1E31B89C" w14:textId="06B30393" w:rsidR="00591FFF" w:rsidRPr="001A0D3A" w:rsidRDefault="00591FFF" w:rsidP="00591FFF">
      <w:pPr>
        <w:pStyle w:val="Heading3"/>
        <w:rPr>
          <w:i/>
          <w:iCs/>
        </w:rPr>
      </w:pPr>
      <w:r>
        <w:rPr>
          <w:i/>
          <w:iCs/>
        </w:rPr>
        <w:t>Activity Diagram</w:t>
      </w:r>
    </w:p>
    <w:p w14:paraId="7483FD01" w14:textId="4B7AFC90" w:rsidR="00591FFF" w:rsidRDefault="00591FFF" w:rsidP="00591FFF">
      <w:pPr>
        <w:pStyle w:val="isi"/>
        <w:contextualSpacing w:val="0"/>
        <w:rPr>
          <w:color w:val="000000"/>
        </w:rPr>
      </w:pPr>
      <w:r>
        <w:rPr>
          <w:color w:val="000000"/>
        </w:rPr>
        <w:t xml:space="preserve">Berikut digambarkan </w:t>
      </w:r>
      <w:r>
        <w:rPr>
          <w:i/>
          <w:iCs/>
          <w:color w:val="000000"/>
        </w:rPr>
        <w:t>activity diagram</w:t>
      </w:r>
      <w:r>
        <w:rPr>
          <w:color w:val="000000"/>
        </w:rPr>
        <w:t xml:space="preserve"> yang digunakan untuk memodelkan skenario </w:t>
      </w:r>
      <w:r>
        <w:rPr>
          <w:i/>
          <w:iCs/>
          <w:color w:val="000000"/>
        </w:rPr>
        <w:t>use case</w:t>
      </w:r>
      <w:r>
        <w:rPr>
          <w:color w:val="000000"/>
        </w:rPr>
        <w:t xml:space="preserve"> dan menjelaskan alur proses dari interaksi-interaksi utama oleh pengguna pada aplikasi</w:t>
      </w:r>
      <w:r w:rsidRPr="00DB430E">
        <w:rPr>
          <w:color w:val="000000"/>
        </w:rPr>
        <w:t>.</w:t>
      </w:r>
    </w:p>
    <w:p w14:paraId="48380577" w14:textId="5F385940" w:rsidR="000226FF" w:rsidRDefault="000226FF" w:rsidP="00D95738">
      <w:pPr>
        <w:pStyle w:val="isi"/>
        <w:numPr>
          <w:ilvl w:val="0"/>
          <w:numId w:val="26"/>
        </w:numPr>
        <w:spacing w:before="240"/>
        <w:ind w:left="709" w:hanging="709"/>
        <w:contextualSpacing w:val="0"/>
        <w:rPr>
          <w:color w:val="000000"/>
        </w:rPr>
      </w:pPr>
      <w:r>
        <w:rPr>
          <w:color w:val="000000"/>
        </w:rPr>
        <w:t xml:space="preserve">Alur </w:t>
      </w:r>
      <w:r w:rsidR="00944A76">
        <w:rPr>
          <w:color w:val="000000"/>
        </w:rPr>
        <w:t>P</w:t>
      </w:r>
      <w:r>
        <w:rPr>
          <w:color w:val="000000"/>
        </w:rPr>
        <w:t xml:space="preserve">embelian </w:t>
      </w:r>
      <w:r w:rsidR="00944A76">
        <w:rPr>
          <w:color w:val="000000"/>
        </w:rPr>
        <w:t>P</w:t>
      </w:r>
      <w:r>
        <w:rPr>
          <w:color w:val="000000"/>
        </w:rPr>
        <w:t>roduk</w:t>
      </w:r>
    </w:p>
    <w:p w14:paraId="43706551" w14:textId="4652DEFD" w:rsidR="00F62BEF" w:rsidRPr="00F62BEF" w:rsidRDefault="00F62BEF" w:rsidP="00F62BEF">
      <w:pPr>
        <w:pStyle w:val="isi"/>
        <w:rPr>
          <w:color w:val="000000"/>
        </w:rPr>
      </w:pPr>
      <w:r w:rsidRPr="00F62BEF">
        <w:rPr>
          <w:color w:val="000000"/>
        </w:rPr>
        <w:t>Untuk melakukan pembelian produk, pengguna memilih menu “</w:t>
      </w:r>
      <w:r w:rsidRPr="00F62BEF">
        <w:rPr>
          <w:i/>
          <w:iCs/>
          <w:color w:val="000000"/>
        </w:rPr>
        <w:t>Home</w:t>
      </w:r>
      <w:r w:rsidRPr="00F62BEF">
        <w:rPr>
          <w:color w:val="000000"/>
        </w:rPr>
        <w:t>”, kemudian aplikasi akan memunculkan menu dan produk-produk yang tersedia. Pengguna memilih salah satu produk, kemudian akan ditampilkan detail produk berisi harga, stok, deskripsi, serta rekomendasi produk-produk yang lainnya. Selanjutnya pengguna dapat menekan tombol “Beli” dan akan ditampilkan halaman checkout pesanan.</w:t>
      </w:r>
    </w:p>
    <w:p w14:paraId="7238907C" w14:textId="77777777" w:rsidR="00F62BEF" w:rsidRPr="00F62BEF" w:rsidRDefault="00F62BEF" w:rsidP="00F62BEF">
      <w:pPr>
        <w:pStyle w:val="isi"/>
        <w:rPr>
          <w:color w:val="000000"/>
        </w:rPr>
      </w:pPr>
      <w:r w:rsidRPr="00F62BEF">
        <w:rPr>
          <w:color w:val="000000"/>
        </w:rPr>
        <w:lastRenderedPageBreak/>
        <w:t>Pada halaman checkout, pengguna melengkapi data pengiriman seperti alamat pengiriman, catatan pengiriman, kurir &amp; metode verifikasi pembayaran. Apabila data sudah lengkap dan sesuai, pengguna selanjutnya menekan tombol “Pembayaran”.</w:t>
      </w:r>
    </w:p>
    <w:p w14:paraId="24665052" w14:textId="163F9CEF" w:rsidR="00944A76" w:rsidRDefault="00F62BEF" w:rsidP="00944A76">
      <w:pPr>
        <w:pStyle w:val="isi"/>
        <w:rPr>
          <w:color w:val="000000"/>
        </w:rPr>
      </w:pPr>
      <w:r w:rsidRPr="00F62BEF">
        <w:rPr>
          <w:color w:val="000000"/>
        </w:rPr>
        <w:t>Pada halaman pembayaran, pengguna melanjutkan proses pembayaran dengan metode pembayaran yang dipilih sebelumnya, jika pengguna ingin melakukan pembelian pada produk yang berbeda, pengguna dapat menekan tombol “+ Keranjang” untuk memasukan produk ke keranjang terlebih dahulu. Kemudian pada halaman keranjang pengguna dapat menekan tombol “Checkout” untuk melanjutkan pembelian barang.</w:t>
      </w:r>
      <w:r w:rsidR="00944A76">
        <w:rPr>
          <w:color w:val="000000"/>
        </w:rPr>
        <w:t xml:space="preserve"> </w:t>
      </w:r>
      <w:r w:rsidRPr="00F62BEF">
        <w:rPr>
          <w:color w:val="000000"/>
        </w:rPr>
        <w:t>Apabila pembayaran berhasil, pengguna akan diarahkan ke halaman transaksi, dan akan ditampilkan list transaksi yang selesai dan/atau sedang diproses.</w:t>
      </w:r>
      <w:r w:rsidR="00E2616D">
        <w:rPr>
          <w:color w:val="000000"/>
        </w:rPr>
        <w:t xml:space="preserve"> </w:t>
      </w:r>
    </w:p>
    <w:p w14:paraId="77CFC7D8" w14:textId="77777777" w:rsidR="00944A76" w:rsidRDefault="00944A76">
      <w:pPr>
        <w:spacing w:line="240" w:lineRule="auto"/>
        <w:rPr>
          <w:color w:val="000000"/>
        </w:rPr>
      </w:pPr>
      <w:r>
        <w:rPr>
          <w:color w:val="000000"/>
        </w:rPr>
        <w:br w:type="page"/>
      </w:r>
    </w:p>
    <w:p w14:paraId="00AC59E1" w14:textId="04241895" w:rsidR="00944A76" w:rsidRPr="00591FFF" w:rsidRDefault="00E2616D" w:rsidP="00944A76">
      <w:pPr>
        <w:pStyle w:val="isi"/>
        <w:ind w:firstLine="0"/>
        <w:rPr>
          <w:color w:val="000000"/>
        </w:rPr>
      </w:pPr>
      <w:r>
        <w:rPr>
          <w:i/>
          <w:iCs/>
          <w:color w:val="000000"/>
        </w:rPr>
        <w:lastRenderedPageBreak/>
        <w:t>Activity diagram</w:t>
      </w:r>
      <w:r>
        <w:rPr>
          <w:color w:val="000000"/>
        </w:rPr>
        <w:t xml:space="preserve"> pembelian produk ditunjukan pada gambar</w:t>
      </w:r>
      <w:r w:rsidR="00944A76">
        <w:rPr>
          <w:color w:val="000000"/>
        </w:rPr>
        <w:t xml:space="preserve"> 4.4.</w:t>
      </w:r>
    </w:p>
    <w:p w14:paraId="4948AE17" w14:textId="0C535EB7" w:rsidR="00944A76" w:rsidRDefault="008F6D8D" w:rsidP="00944A76">
      <w:pPr>
        <w:keepNext/>
        <w:spacing w:line="240" w:lineRule="auto"/>
        <w:jc w:val="center"/>
      </w:pPr>
      <w:r>
        <w:rPr>
          <w:noProof/>
        </w:rPr>
        <w:drawing>
          <wp:inline distT="0" distB="0" distL="0" distR="0" wp14:anchorId="485E9A1B" wp14:editId="64BB7CD9">
            <wp:extent cx="3829050" cy="8115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29050" cy="8115300"/>
                    </a:xfrm>
                    <a:prstGeom prst="rect">
                      <a:avLst/>
                    </a:prstGeom>
                    <a:noFill/>
                    <a:ln>
                      <a:noFill/>
                    </a:ln>
                  </pic:spPr>
                </pic:pic>
              </a:graphicData>
            </a:graphic>
          </wp:inline>
        </w:drawing>
      </w:r>
    </w:p>
    <w:p w14:paraId="6DFE8D95" w14:textId="14347394" w:rsidR="00944A76" w:rsidRDefault="00944A76" w:rsidP="00944A76">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4</w:t>
      </w:r>
      <w:r w:rsidR="00E70D4B">
        <w:fldChar w:fldCharType="end"/>
      </w:r>
      <w:r>
        <w:t xml:space="preserve"> </w:t>
      </w:r>
      <w:r>
        <w:rPr>
          <w:i/>
          <w:iCs/>
        </w:rPr>
        <w:t>Activity Diagram</w:t>
      </w:r>
      <w:r>
        <w:t xml:space="preserve"> Pembelian Produk</w:t>
      </w:r>
      <w:r>
        <w:br w:type="page"/>
      </w:r>
    </w:p>
    <w:p w14:paraId="7B680190" w14:textId="09533EC6" w:rsidR="00944A76" w:rsidRDefault="00944A76" w:rsidP="00D95738">
      <w:pPr>
        <w:pStyle w:val="isi"/>
        <w:numPr>
          <w:ilvl w:val="0"/>
          <w:numId w:val="26"/>
        </w:numPr>
        <w:spacing w:before="240"/>
        <w:ind w:left="709" w:hanging="709"/>
        <w:contextualSpacing w:val="0"/>
      </w:pPr>
      <w:r>
        <w:lastRenderedPageBreak/>
        <w:t xml:space="preserve">Alur </w:t>
      </w:r>
      <w:r w:rsidRPr="00944A76">
        <w:rPr>
          <w:color w:val="000000"/>
        </w:rPr>
        <w:t>Mengelola</w:t>
      </w:r>
      <w:r>
        <w:t xml:space="preserve"> Profil</w:t>
      </w:r>
    </w:p>
    <w:p w14:paraId="4DAB50C1" w14:textId="77777777" w:rsidR="00D547C6" w:rsidRDefault="00D547C6" w:rsidP="00D547C6">
      <w:pPr>
        <w:ind w:firstLine="709"/>
        <w:jc w:val="both"/>
      </w:pPr>
      <w:r>
        <w:t>Pengguna dapat memilih menu “Akun”, kemudian akan ditampilkan halaman edit akun, selanjutnya pengguna dapat melakukan modifikasi nama dan alamat. Untuk menyimpan perubahan, pengguna cukup menekan tombol “Simpan”.</w:t>
      </w:r>
    </w:p>
    <w:p w14:paraId="599BD7D8" w14:textId="32086730" w:rsidR="000649E1" w:rsidRDefault="00D547C6" w:rsidP="00D547C6">
      <w:pPr>
        <w:ind w:firstLine="709"/>
        <w:jc w:val="both"/>
      </w:pPr>
      <w:r>
        <w:t>Selain itu pengguna dapat menghapus dan menambah alamat baru dengan menekan ikon tempat sampah dan tombol “Tambah Alamat”. Setelah tersimpan, aplikasi akan mengarahkan ke halaman akun dan kemudian data pengguna akan diperbarui.</w:t>
      </w:r>
      <w:r>
        <w:rPr>
          <w:i/>
          <w:iCs/>
          <w:color w:val="000000"/>
        </w:rPr>
        <w:t xml:space="preserve"> </w:t>
      </w:r>
      <w:r w:rsidR="000C120B">
        <w:rPr>
          <w:i/>
          <w:iCs/>
          <w:color w:val="000000"/>
        </w:rPr>
        <w:t>Activity diagram</w:t>
      </w:r>
      <w:r w:rsidR="000C120B">
        <w:rPr>
          <w:color w:val="000000"/>
        </w:rPr>
        <w:t xml:space="preserve"> mengelola profil ditunjukan pada gambar 4.5.</w:t>
      </w:r>
    </w:p>
    <w:p w14:paraId="563B8169" w14:textId="77777777" w:rsidR="000649E1" w:rsidRDefault="000649E1" w:rsidP="000649E1">
      <w:pPr>
        <w:keepNext/>
        <w:jc w:val="center"/>
      </w:pPr>
      <w:r>
        <w:rPr>
          <w:noProof/>
        </w:rPr>
        <w:drawing>
          <wp:inline distT="0" distB="0" distL="0" distR="0" wp14:anchorId="634AFDF1" wp14:editId="0FF7BAC4">
            <wp:extent cx="3819525" cy="37242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19525" cy="3724275"/>
                    </a:xfrm>
                    <a:prstGeom prst="rect">
                      <a:avLst/>
                    </a:prstGeom>
                    <a:noFill/>
                    <a:ln>
                      <a:noFill/>
                    </a:ln>
                  </pic:spPr>
                </pic:pic>
              </a:graphicData>
            </a:graphic>
          </wp:inline>
        </w:drawing>
      </w:r>
    </w:p>
    <w:p w14:paraId="11B4E279" w14:textId="67A430FC" w:rsidR="000649E1" w:rsidRDefault="000649E1" w:rsidP="000649E1">
      <w:pPr>
        <w:pStyle w:val="Caption"/>
      </w:pPr>
      <w:r>
        <w:t xml:space="preserve">Gambar </w:t>
      </w:r>
      <w:r w:rsidR="000C120B">
        <w:t>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5</w:t>
      </w:r>
      <w:r w:rsidR="00E70D4B">
        <w:fldChar w:fldCharType="end"/>
      </w:r>
      <w:r>
        <w:t xml:space="preserve"> </w:t>
      </w:r>
      <w:r>
        <w:rPr>
          <w:i/>
          <w:iCs/>
        </w:rPr>
        <w:t>Activity Diagram</w:t>
      </w:r>
      <w:r>
        <w:t xml:space="preserve"> </w:t>
      </w:r>
      <w:r w:rsidRPr="00944A76">
        <w:rPr>
          <w:color w:val="000000"/>
        </w:rPr>
        <w:t>Mengelola</w:t>
      </w:r>
      <w:r>
        <w:t xml:space="preserve"> Profil</w:t>
      </w:r>
    </w:p>
    <w:p w14:paraId="02C0E489" w14:textId="47ECD255" w:rsidR="00944A76" w:rsidRDefault="00944A76" w:rsidP="00D95738">
      <w:pPr>
        <w:pStyle w:val="isi"/>
        <w:numPr>
          <w:ilvl w:val="0"/>
          <w:numId w:val="26"/>
        </w:numPr>
        <w:spacing w:before="240"/>
        <w:ind w:left="709" w:hanging="709"/>
        <w:contextualSpacing w:val="0"/>
      </w:pPr>
      <w:r>
        <w:t>Alur Mengonfirmasi Pesanan Selesai</w:t>
      </w:r>
    </w:p>
    <w:p w14:paraId="634DD75A" w14:textId="0E40F92B" w:rsidR="000649E1" w:rsidRDefault="00D547C6" w:rsidP="00D547C6">
      <w:pPr>
        <w:ind w:firstLine="709"/>
        <w:jc w:val="both"/>
      </w:pPr>
      <w:r>
        <w:t>Untuk melakukan konfirmasi apabila transaksi selesai, dalam kondisi pengguna sudah melakukan login pada sistem, pilih me</w:t>
      </w:r>
      <w:r>
        <w:rPr>
          <w:i/>
          <w:iCs/>
        </w:rPr>
        <w:t xml:space="preserve">nu </w:t>
      </w:r>
      <w:r>
        <w:t>“Transaksi”, akan muncul semua list transaksi. kemudian tekan tombol "Dalam Proses", aplikasi akan menampilkan list transaksi dalam proses pengiriman, tinggal pilih salah satu transaksi dan tekan tombol "Pesanan Sampai". Tombol "Pesanan Sampai" hanya akan aktif apabila barang telah dikirim oleh penjual dan memiliki nomor resi, selanjutnya sistem akan menyimpan dan mengkonfirmasi pesanan ke penjual.</w:t>
      </w:r>
      <w:r>
        <w:rPr>
          <w:i/>
          <w:iCs/>
          <w:color w:val="000000"/>
        </w:rPr>
        <w:t xml:space="preserve"> </w:t>
      </w:r>
      <w:r w:rsidR="000C120B">
        <w:rPr>
          <w:i/>
          <w:iCs/>
          <w:color w:val="000000"/>
        </w:rPr>
        <w:t>Activity diagram</w:t>
      </w:r>
      <w:r w:rsidR="000C120B">
        <w:rPr>
          <w:color w:val="000000"/>
        </w:rPr>
        <w:t xml:space="preserve"> mengonfirmasi pesanan selesai ditunjukan pada gambar 4.6.</w:t>
      </w:r>
    </w:p>
    <w:p w14:paraId="009E2472" w14:textId="77777777" w:rsidR="000649E1" w:rsidRDefault="000649E1" w:rsidP="000649E1">
      <w:pPr>
        <w:keepNext/>
        <w:jc w:val="center"/>
      </w:pPr>
      <w:r>
        <w:rPr>
          <w:noProof/>
        </w:rPr>
        <w:lastRenderedPageBreak/>
        <w:drawing>
          <wp:inline distT="0" distB="0" distL="0" distR="0" wp14:anchorId="46EF63E8" wp14:editId="3BD592EE">
            <wp:extent cx="3819525" cy="4200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19525" cy="4200525"/>
                    </a:xfrm>
                    <a:prstGeom prst="rect">
                      <a:avLst/>
                    </a:prstGeom>
                    <a:noFill/>
                    <a:ln>
                      <a:noFill/>
                    </a:ln>
                  </pic:spPr>
                </pic:pic>
              </a:graphicData>
            </a:graphic>
          </wp:inline>
        </w:drawing>
      </w:r>
    </w:p>
    <w:p w14:paraId="1184796D" w14:textId="7D330E61" w:rsidR="000649E1" w:rsidRDefault="000649E1" w:rsidP="000649E1">
      <w:pPr>
        <w:pStyle w:val="Caption"/>
      </w:pPr>
      <w:r>
        <w:t xml:space="preserve">Gambar </w:t>
      </w:r>
      <w:r w:rsidR="000C120B">
        <w:t>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6</w:t>
      </w:r>
      <w:r w:rsidR="00E70D4B">
        <w:fldChar w:fldCharType="end"/>
      </w:r>
      <w:r>
        <w:t xml:space="preserve"> </w:t>
      </w:r>
      <w:r>
        <w:rPr>
          <w:i/>
          <w:iCs/>
        </w:rPr>
        <w:t>Activity Diagram</w:t>
      </w:r>
      <w:r>
        <w:t xml:space="preserve"> Mengonfirmasi Pesanan Selesai</w:t>
      </w:r>
    </w:p>
    <w:p w14:paraId="0D67EEAB" w14:textId="62A4F50F" w:rsidR="00944A76" w:rsidRDefault="00944A76" w:rsidP="00D95738">
      <w:pPr>
        <w:pStyle w:val="isi"/>
        <w:numPr>
          <w:ilvl w:val="0"/>
          <w:numId w:val="26"/>
        </w:numPr>
        <w:spacing w:before="240"/>
        <w:ind w:left="709" w:hanging="709"/>
        <w:contextualSpacing w:val="0"/>
      </w:pPr>
      <w:r>
        <w:t>Alur Menawar Lelang</w:t>
      </w:r>
    </w:p>
    <w:p w14:paraId="3921A758" w14:textId="2F282758" w:rsidR="000649E1" w:rsidRDefault="00D547C6" w:rsidP="00D547C6">
      <w:pPr>
        <w:ind w:firstLine="709"/>
        <w:jc w:val="both"/>
      </w:pPr>
      <w:r>
        <w:t>Untuk melakukan penawaran pada lelang dengan harga yang diinginkan, pastikan pengguna telah berhasil login pada sistem, kemudian pilih menu “Lelang”,akan tampil list lelang yang sedang berlangsung, pilih salah satu produk yang dilelang, kemudian akan tampil halaman detail lelang. Pada halaman lelang, pilih tab "Pelelang", kemudian akan tampil list urutan peringkat pelelang, apabila masih belum ada penawar dari pengguna lain, tekan tombol "Tawar" untuk mengajukan tawaran, jika sudah ada penawar sebelumnya tekan tombol"Tawar Lagi", setelah itu akan muncul popup isian harga, lalu isikan harga penawaran lelang. Harga penawaran harus lebih besar dari penawar pertama. Tetelah memasukan harga yang sesuai, sistem akan memperbarui data dan peringkat penawar sesuai harga tertinggi.</w:t>
      </w:r>
      <w:r>
        <w:rPr>
          <w:i/>
          <w:iCs/>
          <w:color w:val="000000"/>
        </w:rPr>
        <w:t xml:space="preserve"> </w:t>
      </w:r>
      <w:r w:rsidR="000C120B">
        <w:rPr>
          <w:i/>
          <w:iCs/>
          <w:color w:val="000000"/>
        </w:rPr>
        <w:t>Activity diagram</w:t>
      </w:r>
      <w:r w:rsidR="000C120B">
        <w:rPr>
          <w:color w:val="000000"/>
        </w:rPr>
        <w:t xml:space="preserve"> menawar lelang ditunjukan pada gambar 4.7.</w:t>
      </w:r>
    </w:p>
    <w:p w14:paraId="00BB1B82" w14:textId="77777777" w:rsidR="000649E1" w:rsidRDefault="000649E1" w:rsidP="000649E1">
      <w:pPr>
        <w:keepNext/>
        <w:jc w:val="center"/>
      </w:pPr>
      <w:r>
        <w:rPr>
          <w:noProof/>
        </w:rPr>
        <w:lastRenderedPageBreak/>
        <w:drawing>
          <wp:inline distT="0" distB="0" distL="0" distR="0" wp14:anchorId="45940CE7" wp14:editId="33BAF6A9">
            <wp:extent cx="3819525" cy="76295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19525" cy="7629525"/>
                    </a:xfrm>
                    <a:prstGeom prst="rect">
                      <a:avLst/>
                    </a:prstGeom>
                    <a:noFill/>
                    <a:ln>
                      <a:noFill/>
                    </a:ln>
                  </pic:spPr>
                </pic:pic>
              </a:graphicData>
            </a:graphic>
          </wp:inline>
        </w:drawing>
      </w:r>
    </w:p>
    <w:p w14:paraId="493CA99E" w14:textId="7D3CDE71" w:rsidR="000649E1" w:rsidRDefault="000649E1" w:rsidP="000649E1">
      <w:pPr>
        <w:pStyle w:val="Caption"/>
      </w:pPr>
      <w:r>
        <w:t xml:space="preserve">Gambar </w:t>
      </w:r>
      <w:r w:rsidR="000C120B">
        <w:t>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7</w:t>
      </w:r>
      <w:r w:rsidR="00E70D4B">
        <w:fldChar w:fldCharType="end"/>
      </w:r>
      <w:r>
        <w:t xml:space="preserve"> </w:t>
      </w:r>
      <w:r>
        <w:rPr>
          <w:i/>
          <w:iCs/>
        </w:rPr>
        <w:t>Activity Diagram</w:t>
      </w:r>
      <w:r>
        <w:t xml:space="preserve"> Menawar Lelang</w:t>
      </w:r>
    </w:p>
    <w:p w14:paraId="11732DE7" w14:textId="777F51AD" w:rsidR="00944A76" w:rsidRDefault="00944A76" w:rsidP="00D95738">
      <w:pPr>
        <w:pStyle w:val="isi"/>
        <w:numPr>
          <w:ilvl w:val="0"/>
          <w:numId w:val="26"/>
        </w:numPr>
        <w:spacing w:before="240"/>
        <w:ind w:left="709" w:hanging="709"/>
        <w:contextualSpacing w:val="0"/>
      </w:pPr>
      <w:r>
        <w:t>Alur Membuat Toko</w:t>
      </w:r>
    </w:p>
    <w:p w14:paraId="6A6D5301" w14:textId="5F2E7199" w:rsidR="000649E1" w:rsidRDefault="00D547C6" w:rsidP="00D547C6">
      <w:pPr>
        <w:ind w:firstLine="709"/>
        <w:jc w:val="both"/>
      </w:pPr>
      <w:r>
        <w:lastRenderedPageBreak/>
        <w:t>Untuk melakukan pembuatan toko atau akun penjual, pastikan pengguna telah berhasil login pada sistem. Kemudian pilih menu “Home”, lalu tekan tombol "Gabung Mitra Catering atau Toko", seketika akan tampil di layar form pendaftaran untuk menjadi mitra di Panen-Panen. Pengguna mengisikan data-data yang diperlukan kemudian dapat menekan tombol "Submit" untuk melakukan permintaan menjadi mitra, data akan terkirim ke admin Panen-Panen yang nantinya akan di seleksi oleh admin.</w:t>
      </w:r>
      <w:r>
        <w:rPr>
          <w:i/>
          <w:iCs/>
          <w:color w:val="000000"/>
        </w:rPr>
        <w:t xml:space="preserve"> </w:t>
      </w:r>
      <w:r w:rsidR="000C120B">
        <w:rPr>
          <w:i/>
          <w:iCs/>
          <w:color w:val="000000"/>
        </w:rPr>
        <w:t>Activity diagram</w:t>
      </w:r>
      <w:r w:rsidR="000C120B">
        <w:rPr>
          <w:color w:val="000000"/>
        </w:rPr>
        <w:t xml:space="preserve"> membuat toko ditunjukan pada gambar 4.8.</w:t>
      </w:r>
    </w:p>
    <w:p w14:paraId="5F45FDA5" w14:textId="77777777" w:rsidR="000649E1" w:rsidRDefault="000649E1" w:rsidP="000649E1">
      <w:pPr>
        <w:keepNext/>
        <w:jc w:val="center"/>
      </w:pPr>
      <w:r>
        <w:rPr>
          <w:noProof/>
        </w:rPr>
        <w:drawing>
          <wp:inline distT="0" distB="0" distL="0" distR="0" wp14:anchorId="614C16C1" wp14:editId="78FFFB71">
            <wp:extent cx="3819525" cy="42957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19525" cy="4295775"/>
                    </a:xfrm>
                    <a:prstGeom prst="rect">
                      <a:avLst/>
                    </a:prstGeom>
                    <a:noFill/>
                    <a:ln>
                      <a:noFill/>
                    </a:ln>
                  </pic:spPr>
                </pic:pic>
              </a:graphicData>
            </a:graphic>
          </wp:inline>
        </w:drawing>
      </w:r>
    </w:p>
    <w:p w14:paraId="3A60744F" w14:textId="05B56FFF" w:rsidR="000649E1" w:rsidRDefault="000649E1" w:rsidP="000649E1">
      <w:pPr>
        <w:pStyle w:val="Caption"/>
      </w:pPr>
      <w:r>
        <w:t xml:space="preserve">Gambar </w:t>
      </w:r>
      <w:r w:rsidR="000C120B">
        <w:t>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8</w:t>
      </w:r>
      <w:r w:rsidR="00E70D4B">
        <w:fldChar w:fldCharType="end"/>
      </w:r>
      <w:r>
        <w:t xml:space="preserve"> </w:t>
      </w:r>
      <w:r>
        <w:rPr>
          <w:i/>
          <w:iCs/>
        </w:rPr>
        <w:t>Activity Diagram</w:t>
      </w:r>
      <w:r>
        <w:t xml:space="preserve"> Membuat Toko</w:t>
      </w:r>
    </w:p>
    <w:p w14:paraId="443B4802" w14:textId="09678BBA" w:rsidR="00944A76" w:rsidRDefault="00944A76" w:rsidP="00D95738">
      <w:pPr>
        <w:pStyle w:val="isi"/>
        <w:numPr>
          <w:ilvl w:val="0"/>
          <w:numId w:val="26"/>
        </w:numPr>
        <w:spacing w:before="240"/>
        <w:ind w:left="709" w:hanging="709"/>
        <w:contextualSpacing w:val="0"/>
      </w:pPr>
      <w:r>
        <w:t>Alur Mengelola Produk</w:t>
      </w:r>
    </w:p>
    <w:p w14:paraId="30511D07" w14:textId="77777777" w:rsidR="00D547C6" w:rsidRDefault="00D547C6" w:rsidP="00D547C6">
      <w:pPr>
        <w:ind w:firstLine="709"/>
        <w:jc w:val="both"/>
      </w:pPr>
      <w:r>
        <w:t>Untuk melakukan pengelolaan produk yang dijual pada toko, pastikan pengguna telah berhasil login pada sistem. kemudian pilih menu “Akun”, kemudian pilih tombol "Toko Saya", akan ditampilkan halaman detail toko, pengguna dapat menekan tombol "Daftar Produk Kamu" yang nantinya menampilkan list produk yang dimiliki.</w:t>
      </w:r>
    </w:p>
    <w:p w14:paraId="07DF6428" w14:textId="785AA040" w:rsidR="000649E1" w:rsidRDefault="00D547C6" w:rsidP="00D547C6">
      <w:pPr>
        <w:ind w:firstLine="709"/>
        <w:jc w:val="both"/>
      </w:pPr>
      <w:r>
        <w:t xml:space="preserve">Pengguna dapat melakukan hapus, ubah produk dan ubah stok, pada masing-masing tombol yang tersedia. pengguna juga dapat melakukan penambahan produk dengan menekan tombol "Tambah produk" dan kemudian mengisi beberapa informasi </w:t>
      </w:r>
      <w:r>
        <w:lastRenderedPageBreak/>
        <w:t xml:space="preserve">produk yang akan ditambahkan. Pada tombol "Hapus" akan terdapat konfirmasi yang akan dipilih oleh pengguna. Pada tombol "Ubah Produk" pengguna dapat mengubah informasi produk sama seperti saat melakukan fungsi tambah produk. Pada tombol "Ubah stok" pengguna dapat melakukan perubahan stok produk, tekan ikon "+" untuk tambah, "-" untuk kurang. List produk yang di perbarui akan berubah sesuai data yang dimasukan dan diterapkan pada seluruh aplikasi. </w:t>
      </w:r>
      <w:r w:rsidR="000C120B">
        <w:rPr>
          <w:i/>
          <w:iCs/>
          <w:color w:val="000000"/>
        </w:rPr>
        <w:t>Activity diagram</w:t>
      </w:r>
      <w:r w:rsidR="000C120B">
        <w:rPr>
          <w:color w:val="000000"/>
        </w:rPr>
        <w:t xml:space="preserve"> mengelola produk ditunjukan pada gambar 4.9.</w:t>
      </w:r>
    </w:p>
    <w:p w14:paraId="51D73CFC" w14:textId="77777777" w:rsidR="000649E1" w:rsidRDefault="000649E1" w:rsidP="000649E1">
      <w:pPr>
        <w:keepNext/>
        <w:jc w:val="center"/>
      </w:pPr>
      <w:r>
        <w:rPr>
          <w:noProof/>
        </w:rPr>
        <w:drawing>
          <wp:inline distT="0" distB="0" distL="0" distR="0" wp14:anchorId="4E97BB07" wp14:editId="0C3E8BF2">
            <wp:extent cx="3819525" cy="51530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19525" cy="5153025"/>
                    </a:xfrm>
                    <a:prstGeom prst="rect">
                      <a:avLst/>
                    </a:prstGeom>
                    <a:noFill/>
                    <a:ln>
                      <a:noFill/>
                    </a:ln>
                  </pic:spPr>
                </pic:pic>
              </a:graphicData>
            </a:graphic>
          </wp:inline>
        </w:drawing>
      </w:r>
    </w:p>
    <w:p w14:paraId="4C328E3C" w14:textId="49045CE7" w:rsidR="000649E1" w:rsidRDefault="000649E1" w:rsidP="000649E1">
      <w:pPr>
        <w:pStyle w:val="Caption"/>
      </w:pPr>
      <w:r>
        <w:t xml:space="preserve">Gambar </w:t>
      </w:r>
      <w:r w:rsidR="000C120B">
        <w:t>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9</w:t>
      </w:r>
      <w:r w:rsidR="00E70D4B">
        <w:fldChar w:fldCharType="end"/>
      </w:r>
      <w:r>
        <w:t xml:space="preserve"> </w:t>
      </w:r>
      <w:r>
        <w:rPr>
          <w:i/>
          <w:iCs/>
        </w:rPr>
        <w:t>Activity Diagram</w:t>
      </w:r>
      <w:r>
        <w:t xml:space="preserve"> Mengelola Produk</w:t>
      </w:r>
    </w:p>
    <w:p w14:paraId="4F15FBB4" w14:textId="602809F9" w:rsidR="00944A76" w:rsidRDefault="00944A76" w:rsidP="00D95738">
      <w:pPr>
        <w:pStyle w:val="isi"/>
        <w:numPr>
          <w:ilvl w:val="0"/>
          <w:numId w:val="26"/>
        </w:numPr>
        <w:spacing w:before="240"/>
        <w:ind w:left="709" w:hanging="709"/>
        <w:contextualSpacing w:val="0"/>
      </w:pPr>
      <w:r>
        <w:t>Alur Mengelola Toko</w:t>
      </w:r>
    </w:p>
    <w:p w14:paraId="358D122B" w14:textId="1296DCEC" w:rsidR="000649E1" w:rsidRDefault="00D547C6" w:rsidP="00D547C6">
      <w:pPr>
        <w:ind w:firstLine="709"/>
        <w:jc w:val="both"/>
      </w:pPr>
      <w:r>
        <w:t xml:space="preserve">Untuk melakukan pengelolaan informasi toko, pastikan pengguna telah berhasil login pada sistem. kemudian pilih menu “Akun”, kemudian pilih tombol "Toko Saya", akan ditampilkan halaman detail toko, pengguna dapat menekan tombol dengan ikon </w:t>
      </w:r>
      <w:r>
        <w:lastRenderedPageBreak/>
        <w:t>roda gigi, kemudian akanditampilkan form data informasi toko, lalu tekan tombol "Simpan" untuk menyimpan perubahan. Sistem akan menyimpan perubahan data toko dan menampilkannya pada seluruh sistem.</w:t>
      </w:r>
      <w:r>
        <w:rPr>
          <w:i/>
          <w:iCs/>
          <w:color w:val="000000"/>
        </w:rPr>
        <w:t xml:space="preserve"> </w:t>
      </w:r>
      <w:r w:rsidR="000C120B">
        <w:rPr>
          <w:i/>
          <w:iCs/>
          <w:color w:val="000000"/>
        </w:rPr>
        <w:t>Activity diagram</w:t>
      </w:r>
      <w:r w:rsidR="000C120B">
        <w:rPr>
          <w:color w:val="000000"/>
        </w:rPr>
        <w:t xml:space="preserve"> mengelola toko ditunjukan pada gambar 4.10.</w:t>
      </w:r>
    </w:p>
    <w:p w14:paraId="52A4BBF4" w14:textId="77777777" w:rsidR="000649E1" w:rsidRDefault="000649E1" w:rsidP="000649E1">
      <w:pPr>
        <w:keepNext/>
        <w:jc w:val="center"/>
      </w:pPr>
      <w:r>
        <w:rPr>
          <w:noProof/>
        </w:rPr>
        <w:drawing>
          <wp:inline distT="0" distB="0" distL="0" distR="0" wp14:anchorId="5BF8BE10" wp14:editId="783E1A9A">
            <wp:extent cx="3819525" cy="50577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19525" cy="5057775"/>
                    </a:xfrm>
                    <a:prstGeom prst="rect">
                      <a:avLst/>
                    </a:prstGeom>
                    <a:noFill/>
                    <a:ln>
                      <a:noFill/>
                    </a:ln>
                  </pic:spPr>
                </pic:pic>
              </a:graphicData>
            </a:graphic>
          </wp:inline>
        </w:drawing>
      </w:r>
    </w:p>
    <w:p w14:paraId="2A22D7C2" w14:textId="6172259D" w:rsidR="000649E1" w:rsidRDefault="000649E1" w:rsidP="000649E1">
      <w:pPr>
        <w:pStyle w:val="Caption"/>
      </w:pPr>
      <w:r>
        <w:t xml:space="preserve">Gambar </w:t>
      </w:r>
      <w:bookmarkStart w:id="81" w:name="_Hlk77178477"/>
      <w:r w:rsidR="000C120B">
        <w:t>4.</w:t>
      </w:r>
      <w:bookmarkEnd w:id="81"/>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0</w:t>
      </w:r>
      <w:r w:rsidR="00E70D4B">
        <w:fldChar w:fldCharType="end"/>
      </w:r>
      <w:r>
        <w:t xml:space="preserve"> </w:t>
      </w:r>
      <w:r>
        <w:rPr>
          <w:i/>
          <w:iCs/>
        </w:rPr>
        <w:t>Activity Diagram</w:t>
      </w:r>
      <w:r>
        <w:t xml:space="preserve"> Mengelola Toko</w:t>
      </w:r>
    </w:p>
    <w:p w14:paraId="086A1499" w14:textId="6A9517FE" w:rsidR="00C314A1" w:rsidRDefault="00C314A1" w:rsidP="00282F32">
      <w:pPr>
        <w:pStyle w:val="Heading3"/>
        <w:spacing w:before="240"/>
      </w:pPr>
      <w:r>
        <w:t>Perancangan Antarmuka</w:t>
      </w:r>
    </w:p>
    <w:p w14:paraId="56A27B9D" w14:textId="77777777" w:rsidR="00282F32" w:rsidRDefault="00282F32" w:rsidP="00282F32">
      <w:pPr>
        <w:ind w:firstLine="709"/>
        <w:rPr>
          <w:iCs/>
        </w:rPr>
      </w:pPr>
      <w:r>
        <w:rPr>
          <w:iCs/>
        </w:rPr>
        <w:t xml:space="preserve">Pada tahap ini ditampilkan rancangan antarmuka pengguna atau </w:t>
      </w:r>
      <w:r>
        <w:rPr>
          <w:i/>
          <w:iCs/>
        </w:rPr>
        <w:t xml:space="preserve">user interface </w:t>
      </w:r>
      <w:r>
        <w:rPr>
          <w:iCs/>
        </w:rPr>
        <w:t xml:space="preserve">dari aplikasi </w:t>
      </w:r>
      <w:r>
        <w:rPr>
          <w:i/>
        </w:rPr>
        <w:t>marketplace</w:t>
      </w:r>
      <w:r>
        <w:rPr>
          <w:iCs/>
        </w:rPr>
        <w:t xml:space="preserve"> Panen-Panen yang telah dibuat oleh tim UI/UX Panen-Panen. </w:t>
      </w:r>
    </w:p>
    <w:p w14:paraId="74C66AA6" w14:textId="0820351E" w:rsidR="00282F32" w:rsidRPr="00282F32" w:rsidRDefault="00282F32" w:rsidP="00282F32">
      <w:pPr>
        <w:ind w:firstLine="709"/>
      </w:pPr>
      <w:r>
        <w:rPr>
          <w:iCs/>
        </w:rPr>
        <w:t xml:space="preserve">Rancangan yang dibuat membantu dalam memberi gambaran dan informasi yang terperinci mengenai tampilan aplikasi yang akan dibangun. Rancangan antarmuka pengguna tersebut biasa disebut dengan </w:t>
      </w:r>
      <w:r>
        <w:rPr>
          <w:i/>
          <w:iCs/>
        </w:rPr>
        <w:t>mockup</w:t>
      </w:r>
      <w:r>
        <w:rPr>
          <w:iCs/>
        </w:rPr>
        <w:t xml:space="preserve">. Berikut adalah </w:t>
      </w:r>
      <w:r>
        <w:rPr>
          <w:i/>
          <w:iCs/>
        </w:rPr>
        <w:t xml:space="preserve">mockup </w:t>
      </w:r>
      <w:r>
        <w:rPr>
          <w:iCs/>
        </w:rPr>
        <w:t xml:space="preserve">dari antarmuka yang ada pada aplikasi </w:t>
      </w:r>
      <w:r>
        <w:rPr>
          <w:i/>
        </w:rPr>
        <w:t>marketplace</w:t>
      </w:r>
      <w:r>
        <w:rPr>
          <w:iCs/>
        </w:rPr>
        <w:t>.</w:t>
      </w:r>
    </w:p>
    <w:p w14:paraId="069285CE" w14:textId="60270501" w:rsidR="004F5538" w:rsidRPr="00E254E5" w:rsidRDefault="00C4076C" w:rsidP="00D95738">
      <w:pPr>
        <w:pStyle w:val="isi"/>
        <w:numPr>
          <w:ilvl w:val="0"/>
          <w:numId w:val="27"/>
        </w:numPr>
        <w:spacing w:before="240"/>
        <w:ind w:left="709" w:hanging="709"/>
      </w:pPr>
      <w:r>
        <w:lastRenderedPageBreak/>
        <w:t xml:space="preserve">Halaman </w:t>
      </w:r>
      <w:r w:rsidR="004F5538" w:rsidRPr="00D339BA">
        <w:rPr>
          <w:i/>
          <w:iCs/>
        </w:rPr>
        <w:t>Login</w:t>
      </w:r>
      <w:r w:rsidR="004F5538">
        <w:t xml:space="preserve"> &amp; </w:t>
      </w:r>
      <w:r w:rsidR="004F5538" w:rsidRPr="00D339BA">
        <w:rPr>
          <w:i/>
          <w:iCs/>
        </w:rPr>
        <w:t>Register</w:t>
      </w:r>
    </w:p>
    <w:p w14:paraId="332561D7" w14:textId="77777777" w:rsidR="00AB733A" w:rsidRDefault="00E254E5" w:rsidP="00E254E5">
      <w:pPr>
        <w:pStyle w:val="isi"/>
        <w:spacing w:before="240"/>
        <w:ind w:firstLine="709"/>
        <w:rPr>
          <w:i/>
          <w:iCs/>
        </w:rPr>
      </w:pPr>
      <w:r>
        <w:t xml:space="preserve">Halaman </w:t>
      </w:r>
      <w:r>
        <w:rPr>
          <w:i/>
          <w:iCs/>
        </w:rPr>
        <w:t xml:space="preserve">login </w:t>
      </w:r>
      <w:r>
        <w:t xml:space="preserve">adalah halaman yang digunakan untuk masuk kedalam akun yang telah terdaftar, sedangkan untuk melakukan pendaftaran dilakukan pada halaman </w:t>
      </w:r>
      <w:r>
        <w:rPr>
          <w:i/>
          <w:iCs/>
        </w:rPr>
        <w:t xml:space="preserve">register. </w:t>
      </w:r>
    </w:p>
    <w:p w14:paraId="53F7DEB0" w14:textId="55E0FBB6" w:rsidR="00E254E5" w:rsidRPr="00E254E5" w:rsidRDefault="00E254E5" w:rsidP="00E254E5">
      <w:pPr>
        <w:pStyle w:val="isi"/>
        <w:spacing w:before="240"/>
        <w:ind w:firstLine="709"/>
      </w:pPr>
      <w:r>
        <w:t xml:space="preserve">Kedua halaman ini akan melakukan proses pembuktikan identitas yang dilakukan menggunakan teknologi </w:t>
      </w:r>
      <w:r>
        <w:rPr>
          <w:i/>
          <w:iCs/>
        </w:rPr>
        <w:t>two-factor authentication</w:t>
      </w:r>
      <w:r>
        <w:t xml:space="preserve"> yaitu dengan cara mengirimkan kode OTP (</w:t>
      </w:r>
      <w:r>
        <w:rPr>
          <w:i/>
          <w:iCs/>
        </w:rPr>
        <w:t>One Time Password</w:t>
      </w:r>
      <w:r>
        <w:t>) ke nomor WhatsApp yang telah dimasukan sebelumnya oleh pengguna dan memasukan kode yang telah diterima tersebut pada aplikasi untuk melakukan autentikasi ke sistem.</w:t>
      </w:r>
    </w:p>
    <w:p w14:paraId="7BF72781" w14:textId="77777777" w:rsidR="00E254E5" w:rsidRDefault="00952F49" w:rsidP="00E254E5">
      <w:pPr>
        <w:pStyle w:val="isi"/>
        <w:keepNext/>
        <w:spacing w:before="240"/>
        <w:ind w:firstLine="0"/>
        <w:contextualSpacing w:val="0"/>
        <w:jc w:val="center"/>
      </w:pPr>
      <w:r>
        <w:rPr>
          <w:noProof/>
        </w:rPr>
        <w:drawing>
          <wp:inline distT="0" distB="0" distL="0" distR="0" wp14:anchorId="2198CAF1" wp14:editId="00E35104">
            <wp:extent cx="5157571" cy="2880000"/>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57571" cy="2880000"/>
                    </a:xfrm>
                    <a:prstGeom prst="rect">
                      <a:avLst/>
                    </a:prstGeom>
                    <a:noFill/>
                    <a:ln>
                      <a:noFill/>
                    </a:ln>
                  </pic:spPr>
                </pic:pic>
              </a:graphicData>
            </a:graphic>
          </wp:inline>
        </w:drawing>
      </w:r>
    </w:p>
    <w:p w14:paraId="1AE0A29F" w14:textId="453970D1" w:rsidR="00952F49" w:rsidRPr="00E254E5"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1</w:t>
      </w:r>
      <w:r w:rsidR="00E70D4B">
        <w:fldChar w:fldCharType="end"/>
      </w:r>
      <w:r>
        <w:t xml:space="preserve"> </w:t>
      </w:r>
      <w:r>
        <w:rPr>
          <w:i/>
          <w:iCs/>
        </w:rPr>
        <w:t>Mockup</w:t>
      </w:r>
      <w:r>
        <w:t xml:space="preserve"> Halaman Login &amp; Register</w:t>
      </w:r>
    </w:p>
    <w:p w14:paraId="3E23F692" w14:textId="7613CD83" w:rsidR="004F5538" w:rsidRDefault="00C4076C" w:rsidP="00D95738">
      <w:pPr>
        <w:pStyle w:val="isi"/>
        <w:numPr>
          <w:ilvl w:val="0"/>
          <w:numId w:val="27"/>
        </w:numPr>
        <w:spacing w:before="240"/>
        <w:ind w:left="709" w:hanging="709"/>
      </w:pPr>
      <w:r>
        <w:t xml:space="preserve">Halaman </w:t>
      </w:r>
      <w:r w:rsidR="004F5538">
        <w:t>Home</w:t>
      </w:r>
    </w:p>
    <w:p w14:paraId="70C00C2E" w14:textId="5C8C1185" w:rsidR="000A4640" w:rsidRDefault="002B11E4" w:rsidP="002B11E4">
      <w:pPr>
        <w:pStyle w:val="isi"/>
        <w:spacing w:before="240"/>
        <w:ind w:firstLine="709"/>
      </w:pPr>
      <w:r>
        <w:t xml:space="preserve">Halaman </w:t>
      </w:r>
      <w:r>
        <w:rPr>
          <w:i/>
          <w:iCs/>
        </w:rPr>
        <w:t>Home</w:t>
      </w:r>
      <w:r>
        <w:t xml:space="preserve"> merupakan halaman utama aplikasi dimana pada halaman ini akan ditampilkan data produk terlaris, promo, koin, voucher serta menu-menu navigasi pada aplikasi. Dari halaman ini pengguna juga dapat mengakses area pengiriman, keranjang dan pencarian produk pada bagian atas.</w:t>
      </w:r>
    </w:p>
    <w:p w14:paraId="43EFE8B7"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840C6BD" wp14:editId="101F2FEE">
            <wp:extent cx="3407066" cy="288000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07066" cy="2880000"/>
                    </a:xfrm>
                    <a:prstGeom prst="rect">
                      <a:avLst/>
                    </a:prstGeom>
                    <a:noFill/>
                    <a:ln>
                      <a:noFill/>
                    </a:ln>
                  </pic:spPr>
                </pic:pic>
              </a:graphicData>
            </a:graphic>
          </wp:inline>
        </w:drawing>
      </w:r>
    </w:p>
    <w:p w14:paraId="2863C05B" w14:textId="7A697E20"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2</w:t>
      </w:r>
      <w:r w:rsidR="00E70D4B">
        <w:fldChar w:fldCharType="end"/>
      </w:r>
      <w:r>
        <w:t xml:space="preserve"> </w:t>
      </w:r>
      <w:r>
        <w:rPr>
          <w:i/>
          <w:iCs/>
        </w:rPr>
        <w:t>Mockup</w:t>
      </w:r>
      <w:r>
        <w:t xml:space="preserve"> Halaman </w:t>
      </w:r>
      <w:r w:rsidR="002B11E4">
        <w:t>Home</w:t>
      </w:r>
    </w:p>
    <w:p w14:paraId="04B70480" w14:textId="52F56CCE" w:rsidR="004F5538" w:rsidRDefault="00C4076C" w:rsidP="00D95738">
      <w:pPr>
        <w:pStyle w:val="isi"/>
        <w:numPr>
          <w:ilvl w:val="0"/>
          <w:numId w:val="27"/>
        </w:numPr>
        <w:spacing w:before="240"/>
        <w:ind w:left="709" w:hanging="709"/>
      </w:pPr>
      <w:r>
        <w:t xml:space="preserve">Halaman </w:t>
      </w:r>
      <w:r w:rsidR="004F5538">
        <w:t>Pencarian</w:t>
      </w:r>
    </w:p>
    <w:p w14:paraId="3C0258B4" w14:textId="77777777" w:rsidR="00AB733A" w:rsidRDefault="002B11E4" w:rsidP="002B11E4">
      <w:pPr>
        <w:pStyle w:val="isi"/>
        <w:spacing w:before="240"/>
        <w:ind w:firstLine="709"/>
      </w:pPr>
      <w:r>
        <w:t xml:space="preserve">Halaman pencarian merupakan halaman yang memuat hasil pencarian yang dilakukan oleh pengguna, pada halaman ini ditampilkan produk-produk yang cocok terhadap kata kunci pencarian yang dimasukan. </w:t>
      </w:r>
    </w:p>
    <w:p w14:paraId="2C5BFE44" w14:textId="4AA5217B" w:rsidR="002B11E4" w:rsidRDefault="002B11E4" w:rsidP="002B11E4">
      <w:pPr>
        <w:pStyle w:val="isi"/>
        <w:spacing w:before="240"/>
        <w:ind w:firstLine="709"/>
      </w:pPr>
      <w:r>
        <w:t>Produk-produk yang tampil telah di seleksi berdasarkan area pengiriman yang sebelumnya dipilih oleh pengguna. Selanjutnya pengguna dapat memilih produk yang sesuai dan dilanjutkan ke keranjang atau proses pembelian.</w:t>
      </w:r>
    </w:p>
    <w:p w14:paraId="4CA357DE"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5A0672F8" wp14:editId="67B54EF0">
            <wp:extent cx="1662546" cy="288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36BF0A7" w14:textId="053B02ED"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3</w:t>
      </w:r>
      <w:r w:rsidR="00E70D4B">
        <w:fldChar w:fldCharType="end"/>
      </w:r>
      <w:r>
        <w:t xml:space="preserve"> </w:t>
      </w:r>
      <w:r>
        <w:rPr>
          <w:i/>
          <w:iCs/>
        </w:rPr>
        <w:t>Mockup</w:t>
      </w:r>
      <w:r>
        <w:t xml:space="preserve"> Halaman </w:t>
      </w:r>
      <w:r w:rsidR="002B11E4">
        <w:t>Pencarian</w:t>
      </w:r>
    </w:p>
    <w:p w14:paraId="2B4E9DCE" w14:textId="0E894AE4" w:rsidR="00952F49" w:rsidRDefault="00C4076C" w:rsidP="00D95738">
      <w:pPr>
        <w:pStyle w:val="isi"/>
        <w:numPr>
          <w:ilvl w:val="0"/>
          <w:numId w:val="27"/>
        </w:numPr>
        <w:spacing w:before="240"/>
        <w:ind w:left="709" w:hanging="709"/>
      </w:pPr>
      <w:r>
        <w:lastRenderedPageBreak/>
        <w:t xml:space="preserve">Halaman </w:t>
      </w:r>
      <w:r w:rsidR="004F5538">
        <w:t>Produk</w:t>
      </w:r>
    </w:p>
    <w:p w14:paraId="440ACCD1" w14:textId="2BA7B9B5" w:rsidR="002B11E4" w:rsidRDefault="002B11E4" w:rsidP="00945959">
      <w:pPr>
        <w:pStyle w:val="isi"/>
        <w:spacing w:before="240"/>
        <w:ind w:firstLine="709"/>
      </w:pPr>
      <w:r>
        <w:t>Pada halaman ini akan ditampilkan semua produk yang tersedia pada aplikasi, selain itu terdapat juga ketegori produk diantaranya produk segar dan olahan. Produk-produk yang tampil telah di seleksi berdasarkan area pengiriman yang sebelumnya dipilih oleh pengguna. Selanjutnya pengguna dapat memilih produk yang sesuai dan dilanjutkan ke keranjang atau proses pembelian.</w:t>
      </w:r>
    </w:p>
    <w:p w14:paraId="008A722A"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D929982" wp14:editId="2BE8B16E">
            <wp:extent cx="1660659" cy="288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60659" cy="2880000"/>
                    </a:xfrm>
                    <a:prstGeom prst="rect">
                      <a:avLst/>
                    </a:prstGeom>
                    <a:noFill/>
                    <a:ln>
                      <a:noFill/>
                    </a:ln>
                  </pic:spPr>
                </pic:pic>
              </a:graphicData>
            </a:graphic>
          </wp:inline>
        </w:drawing>
      </w:r>
    </w:p>
    <w:p w14:paraId="6A2B2ED3" w14:textId="25FFC9FF"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4</w:t>
      </w:r>
      <w:r w:rsidR="00E70D4B">
        <w:fldChar w:fldCharType="end"/>
      </w:r>
      <w:r>
        <w:t xml:space="preserve"> </w:t>
      </w:r>
      <w:r>
        <w:rPr>
          <w:i/>
          <w:iCs/>
        </w:rPr>
        <w:t>Mockup</w:t>
      </w:r>
      <w:r>
        <w:t xml:space="preserve"> Halaman </w:t>
      </w:r>
      <w:r w:rsidR="002B11E4">
        <w:t>Produk</w:t>
      </w:r>
    </w:p>
    <w:p w14:paraId="0103B047" w14:textId="73B63C09" w:rsidR="004F5538" w:rsidRDefault="00C4076C" w:rsidP="00D95738">
      <w:pPr>
        <w:pStyle w:val="isi"/>
        <w:numPr>
          <w:ilvl w:val="0"/>
          <w:numId w:val="27"/>
        </w:numPr>
        <w:spacing w:before="240"/>
        <w:ind w:left="709" w:hanging="709"/>
      </w:pPr>
      <w:r>
        <w:t xml:space="preserve">Halaman </w:t>
      </w:r>
      <w:r w:rsidR="004F5538">
        <w:t>Detail Produk</w:t>
      </w:r>
    </w:p>
    <w:p w14:paraId="312A222D" w14:textId="5952B4CF" w:rsidR="00945959" w:rsidRDefault="00945959" w:rsidP="00945959">
      <w:pPr>
        <w:pStyle w:val="isi"/>
        <w:spacing w:before="240"/>
        <w:ind w:firstLine="709"/>
      </w:pPr>
      <w:r>
        <w:t>Pada halaman ini ditampilkan detail produk yang dipilih yang memuat data stok, jumlah terjual, deskripsi produk, serta rekomendasi produk, pada bagian bawah terdapat tombol keranjang untuk memasukan produk tersebut ke keranjang, dan tombol beli untuk melakukan proses pembelian secara langsung.</w:t>
      </w:r>
    </w:p>
    <w:p w14:paraId="46D1C15D"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53B7C6BD" wp14:editId="4DB7A455">
            <wp:extent cx="1662546" cy="288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8D917C4" w14:textId="48852A15"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5</w:t>
      </w:r>
      <w:r w:rsidR="00E70D4B">
        <w:fldChar w:fldCharType="end"/>
      </w:r>
      <w:r>
        <w:t xml:space="preserve"> </w:t>
      </w:r>
      <w:r>
        <w:rPr>
          <w:i/>
          <w:iCs/>
        </w:rPr>
        <w:t>Mockup</w:t>
      </w:r>
      <w:r>
        <w:t xml:space="preserve"> Halaman </w:t>
      </w:r>
      <w:r w:rsidR="002B11E4">
        <w:t>Detail Produk</w:t>
      </w:r>
    </w:p>
    <w:p w14:paraId="058E48EC" w14:textId="2D7DD092" w:rsidR="004F5538" w:rsidRDefault="00C4076C" w:rsidP="00D95738">
      <w:pPr>
        <w:pStyle w:val="isi"/>
        <w:numPr>
          <w:ilvl w:val="0"/>
          <w:numId w:val="27"/>
        </w:numPr>
        <w:spacing w:before="240"/>
        <w:ind w:left="709" w:hanging="709"/>
      </w:pPr>
      <w:r>
        <w:t xml:space="preserve">Halaman </w:t>
      </w:r>
      <w:r w:rsidR="004F5538">
        <w:t>Resep</w:t>
      </w:r>
    </w:p>
    <w:p w14:paraId="2CBF5990" w14:textId="77777777" w:rsidR="00AB733A" w:rsidRDefault="00945959" w:rsidP="00945959">
      <w:pPr>
        <w:pStyle w:val="isi"/>
        <w:spacing w:before="240"/>
        <w:ind w:firstLine="709"/>
      </w:pPr>
      <w:r>
        <w:t xml:space="preserve">Halaman resep merupakan salah satu fitur menyerupai katalog menu-menu makanan yang ditambahkan oleh pihak Panen-Panen setiap minggunya, didalamnya terdapat paket bahan-bahan masakan yang nantinya dikirim ke pembeli dan dapat dimasak sesuai tata cara yang diberikan. </w:t>
      </w:r>
    </w:p>
    <w:p w14:paraId="4EB73599" w14:textId="2A4B7B21" w:rsidR="00945959" w:rsidRDefault="00945959" w:rsidP="00945959">
      <w:pPr>
        <w:pStyle w:val="isi"/>
        <w:spacing w:before="240"/>
        <w:ind w:firstLine="709"/>
      </w:pPr>
      <w:r>
        <w:t>Resep-resep yang tampil telah di seleksi berdasarkan area pengiriman yang sebelumnya dipilih oleh pengguna. Selanjutnya pengguna dapat memilih resep yang sesuai dan dilanjutkan ke keranjang atau proses pembelian.</w:t>
      </w:r>
    </w:p>
    <w:p w14:paraId="6AC89981"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C463626" wp14:editId="6A7BCEC6">
            <wp:extent cx="1660658" cy="288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60658" cy="2880000"/>
                    </a:xfrm>
                    <a:prstGeom prst="rect">
                      <a:avLst/>
                    </a:prstGeom>
                    <a:noFill/>
                    <a:ln>
                      <a:noFill/>
                    </a:ln>
                  </pic:spPr>
                </pic:pic>
              </a:graphicData>
            </a:graphic>
          </wp:inline>
        </w:drawing>
      </w:r>
    </w:p>
    <w:p w14:paraId="73D71E8C" w14:textId="1CAA2C29"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6</w:t>
      </w:r>
      <w:r w:rsidR="00E70D4B">
        <w:fldChar w:fldCharType="end"/>
      </w:r>
      <w:r>
        <w:t xml:space="preserve"> </w:t>
      </w:r>
      <w:r>
        <w:rPr>
          <w:i/>
          <w:iCs/>
        </w:rPr>
        <w:t>Mockup</w:t>
      </w:r>
      <w:r>
        <w:t xml:space="preserve"> Halaman </w:t>
      </w:r>
      <w:r w:rsidR="002B11E4">
        <w:t>Resep</w:t>
      </w:r>
    </w:p>
    <w:p w14:paraId="3E9030E5" w14:textId="2E07AA44" w:rsidR="004F5538" w:rsidRDefault="00C4076C" w:rsidP="00D95738">
      <w:pPr>
        <w:pStyle w:val="isi"/>
        <w:numPr>
          <w:ilvl w:val="0"/>
          <w:numId w:val="27"/>
        </w:numPr>
        <w:spacing w:before="240"/>
        <w:ind w:left="709" w:hanging="709"/>
      </w:pPr>
      <w:r>
        <w:t xml:space="preserve">Halaman </w:t>
      </w:r>
      <w:r w:rsidR="004F5538">
        <w:t>Detail Resep</w:t>
      </w:r>
    </w:p>
    <w:p w14:paraId="771BAC8B" w14:textId="424127B6" w:rsidR="00945959" w:rsidRDefault="00945959" w:rsidP="00AB733A">
      <w:pPr>
        <w:pStyle w:val="isi"/>
        <w:spacing w:before="240"/>
        <w:ind w:firstLine="709"/>
      </w:pPr>
      <w:r>
        <w:t>Halaman ini berisi deskripsi dan takaran dalam pembuatan resep tersebut serta produk-produk yang berkaitan untuk membuat resep masakan tersebut. Seperti pada halaman detail produk, halaman ini terdapat tombol keranjang dan beli untuk dilanjutkan ke keranjang atau proses pembelian.</w:t>
      </w:r>
    </w:p>
    <w:p w14:paraId="56B80E34"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78BF95E1" wp14:editId="2CD0DBB6">
            <wp:extent cx="3403189" cy="2880000"/>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43E9787A" w14:textId="3900B313"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7</w:t>
      </w:r>
      <w:r w:rsidR="00E70D4B">
        <w:fldChar w:fldCharType="end"/>
      </w:r>
      <w:r>
        <w:t xml:space="preserve"> </w:t>
      </w:r>
      <w:r>
        <w:rPr>
          <w:i/>
          <w:iCs/>
        </w:rPr>
        <w:t>Mockup</w:t>
      </w:r>
      <w:r>
        <w:t xml:space="preserve"> Halaman </w:t>
      </w:r>
      <w:r w:rsidR="002B11E4">
        <w:t>Detail Resep</w:t>
      </w:r>
    </w:p>
    <w:p w14:paraId="3CB09824" w14:textId="7B4DC3C2" w:rsidR="004F5538" w:rsidRDefault="00C4076C" w:rsidP="00D95738">
      <w:pPr>
        <w:pStyle w:val="isi"/>
        <w:numPr>
          <w:ilvl w:val="0"/>
          <w:numId w:val="27"/>
        </w:numPr>
        <w:spacing w:before="240"/>
        <w:ind w:left="709" w:hanging="709"/>
      </w:pPr>
      <w:r>
        <w:t xml:space="preserve">Halaman </w:t>
      </w:r>
      <w:r w:rsidR="004F5538">
        <w:t>Catering</w:t>
      </w:r>
    </w:p>
    <w:p w14:paraId="715BD48C" w14:textId="613650C8" w:rsidR="00945959" w:rsidRDefault="00945959" w:rsidP="00945959">
      <w:pPr>
        <w:pStyle w:val="isi"/>
        <w:spacing w:before="240"/>
        <w:ind w:firstLine="709"/>
      </w:pPr>
      <w:r>
        <w:lastRenderedPageBreak/>
        <w:t>Pada halaman ini terdapat list mitra penyedia catering yang terdaftar pada Panen-Panen, pengguna juga dapat melakukan pencarian catering pada halaman ini. Daftar catering yang tampil telah di seleksi berdasarkan area pengiriman yang sebelumnya dipilih oleh pengguna.</w:t>
      </w:r>
    </w:p>
    <w:p w14:paraId="44D07FA6"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19035CE" wp14:editId="4DA3D7E4">
            <wp:extent cx="1662546" cy="28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2892B33" w14:textId="7D453C90"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8</w:t>
      </w:r>
      <w:r w:rsidR="00E70D4B">
        <w:fldChar w:fldCharType="end"/>
      </w:r>
      <w:r>
        <w:t xml:space="preserve"> </w:t>
      </w:r>
      <w:r>
        <w:rPr>
          <w:i/>
          <w:iCs/>
        </w:rPr>
        <w:t>Mockup</w:t>
      </w:r>
      <w:r>
        <w:t xml:space="preserve"> Halaman </w:t>
      </w:r>
      <w:r w:rsidR="002B11E4">
        <w:t>Catering</w:t>
      </w:r>
    </w:p>
    <w:p w14:paraId="5DC97A96" w14:textId="217C6230" w:rsidR="004F5538" w:rsidRDefault="00C4076C" w:rsidP="00D95738">
      <w:pPr>
        <w:pStyle w:val="isi"/>
        <w:numPr>
          <w:ilvl w:val="0"/>
          <w:numId w:val="27"/>
        </w:numPr>
        <w:spacing w:before="240"/>
        <w:ind w:left="709" w:hanging="709"/>
      </w:pPr>
      <w:r>
        <w:t xml:space="preserve">Halaman </w:t>
      </w:r>
      <w:r w:rsidR="004F5538">
        <w:t>Detail Catering</w:t>
      </w:r>
    </w:p>
    <w:p w14:paraId="3BCF92FF" w14:textId="4D88D3FE" w:rsidR="00945959" w:rsidRDefault="00945959" w:rsidP="00945959">
      <w:pPr>
        <w:pStyle w:val="isi"/>
        <w:spacing w:before="240"/>
        <w:ind w:firstLine="709"/>
      </w:pPr>
      <w:r>
        <w:t>Pada halaman ini ditampilkan menu-menu catering yang tersedia pada penyedia catering yang dipilih, pengguna juga dapat melakukan pencarian menu pada halaman ini. Selanjutnya pengguna dapat memilih menu yang sesuai dan dilanjutkan ke keranjang atau proses pemesanan.</w:t>
      </w:r>
    </w:p>
    <w:p w14:paraId="57EE45A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1267272" wp14:editId="73DE8E5E">
            <wp:extent cx="1662546" cy="288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46283A6" w14:textId="05AB4263"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9</w:t>
      </w:r>
      <w:r w:rsidR="00E70D4B">
        <w:fldChar w:fldCharType="end"/>
      </w:r>
      <w:r>
        <w:t xml:space="preserve"> </w:t>
      </w:r>
      <w:r>
        <w:rPr>
          <w:i/>
          <w:iCs/>
        </w:rPr>
        <w:t>Mockup</w:t>
      </w:r>
      <w:r>
        <w:t xml:space="preserve"> Halaman </w:t>
      </w:r>
      <w:r w:rsidR="002B11E4">
        <w:t>Detail Catering</w:t>
      </w:r>
    </w:p>
    <w:p w14:paraId="1570C0B5" w14:textId="04E7A477" w:rsidR="004F5538" w:rsidRDefault="00C4076C" w:rsidP="00D95738">
      <w:pPr>
        <w:pStyle w:val="isi"/>
        <w:numPr>
          <w:ilvl w:val="0"/>
          <w:numId w:val="27"/>
        </w:numPr>
        <w:spacing w:before="240"/>
        <w:ind w:left="709" w:hanging="709"/>
      </w:pPr>
      <w:r>
        <w:t xml:space="preserve">Halaman </w:t>
      </w:r>
      <w:r w:rsidR="004F5538">
        <w:t>Warung</w:t>
      </w:r>
    </w:p>
    <w:p w14:paraId="279050D0" w14:textId="77777777" w:rsidR="00AB733A" w:rsidRDefault="00945959" w:rsidP="00945959">
      <w:pPr>
        <w:pStyle w:val="isi"/>
        <w:spacing w:before="240"/>
        <w:ind w:firstLine="709"/>
      </w:pPr>
      <w:r>
        <w:t xml:space="preserve">Pada halaman warung terdapat list warung-warung rekomendasi dari Panen-Panen dimana didalamnya terdapat informasi dan alamat warung tersebut, selain itu warung-warung yang tampil merupakan hasil kerjasama dengan pihak Panen-Panen. </w:t>
      </w:r>
    </w:p>
    <w:p w14:paraId="459D0A33" w14:textId="589D59F1" w:rsidR="00945959" w:rsidRDefault="00945959" w:rsidP="00945959">
      <w:pPr>
        <w:pStyle w:val="isi"/>
        <w:spacing w:before="240"/>
        <w:ind w:firstLine="709"/>
      </w:pPr>
      <w:r>
        <w:t xml:space="preserve">Pengguna juga dapat melakukan pencarian warung pada halaman ini. Pada halaman warung juga terdapat fitur </w:t>
      </w:r>
      <w:r>
        <w:rPr>
          <w:i/>
          <w:iCs/>
        </w:rPr>
        <w:t>filter</w:t>
      </w:r>
      <w:r>
        <w:t xml:space="preserve"> untuk menyaring data yang tampil berdasarkan lokasi yaitu provinsi dan kecamatan yang dipilih.</w:t>
      </w:r>
    </w:p>
    <w:p w14:paraId="73BF6852"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0DD88DA" wp14:editId="08098E88">
            <wp:extent cx="3407064" cy="2880000"/>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5475B2F5" w14:textId="5DE650F4"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0</w:t>
      </w:r>
      <w:r w:rsidR="00E70D4B">
        <w:fldChar w:fldCharType="end"/>
      </w:r>
      <w:r>
        <w:t xml:space="preserve"> </w:t>
      </w:r>
      <w:r>
        <w:rPr>
          <w:i/>
          <w:iCs/>
        </w:rPr>
        <w:t>Mockup</w:t>
      </w:r>
      <w:r>
        <w:t xml:space="preserve"> Halaman </w:t>
      </w:r>
      <w:r w:rsidR="002B11E4">
        <w:t>Warung</w:t>
      </w:r>
    </w:p>
    <w:p w14:paraId="56348A6B" w14:textId="2840FF8F" w:rsidR="00952F49" w:rsidRDefault="00C4076C" w:rsidP="00D95738">
      <w:pPr>
        <w:pStyle w:val="isi"/>
        <w:numPr>
          <w:ilvl w:val="0"/>
          <w:numId w:val="27"/>
        </w:numPr>
        <w:spacing w:before="240"/>
        <w:ind w:left="709" w:hanging="709"/>
      </w:pPr>
      <w:r>
        <w:lastRenderedPageBreak/>
        <w:t xml:space="preserve">Halaman </w:t>
      </w:r>
      <w:r w:rsidR="004F5538">
        <w:t>Lelang</w:t>
      </w:r>
    </w:p>
    <w:p w14:paraId="4B5CC2F0" w14:textId="77777777" w:rsidR="00AB733A" w:rsidRDefault="00945959" w:rsidP="00945959">
      <w:pPr>
        <w:pStyle w:val="isi"/>
        <w:spacing w:before="240"/>
        <w:ind w:firstLine="709"/>
      </w:pPr>
      <w:r>
        <w:t xml:space="preserve">Pada halaman ini akan ditampilkan semua lelang yang sedang berjalan, terdapat juga informasi harga lelang awal. Selain itu terdapat juga tombol keranjang untuk berpindah ke keranjang secara langsung. </w:t>
      </w:r>
    </w:p>
    <w:p w14:paraId="6098E34B" w14:textId="6679025E" w:rsidR="00945959" w:rsidRDefault="00945959" w:rsidP="00945959">
      <w:pPr>
        <w:pStyle w:val="isi"/>
        <w:spacing w:before="240"/>
        <w:ind w:firstLine="709"/>
      </w:pPr>
      <w:r>
        <w:t>lelang yang tampil telah di seleksi berdasarkan area pengiriman yang sebelumnya dipilih oleh pengguna. Selanjutnya pengguna dapat memilih lelang dan dilanjutkan ke proses penawaran.</w:t>
      </w:r>
    </w:p>
    <w:p w14:paraId="61E12CD8"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7F0C04C" wp14:editId="65D316EB">
            <wp:extent cx="1662546" cy="288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20E9EB" w14:textId="797642FC"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1</w:t>
      </w:r>
      <w:r w:rsidR="00E70D4B">
        <w:fldChar w:fldCharType="end"/>
      </w:r>
      <w:r>
        <w:t xml:space="preserve"> </w:t>
      </w:r>
      <w:r>
        <w:rPr>
          <w:i/>
          <w:iCs/>
        </w:rPr>
        <w:t>Mockup</w:t>
      </w:r>
      <w:r>
        <w:t xml:space="preserve"> Halaman </w:t>
      </w:r>
      <w:r w:rsidR="002B11E4">
        <w:t>Lelang</w:t>
      </w:r>
    </w:p>
    <w:p w14:paraId="39508020" w14:textId="6454A5FC" w:rsidR="004F5538" w:rsidRDefault="00C4076C" w:rsidP="00D95738">
      <w:pPr>
        <w:pStyle w:val="isi"/>
        <w:numPr>
          <w:ilvl w:val="0"/>
          <w:numId w:val="27"/>
        </w:numPr>
        <w:spacing w:before="240"/>
        <w:ind w:left="709" w:hanging="709"/>
      </w:pPr>
      <w:r>
        <w:t xml:space="preserve">Halaman </w:t>
      </w:r>
      <w:r w:rsidR="004F5538">
        <w:t>Detail Lelang</w:t>
      </w:r>
    </w:p>
    <w:p w14:paraId="21708B1D" w14:textId="77777777" w:rsidR="00AB733A" w:rsidRDefault="00945959" w:rsidP="00945959">
      <w:pPr>
        <w:pStyle w:val="isi"/>
        <w:spacing w:before="240"/>
        <w:ind w:firstLine="709"/>
      </w:pPr>
      <w:r>
        <w:t xml:space="preserve">Pada halaman ini ditampilkan deskripsi, harga penawaran tertinggi, peringkat pelelang, jumlah penawar serta sisa waktu dari lelang yang berlangsung, apabila waktu habis, maka lelang akan ditutup dan dilakukan proses pembayaran pada pemenang lelang. </w:t>
      </w:r>
    </w:p>
    <w:p w14:paraId="1E70AA69" w14:textId="40AF5584" w:rsidR="00945959" w:rsidRDefault="00945959" w:rsidP="00945959">
      <w:pPr>
        <w:pStyle w:val="isi"/>
        <w:spacing w:before="240"/>
        <w:ind w:firstLine="709"/>
      </w:pPr>
      <w:r>
        <w:t>Pengguna dapat memasang harga tawarannya dengan menekan tombol tawar dan selanjutnya memasaukan harga yang diinginkan, harga yang dimasukan harus lebih besar dari harga lelang tertinggi sebelumnya. Selanjutnya pemenang lelang dilanjutkan ke proses pembayaran. Pengguna harus melakukan login terlebih dahulu apabila ingin mengakses halaman detail lelang.</w:t>
      </w:r>
    </w:p>
    <w:p w14:paraId="03368C44"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64175557" wp14:editId="31B90E49">
            <wp:extent cx="3403189" cy="288000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50BD7EC1" w14:textId="422B4D03"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2</w:t>
      </w:r>
      <w:r w:rsidR="00E70D4B">
        <w:fldChar w:fldCharType="end"/>
      </w:r>
      <w:r>
        <w:t xml:space="preserve"> </w:t>
      </w:r>
      <w:r>
        <w:rPr>
          <w:i/>
          <w:iCs/>
        </w:rPr>
        <w:t>Mockup</w:t>
      </w:r>
      <w:r>
        <w:t xml:space="preserve"> Halaman </w:t>
      </w:r>
      <w:r w:rsidR="002B11E4">
        <w:t>Detail Lelang</w:t>
      </w:r>
    </w:p>
    <w:p w14:paraId="60502AA2" w14:textId="63464D44" w:rsidR="004F5538" w:rsidRDefault="00C4076C" w:rsidP="00D95738">
      <w:pPr>
        <w:pStyle w:val="isi"/>
        <w:numPr>
          <w:ilvl w:val="0"/>
          <w:numId w:val="27"/>
        </w:numPr>
        <w:spacing w:before="240"/>
        <w:ind w:left="709" w:hanging="709"/>
      </w:pPr>
      <w:r>
        <w:t xml:space="preserve">Halaman </w:t>
      </w:r>
      <w:r w:rsidR="004F5538">
        <w:t>Potensi</w:t>
      </w:r>
    </w:p>
    <w:p w14:paraId="04B80721" w14:textId="77777777" w:rsidR="00AB733A" w:rsidRDefault="00945959" w:rsidP="00945959">
      <w:pPr>
        <w:pStyle w:val="isi"/>
        <w:spacing w:before="240"/>
        <w:ind w:firstLine="709"/>
      </w:pPr>
      <w:r>
        <w:t xml:space="preserve">Merupakan halaman yang memnampilkan prediksi komoditas atau produk yang akan mengalami panen pada bulan berikutnya sehingga pengguna dapat melakukan pemesanan pada hasil panen yang akan datang pada bulan tersebut. </w:t>
      </w:r>
    </w:p>
    <w:p w14:paraId="1B0F22B7" w14:textId="7595890F" w:rsidR="00945959" w:rsidRDefault="00945959" w:rsidP="00945959">
      <w:pPr>
        <w:pStyle w:val="isi"/>
        <w:spacing w:before="240"/>
        <w:ind w:firstLine="709"/>
      </w:pPr>
      <w:r>
        <w:t>Pada halaman ini terdapat pemilihan bulan untuk menyaring data yang tampil berdasarkan prediksi panen sesuai bulan yang dipilih. Selanjutnya pengguna dapat memilih produk dan dilanjutkan ke halaman booking.</w:t>
      </w:r>
    </w:p>
    <w:p w14:paraId="3702399A"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3394F653" wp14:editId="1BF8557F">
            <wp:extent cx="1662546" cy="288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F34BD51" w14:textId="3901A438"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3</w:t>
      </w:r>
      <w:r w:rsidR="00E70D4B">
        <w:fldChar w:fldCharType="end"/>
      </w:r>
      <w:r>
        <w:t xml:space="preserve"> </w:t>
      </w:r>
      <w:r>
        <w:rPr>
          <w:i/>
          <w:iCs/>
        </w:rPr>
        <w:t>Mockup</w:t>
      </w:r>
      <w:r>
        <w:t xml:space="preserve"> Halaman </w:t>
      </w:r>
      <w:r w:rsidR="002B11E4">
        <w:t>Potensi</w:t>
      </w:r>
    </w:p>
    <w:p w14:paraId="7E806EFA" w14:textId="2EB3875F" w:rsidR="004F5538" w:rsidRDefault="00C4076C" w:rsidP="00D95738">
      <w:pPr>
        <w:pStyle w:val="isi"/>
        <w:numPr>
          <w:ilvl w:val="0"/>
          <w:numId w:val="27"/>
        </w:numPr>
        <w:spacing w:before="240"/>
        <w:ind w:left="709" w:hanging="709"/>
      </w:pPr>
      <w:r>
        <w:lastRenderedPageBreak/>
        <w:t xml:space="preserve">Halaman </w:t>
      </w:r>
      <w:r w:rsidR="004F5538">
        <w:t>Booking</w:t>
      </w:r>
    </w:p>
    <w:p w14:paraId="586C2563" w14:textId="77777777" w:rsidR="00AB733A" w:rsidRDefault="00945959" w:rsidP="00945959">
      <w:pPr>
        <w:pStyle w:val="isi"/>
        <w:spacing w:before="240"/>
        <w:ind w:firstLine="709"/>
      </w:pPr>
      <w:r>
        <w:t xml:space="preserve">Pada halaman </w:t>
      </w:r>
      <w:r>
        <w:rPr>
          <w:i/>
          <w:iCs/>
        </w:rPr>
        <w:t xml:space="preserve">booking </w:t>
      </w:r>
      <w:r>
        <w:t xml:space="preserve">ditampilkan list komoditas yang telah dilakukan proses </w:t>
      </w:r>
      <w:r>
        <w:rPr>
          <w:i/>
          <w:iCs/>
        </w:rPr>
        <w:t xml:space="preserve">booking, </w:t>
      </w:r>
      <w:r>
        <w:t xml:space="preserve">apabila telah memasuki bulan yang tertera pada </w:t>
      </w:r>
      <w:r>
        <w:rPr>
          <w:i/>
          <w:iCs/>
        </w:rPr>
        <w:t>booking</w:t>
      </w:r>
      <w:r>
        <w:t xml:space="preserve"> maka dapat dilakukan pembelian. </w:t>
      </w:r>
    </w:p>
    <w:p w14:paraId="385D0687" w14:textId="22F62813" w:rsidR="00945959" w:rsidRDefault="00945959" w:rsidP="00945959">
      <w:pPr>
        <w:pStyle w:val="isi"/>
        <w:spacing w:before="240"/>
        <w:ind w:firstLine="709"/>
      </w:pPr>
      <w:r>
        <w:t xml:space="preserve">Selanjutnya pengguna dapat memilih produk tersebut dan dilanjutkan ke keranjang atau proses pembelian. Pengguna harus melakukan login terlebih dahulu apabila ingin berinteraksi pada halaman </w:t>
      </w:r>
      <w:r>
        <w:rPr>
          <w:i/>
          <w:iCs/>
        </w:rPr>
        <w:t>booking</w:t>
      </w:r>
      <w:r>
        <w:t>.</w:t>
      </w:r>
    </w:p>
    <w:p w14:paraId="68FF0F83"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534C8D0" wp14:editId="25C5A4DF">
            <wp:extent cx="2078182" cy="3600000"/>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78182" cy="3600000"/>
                    </a:xfrm>
                    <a:prstGeom prst="rect">
                      <a:avLst/>
                    </a:prstGeom>
                    <a:noFill/>
                    <a:ln>
                      <a:noFill/>
                    </a:ln>
                  </pic:spPr>
                </pic:pic>
              </a:graphicData>
            </a:graphic>
          </wp:inline>
        </w:drawing>
      </w:r>
    </w:p>
    <w:p w14:paraId="0C328E4B" w14:textId="764DFEDC"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4</w:t>
      </w:r>
      <w:r w:rsidR="00E70D4B">
        <w:fldChar w:fldCharType="end"/>
      </w:r>
      <w:r>
        <w:t xml:space="preserve"> </w:t>
      </w:r>
      <w:r>
        <w:rPr>
          <w:i/>
          <w:iCs/>
        </w:rPr>
        <w:t>Mockup</w:t>
      </w:r>
      <w:r>
        <w:t xml:space="preserve"> Halaman </w:t>
      </w:r>
      <w:r w:rsidR="002B11E4">
        <w:t>Booking</w:t>
      </w:r>
    </w:p>
    <w:p w14:paraId="202E5CC4" w14:textId="63D039AA" w:rsidR="004F5538" w:rsidRDefault="00C4076C" w:rsidP="00D95738">
      <w:pPr>
        <w:pStyle w:val="isi"/>
        <w:numPr>
          <w:ilvl w:val="0"/>
          <w:numId w:val="27"/>
        </w:numPr>
        <w:spacing w:before="240"/>
        <w:ind w:left="709" w:hanging="709"/>
      </w:pPr>
      <w:r>
        <w:t xml:space="preserve">Halaman </w:t>
      </w:r>
      <w:r w:rsidR="004F5538">
        <w:t>Keranjang</w:t>
      </w:r>
    </w:p>
    <w:p w14:paraId="6F8B0F36" w14:textId="77777777" w:rsidR="00AB733A" w:rsidRDefault="00945959" w:rsidP="00945959">
      <w:pPr>
        <w:pStyle w:val="isi"/>
        <w:spacing w:before="240"/>
        <w:ind w:firstLine="709"/>
      </w:pPr>
      <w:r>
        <w:t xml:space="preserve">Pada halaman keranjang digunakan untuk memudahkan pengguna dalam mengelompokan barang yang akan dibeli sebelum melakukan checkout. pengguna dapat mengelompokan pesanannya dalam satu transaksi sekaligus dengan fitur ini. </w:t>
      </w:r>
    </w:p>
    <w:p w14:paraId="464119AE" w14:textId="47E3218E" w:rsidR="00945959" w:rsidRDefault="00945959" w:rsidP="00945959">
      <w:pPr>
        <w:pStyle w:val="isi"/>
        <w:spacing w:before="240"/>
        <w:ind w:firstLine="709"/>
      </w:pPr>
      <w:r>
        <w:t>Pada halaman ini juga terdapat tombol tambah dan kurang untuk mengubah banyaknya barang yang dibeli. Pengguna harus dalam kondisi login terlebih dahulu apabila ingin berinteraksi pada halaman keranjang.</w:t>
      </w:r>
    </w:p>
    <w:p w14:paraId="1FE9886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01DCB73F" wp14:editId="64F33C75">
            <wp:extent cx="1662546" cy="288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DC51DC" w14:textId="796DD001"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5</w:t>
      </w:r>
      <w:r w:rsidR="00E70D4B">
        <w:fldChar w:fldCharType="end"/>
      </w:r>
      <w:r>
        <w:t xml:space="preserve"> </w:t>
      </w:r>
      <w:r>
        <w:rPr>
          <w:i/>
          <w:iCs/>
        </w:rPr>
        <w:t>Mockup</w:t>
      </w:r>
      <w:r>
        <w:t xml:space="preserve"> Halaman </w:t>
      </w:r>
      <w:r w:rsidR="002B11E4">
        <w:t>Keranjang</w:t>
      </w:r>
    </w:p>
    <w:p w14:paraId="2DA98D11" w14:textId="4A8309C4" w:rsidR="004F5538" w:rsidRDefault="00C4076C" w:rsidP="00D95738">
      <w:pPr>
        <w:pStyle w:val="isi"/>
        <w:numPr>
          <w:ilvl w:val="0"/>
          <w:numId w:val="27"/>
        </w:numPr>
        <w:spacing w:before="240"/>
        <w:ind w:left="709" w:hanging="709"/>
      </w:pPr>
      <w:r>
        <w:t xml:space="preserve">Halaman </w:t>
      </w:r>
      <w:r w:rsidR="004F5538">
        <w:t>Checkout</w:t>
      </w:r>
    </w:p>
    <w:p w14:paraId="201A9114" w14:textId="1814E92A" w:rsidR="00945959" w:rsidRDefault="00945959" w:rsidP="00945959">
      <w:pPr>
        <w:pStyle w:val="isi"/>
        <w:spacing w:before="240"/>
        <w:ind w:firstLine="709"/>
      </w:pPr>
      <w:r>
        <w:t xml:space="preserve">Pada halaman ini pengguna dapat memilih alamat pengiriman, kurir serta metode verifikasi pembayaran, selanjutnya pengguna akan diarahkan ke halaman pembayaran. Pengguna harus melakukan login terlebih dahulu apabila ingin mengakses halaman </w:t>
      </w:r>
      <w:r>
        <w:rPr>
          <w:i/>
          <w:iCs/>
        </w:rPr>
        <w:t>checkout</w:t>
      </w:r>
      <w:r>
        <w:t>.</w:t>
      </w:r>
    </w:p>
    <w:p w14:paraId="58013789"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D9E44CF" wp14:editId="3FF2F73B">
            <wp:extent cx="3407064" cy="2880000"/>
            <wp:effectExtent l="0" t="0" r="317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36E07B64" w14:textId="6342C1AD"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6</w:t>
      </w:r>
      <w:r w:rsidR="00E70D4B">
        <w:fldChar w:fldCharType="end"/>
      </w:r>
      <w:r>
        <w:t xml:space="preserve"> </w:t>
      </w:r>
      <w:r>
        <w:rPr>
          <w:i/>
          <w:iCs/>
        </w:rPr>
        <w:t>Mockup</w:t>
      </w:r>
      <w:r>
        <w:t xml:space="preserve"> Halaman </w:t>
      </w:r>
      <w:r w:rsidR="002B11E4">
        <w:t>Checkout</w:t>
      </w:r>
    </w:p>
    <w:p w14:paraId="5C95920D" w14:textId="363C5CD2" w:rsidR="004F5538" w:rsidRDefault="00C4076C" w:rsidP="00D95738">
      <w:pPr>
        <w:pStyle w:val="isi"/>
        <w:numPr>
          <w:ilvl w:val="0"/>
          <w:numId w:val="27"/>
        </w:numPr>
        <w:spacing w:before="240"/>
        <w:ind w:left="709" w:hanging="709"/>
      </w:pPr>
      <w:r>
        <w:t xml:space="preserve">Halaman </w:t>
      </w:r>
      <w:r w:rsidR="004F5538">
        <w:t>Metode Pembayaran</w:t>
      </w:r>
    </w:p>
    <w:p w14:paraId="44C1B2BD" w14:textId="2D1898D1" w:rsidR="00945959" w:rsidRDefault="00945959" w:rsidP="00945959">
      <w:pPr>
        <w:pStyle w:val="isi"/>
        <w:spacing w:before="240"/>
        <w:ind w:firstLine="709"/>
      </w:pPr>
      <w:r>
        <w:lastRenderedPageBreak/>
        <w:t>Pada halaman metode pembayaran dilakukan pemilihan metode pembayaran yang diinginkan oleh pengguna untuk membayar pesanannya, pada halaman ini ditampilkan pilihan bank serta dompet digital yang pembayarannya didukung oleh aplikasi panen-panen. Pengguna harus dalam kondisi login terlebih dahulu apabila ingin berinteraksi pada halaman ini.</w:t>
      </w:r>
    </w:p>
    <w:p w14:paraId="7EA6891F"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FFABC3C" wp14:editId="0DD61640">
            <wp:extent cx="1662546" cy="2880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D544CBE" w14:textId="39206B17"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7</w:t>
      </w:r>
      <w:r w:rsidR="00E70D4B">
        <w:fldChar w:fldCharType="end"/>
      </w:r>
      <w:r>
        <w:t xml:space="preserve"> </w:t>
      </w:r>
      <w:r>
        <w:rPr>
          <w:i/>
          <w:iCs/>
        </w:rPr>
        <w:t>Mockup</w:t>
      </w:r>
      <w:r>
        <w:t xml:space="preserve"> Halaman </w:t>
      </w:r>
      <w:r w:rsidR="002B11E4">
        <w:t>Metode Pembayaran</w:t>
      </w:r>
    </w:p>
    <w:p w14:paraId="7110E47F" w14:textId="55F2DD51" w:rsidR="004F5538" w:rsidRDefault="00C4076C" w:rsidP="00D95738">
      <w:pPr>
        <w:pStyle w:val="isi"/>
        <w:numPr>
          <w:ilvl w:val="0"/>
          <w:numId w:val="27"/>
        </w:numPr>
        <w:spacing w:before="240"/>
        <w:ind w:left="709" w:hanging="709"/>
      </w:pPr>
      <w:r>
        <w:t xml:space="preserve">Halaman </w:t>
      </w:r>
      <w:r w:rsidR="004F5538">
        <w:t>Detail Pembayaran</w:t>
      </w:r>
    </w:p>
    <w:p w14:paraId="61215267" w14:textId="387D1468" w:rsidR="00945959" w:rsidRDefault="00945959" w:rsidP="00945959">
      <w:pPr>
        <w:pStyle w:val="isi"/>
        <w:spacing w:before="240"/>
        <w:ind w:firstLine="709"/>
      </w:pPr>
      <w:r>
        <w:t xml:space="preserve">Pada halaman ini ditampilkan detail nominal yang harus dibayarkan oleh pembeli dalam membeli produknya, terdapat juga perintah-perintah dalam menyelesaikan pembayaran di halaman ini kemudian apabila pembeli telah melakukan pembayaran, dapat menekan tombol konfirmasi bayar. Pengguna harus melakukan login terlebih dahulu dan melakukan </w:t>
      </w:r>
      <w:r>
        <w:rPr>
          <w:i/>
          <w:iCs/>
        </w:rPr>
        <w:t>checkout</w:t>
      </w:r>
      <w:r>
        <w:t xml:space="preserve"> pesanan apabila ingin mengakses halaman detail pembayaran.</w:t>
      </w:r>
    </w:p>
    <w:p w14:paraId="489AC7A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41B8C9FA" wp14:editId="16F64DE5">
            <wp:extent cx="1662546" cy="288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61B3C4B" w14:textId="74A881D4"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8</w:t>
      </w:r>
      <w:r w:rsidR="00E70D4B">
        <w:fldChar w:fldCharType="end"/>
      </w:r>
      <w:r>
        <w:t xml:space="preserve"> </w:t>
      </w:r>
      <w:r>
        <w:rPr>
          <w:i/>
          <w:iCs/>
        </w:rPr>
        <w:t>Mockup</w:t>
      </w:r>
      <w:r>
        <w:t xml:space="preserve"> Halaman </w:t>
      </w:r>
      <w:r w:rsidR="002B11E4">
        <w:t>Detail Pembayaran</w:t>
      </w:r>
    </w:p>
    <w:p w14:paraId="301ACBEE" w14:textId="56631B6C" w:rsidR="004F5538" w:rsidRDefault="00C4076C" w:rsidP="00D95738">
      <w:pPr>
        <w:pStyle w:val="isi"/>
        <w:numPr>
          <w:ilvl w:val="0"/>
          <w:numId w:val="27"/>
        </w:numPr>
        <w:spacing w:before="240"/>
        <w:ind w:left="709" w:hanging="709"/>
      </w:pPr>
      <w:r>
        <w:t xml:space="preserve">Halaman </w:t>
      </w:r>
      <w:r w:rsidR="004F5538">
        <w:t>Transaksi</w:t>
      </w:r>
    </w:p>
    <w:p w14:paraId="331FEE8E" w14:textId="7AC74280" w:rsidR="00945959" w:rsidRDefault="00945959" w:rsidP="00945959">
      <w:pPr>
        <w:pStyle w:val="isi"/>
        <w:spacing w:before="240"/>
        <w:ind w:firstLine="709"/>
      </w:pPr>
      <w:r>
        <w:t>Pengguna dapat melihat detail informasi dari setiap transaksi pada halaman transaksi, terdapat juga status transaksi pada halaman ini diantaranya adalah pembayaran, dalam proses, dan selesai. transaksi yang belum dibayar akan berstatus pembayaran, apabila telah dibayar dan dalam proses pengiriman maka akan berstatus dalam proses, jika pesanan sampai ke tujuan maka akan berstatus selesai. Pengguna harus dalam kondisi login terlebih dahulu apabila ingin berinteraksi pada halaman transaksi.</w:t>
      </w:r>
    </w:p>
    <w:p w14:paraId="5423160C"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E600096" wp14:editId="491F42FF">
            <wp:extent cx="4486777" cy="2520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86777" cy="2520000"/>
                    </a:xfrm>
                    <a:prstGeom prst="rect">
                      <a:avLst/>
                    </a:prstGeom>
                    <a:noFill/>
                    <a:ln>
                      <a:noFill/>
                    </a:ln>
                  </pic:spPr>
                </pic:pic>
              </a:graphicData>
            </a:graphic>
          </wp:inline>
        </w:drawing>
      </w:r>
    </w:p>
    <w:p w14:paraId="60F08C45" w14:textId="777D1067"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9</w:t>
      </w:r>
      <w:r w:rsidR="00E70D4B">
        <w:fldChar w:fldCharType="end"/>
      </w:r>
      <w:r>
        <w:t xml:space="preserve"> </w:t>
      </w:r>
      <w:r>
        <w:rPr>
          <w:i/>
          <w:iCs/>
        </w:rPr>
        <w:t>Mockup</w:t>
      </w:r>
      <w:r>
        <w:t xml:space="preserve"> Halaman </w:t>
      </w:r>
      <w:r w:rsidR="002B11E4">
        <w:t>Transaksi</w:t>
      </w:r>
    </w:p>
    <w:p w14:paraId="0F0E439A" w14:textId="6B0F7BC6" w:rsidR="004F5538" w:rsidRDefault="00C4076C" w:rsidP="00D95738">
      <w:pPr>
        <w:pStyle w:val="isi"/>
        <w:numPr>
          <w:ilvl w:val="0"/>
          <w:numId w:val="27"/>
        </w:numPr>
        <w:spacing w:before="240"/>
        <w:ind w:left="709" w:hanging="709"/>
      </w:pPr>
      <w:r>
        <w:lastRenderedPageBreak/>
        <w:t xml:space="preserve">Halaman </w:t>
      </w:r>
      <w:r w:rsidR="004F5538">
        <w:t>Detail Transaksi</w:t>
      </w:r>
    </w:p>
    <w:p w14:paraId="4C0C51FE" w14:textId="1CA28254" w:rsidR="00945959" w:rsidRDefault="00945959" w:rsidP="00945959">
      <w:pPr>
        <w:pStyle w:val="isi"/>
        <w:spacing w:before="240"/>
        <w:ind w:firstLine="709"/>
      </w:pPr>
      <w:r>
        <w:t>Pada halaman ini terdapat informasi pembelian yang telah dilakukan seperti status transaksi, kode, tanggal pembayaran, detail pesanan, ringkasan pembayaran, detail pengiriman dll. Pengguna harus melakukan login terlebih dahulu dan telah melakukan transaksi sebelumnya apabila ingin mengakses halaman detail transaksi.</w:t>
      </w:r>
    </w:p>
    <w:p w14:paraId="44A88147"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3A4D5CED" wp14:editId="6F16787E">
            <wp:extent cx="1662546" cy="2880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35866E7" w14:textId="752E9560"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30</w:t>
      </w:r>
      <w:r w:rsidR="00E70D4B">
        <w:fldChar w:fldCharType="end"/>
      </w:r>
      <w:r>
        <w:t xml:space="preserve"> </w:t>
      </w:r>
      <w:r>
        <w:rPr>
          <w:i/>
          <w:iCs/>
        </w:rPr>
        <w:t>Mockup</w:t>
      </w:r>
      <w:r>
        <w:t xml:space="preserve"> Halaman </w:t>
      </w:r>
      <w:r w:rsidR="002B11E4">
        <w:t>Detail Transaksi</w:t>
      </w:r>
    </w:p>
    <w:p w14:paraId="31443221" w14:textId="0FB248E1" w:rsidR="004F5538" w:rsidRDefault="00C4076C" w:rsidP="00D95738">
      <w:pPr>
        <w:pStyle w:val="isi"/>
        <w:numPr>
          <w:ilvl w:val="0"/>
          <w:numId w:val="27"/>
        </w:numPr>
        <w:spacing w:before="240"/>
        <w:ind w:left="709" w:hanging="709"/>
      </w:pPr>
      <w:r>
        <w:t xml:space="preserve">Halaman </w:t>
      </w:r>
      <w:r w:rsidR="004F5538">
        <w:t>Akun</w:t>
      </w:r>
    </w:p>
    <w:p w14:paraId="45A29DC7" w14:textId="76556D4B" w:rsidR="00945959" w:rsidRDefault="00945959" w:rsidP="00E36A3A">
      <w:pPr>
        <w:pStyle w:val="isi"/>
        <w:spacing w:before="240"/>
        <w:ind w:firstLine="709"/>
      </w:pPr>
      <w:r>
        <w:t xml:space="preserve">Pada halaman akun menampilkan informasi akun seperti foto, nomor telpon dan juga menu-menu yang berhubungan dengan pengelolaan akun pengguna, terdapat juga tombol keluar untuk </w:t>
      </w:r>
      <w:r>
        <w:rPr>
          <w:i/>
          <w:iCs/>
        </w:rPr>
        <w:t>logout.</w:t>
      </w:r>
      <w:r>
        <w:t xml:space="preserve"> Pengguna harus melakukan login terlebih dahulu apabila ingin mengakses halaman akun.</w:t>
      </w:r>
    </w:p>
    <w:p w14:paraId="0F99918F"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5F22F21B" wp14:editId="3CC43170">
            <wp:extent cx="1662546" cy="288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0C6A56E1" w14:textId="36A46B98"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31</w:t>
      </w:r>
      <w:r w:rsidR="00E70D4B">
        <w:fldChar w:fldCharType="end"/>
      </w:r>
      <w:r>
        <w:t xml:space="preserve"> </w:t>
      </w:r>
      <w:r>
        <w:rPr>
          <w:i/>
          <w:iCs/>
        </w:rPr>
        <w:t>Mockup</w:t>
      </w:r>
      <w:r>
        <w:t xml:space="preserve"> Halaman </w:t>
      </w:r>
      <w:r w:rsidR="002B11E4">
        <w:t>Akun</w:t>
      </w:r>
    </w:p>
    <w:p w14:paraId="2043E4E5" w14:textId="0A8BC46C" w:rsidR="004F5538" w:rsidRDefault="00C4076C" w:rsidP="00D95738">
      <w:pPr>
        <w:pStyle w:val="isi"/>
        <w:numPr>
          <w:ilvl w:val="0"/>
          <w:numId w:val="27"/>
        </w:numPr>
        <w:spacing w:before="240"/>
        <w:ind w:left="709" w:hanging="709"/>
      </w:pPr>
      <w:r>
        <w:t xml:space="preserve">Halaman </w:t>
      </w:r>
      <w:r w:rsidR="004F5538">
        <w:t>Toko</w:t>
      </w:r>
    </w:p>
    <w:p w14:paraId="2EFB10A4" w14:textId="55EB764B" w:rsidR="00945959" w:rsidRDefault="00945959" w:rsidP="00E36A3A">
      <w:pPr>
        <w:pStyle w:val="isi"/>
        <w:spacing w:before="240"/>
        <w:ind w:firstLine="709"/>
      </w:pPr>
      <w:r>
        <w:t>Merupakan tempat penjual catering dan penjual makanan olahan untuk mengelola tokonya, halaman ini berisi foto dan nama toko serta menu-menu untuk mengelola toko seperti pengaturan toko, riwayat penjualan dan pengelolaan produk. Pengguna harus dalam kondisi login terlebih dahulu dan berstatus sebagai mitra penjual apabila ingin berinteraksi pada halaman toko.</w:t>
      </w:r>
    </w:p>
    <w:p w14:paraId="5DDECDCD"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00ABED12" wp14:editId="1CB7D6DE">
            <wp:extent cx="1662546" cy="288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BE49E24" w14:textId="2091D510"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32</w:t>
      </w:r>
      <w:r w:rsidR="00E70D4B">
        <w:fldChar w:fldCharType="end"/>
      </w:r>
      <w:r>
        <w:t xml:space="preserve"> </w:t>
      </w:r>
      <w:r>
        <w:rPr>
          <w:i/>
          <w:iCs/>
        </w:rPr>
        <w:t>Mockup</w:t>
      </w:r>
      <w:r>
        <w:t xml:space="preserve"> Halaman </w:t>
      </w:r>
      <w:r w:rsidR="002B11E4">
        <w:t>Toko</w:t>
      </w:r>
    </w:p>
    <w:p w14:paraId="67B0F4EA" w14:textId="70BA4043" w:rsidR="004F5538" w:rsidRDefault="00C4076C" w:rsidP="00D95738">
      <w:pPr>
        <w:pStyle w:val="isi"/>
        <w:numPr>
          <w:ilvl w:val="0"/>
          <w:numId w:val="27"/>
        </w:numPr>
        <w:spacing w:before="240"/>
        <w:ind w:left="709" w:hanging="709"/>
      </w:pPr>
      <w:r>
        <w:t xml:space="preserve">Halaman </w:t>
      </w:r>
      <w:r w:rsidR="004F5538">
        <w:t>Edit Toko</w:t>
      </w:r>
    </w:p>
    <w:p w14:paraId="34403EA1" w14:textId="45E927B1" w:rsidR="00945959" w:rsidRDefault="00945959" w:rsidP="00E36A3A">
      <w:pPr>
        <w:pStyle w:val="isi"/>
        <w:spacing w:before="240"/>
        <w:ind w:firstLine="709"/>
      </w:pPr>
      <w:r>
        <w:lastRenderedPageBreak/>
        <w:t>Pada halama edit toko panjual dapat mengubah informasi tokonya yang tampil dalam aplikasi Panen-Panen, penjual dapat mengubah informasi diantaranya nama toko, alamat toko, dan gambar toko. Pengguna harus mempunyai toko terlebih dahulu apabila ingin berinteraksi pada halaman edit toko.</w:t>
      </w:r>
    </w:p>
    <w:p w14:paraId="63994BB2"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45E1E0B" wp14:editId="01064EDB">
            <wp:extent cx="1662546" cy="288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505658F" w14:textId="33557736"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33</w:t>
      </w:r>
      <w:r w:rsidR="00E70D4B">
        <w:fldChar w:fldCharType="end"/>
      </w:r>
      <w:r>
        <w:t xml:space="preserve"> </w:t>
      </w:r>
      <w:r>
        <w:rPr>
          <w:i/>
          <w:iCs/>
        </w:rPr>
        <w:t>Mockup</w:t>
      </w:r>
      <w:r>
        <w:t xml:space="preserve"> Halaman </w:t>
      </w:r>
      <w:r w:rsidR="002B11E4">
        <w:t>Edit Toko</w:t>
      </w:r>
    </w:p>
    <w:p w14:paraId="0AB0990A" w14:textId="1FAF7CBC" w:rsidR="004F5538" w:rsidRDefault="00C4076C" w:rsidP="00D95738">
      <w:pPr>
        <w:pStyle w:val="isi"/>
        <w:numPr>
          <w:ilvl w:val="0"/>
          <w:numId w:val="27"/>
        </w:numPr>
        <w:spacing w:before="240"/>
        <w:ind w:left="709" w:hanging="709"/>
      </w:pPr>
      <w:r>
        <w:t xml:space="preserve">Halaman </w:t>
      </w:r>
      <w:r w:rsidR="004F5538">
        <w:t>Produk Penjualan</w:t>
      </w:r>
    </w:p>
    <w:p w14:paraId="0202F1BB" w14:textId="77777777" w:rsidR="00AB733A" w:rsidRDefault="00945959" w:rsidP="00E36A3A">
      <w:pPr>
        <w:pStyle w:val="isi"/>
        <w:spacing w:before="240"/>
        <w:ind w:firstLine="709"/>
      </w:pPr>
      <w:r>
        <w:t xml:space="preserve">Pada halaman ini akan ditampilkan semua produk yang tersedia pada toko pengguna, selain itu terdapat juga fitur pencarian untuk mencari produk tertentu yang dimiliki dalam toko. </w:t>
      </w:r>
    </w:p>
    <w:p w14:paraId="2A50EE66" w14:textId="44D38786" w:rsidR="00945959" w:rsidRDefault="00945959" w:rsidP="00E36A3A">
      <w:pPr>
        <w:pStyle w:val="isi"/>
        <w:spacing w:before="240"/>
        <w:ind w:firstLine="709"/>
      </w:pPr>
      <w:r>
        <w:t>pada halaman ini penjual dapat mengelola produk-produknya seperti hapus dan edit produk. Pengguna harus mempunyai toko terlebih dahulu apabila ingin berinteraksi pada halaman edit toko.</w:t>
      </w:r>
    </w:p>
    <w:p w14:paraId="57654901"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7CD84627" wp14:editId="74963892">
            <wp:extent cx="1662546" cy="2880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6845B4C" w14:textId="3150D0DA"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34</w:t>
      </w:r>
      <w:r w:rsidR="00E70D4B">
        <w:fldChar w:fldCharType="end"/>
      </w:r>
      <w:r>
        <w:t xml:space="preserve"> </w:t>
      </w:r>
      <w:r>
        <w:rPr>
          <w:i/>
          <w:iCs/>
        </w:rPr>
        <w:t>Mockup</w:t>
      </w:r>
      <w:r>
        <w:t xml:space="preserve"> Halaman </w:t>
      </w:r>
      <w:r w:rsidR="002B11E4">
        <w:t>Produk Penjualan</w:t>
      </w:r>
    </w:p>
    <w:p w14:paraId="33EBDAEB" w14:textId="7DD67812" w:rsidR="004F5538" w:rsidRDefault="00C4076C" w:rsidP="00D95738">
      <w:pPr>
        <w:pStyle w:val="isi"/>
        <w:numPr>
          <w:ilvl w:val="0"/>
          <w:numId w:val="27"/>
        </w:numPr>
        <w:spacing w:before="240"/>
        <w:ind w:left="709" w:hanging="709"/>
      </w:pPr>
      <w:r>
        <w:t xml:space="preserve">Halaman </w:t>
      </w:r>
      <w:r w:rsidR="004F5538">
        <w:t>Tambah Produk Penjualan</w:t>
      </w:r>
    </w:p>
    <w:p w14:paraId="27C95383" w14:textId="276CF2BD" w:rsidR="00945959" w:rsidRDefault="00945959" w:rsidP="00E36A3A">
      <w:pPr>
        <w:pStyle w:val="isi"/>
        <w:spacing w:before="240"/>
        <w:ind w:firstLine="709"/>
      </w:pPr>
      <w:r>
        <w:t>Pada halaman ini penjual dapat menambahkan produknya yang ingin dipasarkan dalam aplikasi dengan mengisi informasi diantaranya nama produk, harga, deskripsi, serta foto produk. Pengguna harus mempunyai toko terlebih dahulu apabila ingin berinteraksi pada halaman tambah produk penjualan.</w:t>
      </w:r>
    </w:p>
    <w:p w14:paraId="0D04300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6D451CAD" wp14:editId="2D54B313">
            <wp:extent cx="1662546" cy="2880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32B01105" w14:textId="60BC93B9" w:rsidR="00952F49"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35</w:t>
      </w:r>
      <w:r w:rsidR="00E70D4B">
        <w:fldChar w:fldCharType="end"/>
      </w:r>
      <w:r>
        <w:t xml:space="preserve"> </w:t>
      </w:r>
      <w:r>
        <w:rPr>
          <w:i/>
          <w:iCs/>
        </w:rPr>
        <w:t>Mockup</w:t>
      </w:r>
      <w:r>
        <w:t xml:space="preserve"> Halaman </w:t>
      </w:r>
      <w:r w:rsidR="002B11E4">
        <w:t>Tambah Produk Penjualan</w:t>
      </w:r>
    </w:p>
    <w:p w14:paraId="233BBAD1" w14:textId="71957D90" w:rsidR="004F5538" w:rsidRDefault="00C4076C" w:rsidP="00D95738">
      <w:pPr>
        <w:pStyle w:val="isi"/>
        <w:numPr>
          <w:ilvl w:val="0"/>
          <w:numId w:val="27"/>
        </w:numPr>
        <w:spacing w:before="240"/>
        <w:ind w:left="709" w:hanging="709"/>
      </w:pPr>
      <w:r>
        <w:t xml:space="preserve">Halaman </w:t>
      </w:r>
      <w:r w:rsidR="004F5538">
        <w:t>Riwayat Penjualan</w:t>
      </w:r>
    </w:p>
    <w:p w14:paraId="1BA66F4D" w14:textId="77777777" w:rsidR="00AB733A" w:rsidRDefault="00945959" w:rsidP="00E36A3A">
      <w:pPr>
        <w:pStyle w:val="isi"/>
        <w:spacing w:before="240"/>
        <w:ind w:firstLine="709"/>
      </w:pPr>
      <w:r>
        <w:lastRenderedPageBreak/>
        <w:t>Halaman riwayat penjualan menampilkan pesanan yang dikelompokkan berdasarkan statusnya masing</w:t>
      </w:r>
      <w:r w:rsidR="00AB733A">
        <w:t>-</w:t>
      </w:r>
      <w:r>
        <w:t xml:space="preserve">masing. Pengguna dapat melakukan pengelolaan pesanan pada halaman ini, seperti melihat detail dan mengubah status pesanan. </w:t>
      </w:r>
    </w:p>
    <w:p w14:paraId="0EFEE744" w14:textId="34618134" w:rsidR="00945959" w:rsidRDefault="00945959" w:rsidP="00E36A3A">
      <w:pPr>
        <w:pStyle w:val="isi"/>
        <w:spacing w:before="240"/>
        <w:ind w:firstLine="709"/>
      </w:pPr>
      <w:r>
        <w:t>Terdapat 4 status pesanan, yaitu permintaan baru, diproses, dalam perjalanan, dan permintaan selesai. apabila penjual telah mengirimkan pesanannya, maka akan muncul popup untuk mengisikan nomor resi pengiriman. Pengguna harus dalam kondisi login terlebih dahulu dan berstatus sebagai mitra penjual apabila ingin berinteraksi pada halaman riwayat penjualan.</w:t>
      </w:r>
    </w:p>
    <w:p w14:paraId="1311BAB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798B006" wp14:editId="2A50EC95">
            <wp:extent cx="4507048" cy="2520000"/>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07048" cy="2520000"/>
                    </a:xfrm>
                    <a:prstGeom prst="rect">
                      <a:avLst/>
                    </a:prstGeom>
                    <a:noFill/>
                    <a:ln>
                      <a:noFill/>
                    </a:ln>
                  </pic:spPr>
                </pic:pic>
              </a:graphicData>
            </a:graphic>
          </wp:inline>
        </w:drawing>
      </w:r>
    </w:p>
    <w:p w14:paraId="40CF5729" w14:textId="0FD75D62" w:rsidR="00952F49" w:rsidRPr="004F5538" w:rsidRDefault="00E254E5" w:rsidP="00E254E5">
      <w:pPr>
        <w:pStyle w:val="Caption"/>
      </w:pPr>
      <w:r>
        <w:t>Gambar 4.</w:t>
      </w:r>
      <w:r w:rsidR="00E70D4B">
        <w:fldChar w:fldCharType="begin"/>
      </w:r>
      <w:r w:rsidR="00E70D4B">
        <w:instrText xml:space="preserve"> STYLEREF 1 \s </w:instrText>
      </w:r>
      <w:r w:rsidR="00E70D4B">
        <w:fldChar w:fldCharType="separate"/>
      </w:r>
      <w:r w:rsidR="00E70D4B">
        <w:rPr>
          <w:noProof/>
        </w:rPr>
        <w:t>I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36</w:t>
      </w:r>
      <w:r w:rsidR="00E70D4B">
        <w:fldChar w:fldCharType="end"/>
      </w:r>
      <w:r>
        <w:t xml:space="preserve"> </w:t>
      </w:r>
      <w:r>
        <w:rPr>
          <w:i/>
          <w:iCs/>
        </w:rPr>
        <w:t>Mockup</w:t>
      </w:r>
      <w:r>
        <w:t xml:space="preserve"> Halaman </w:t>
      </w:r>
      <w:r w:rsidR="002B11E4">
        <w:t>Riwayat Penjualan</w:t>
      </w:r>
    </w:p>
    <w:p w14:paraId="534CDCE6" w14:textId="77777777" w:rsidR="000649E1" w:rsidRDefault="000649E1" w:rsidP="000649E1"/>
    <w:p w14:paraId="47B5EA34" w14:textId="77777777" w:rsidR="00EB57B1" w:rsidRDefault="00EB57B1">
      <w:pPr>
        <w:spacing w:line="240" w:lineRule="auto"/>
        <w:rPr>
          <w:b/>
          <w:caps/>
          <w:sz w:val="28"/>
        </w:rPr>
      </w:pPr>
      <w:r>
        <w:br w:type="page"/>
      </w:r>
    </w:p>
    <w:p w14:paraId="023AC8F5" w14:textId="6273560C" w:rsidR="009B29A8" w:rsidRDefault="009B29A8" w:rsidP="00DF4906">
      <w:pPr>
        <w:pStyle w:val="Heading1"/>
      </w:pPr>
      <w:r>
        <w:lastRenderedPageBreak/>
        <w:t>Implementasi dan Pengujian</w:t>
      </w:r>
      <w:bookmarkEnd w:id="79"/>
    </w:p>
    <w:p w14:paraId="7DB9053D" w14:textId="77777777" w:rsidR="008F51F9" w:rsidRPr="008F51F9" w:rsidRDefault="008F51F9" w:rsidP="008F51F9">
      <w:pPr>
        <w:spacing w:line="240" w:lineRule="auto"/>
      </w:pPr>
    </w:p>
    <w:p w14:paraId="243C1089" w14:textId="2E27120D" w:rsidR="009B29A8" w:rsidRDefault="008F51F9" w:rsidP="008F51F9">
      <w:pPr>
        <w:pStyle w:val="Heading2"/>
      </w:pPr>
      <w:r>
        <w:t>Implementasi Tampilan</w:t>
      </w:r>
    </w:p>
    <w:p w14:paraId="5759FE0F" w14:textId="2146C2D3" w:rsidR="008F51F9" w:rsidRDefault="008F51F9" w:rsidP="008F51F9">
      <w:pPr>
        <w:ind w:firstLine="576"/>
        <w:jc w:val="both"/>
      </w:pPr>
      <w:r>
        <w:t>Pada tahap implementasi tampilan, dibuat halaman-halaman pada aplikasi android menggunakan flutter dengan mengacu pada hasil perancangan antarmuka yang sudah dibuat oleh tim UI/UX. Berikut adalah hasil implementasi tampilan sesuai perancangan antarmuka pada sub bab 4.2.5.</w:t>
      </w:r>
    </w:p>
    <w:p w14:paraId="53EE3D77" w14:textId="77777777" w:rsidR="00EC22CE" w:rsidRPr="00E254E5" w:rsidRDefault="00EC22CE" w:rsidP="00D95738">
      <w:pPr>
        <w:pStyle w:val="isi"/>
        <w:numPr>
          <w:ilvl w:val="0"/>
          <w:numId w:val="28"/>
        </w:numPr>
        <w:spacing w:before="240"/>
        <w:ind w:left="709" w:hanging="709"/>
      </w:pPr>
      <w:r>
        <w:t xml:space="preserve">Halaman </w:t>
      </w:r>
      <w:r w:rsidRPr="00D339BA">
        <w:rPr>
          <w:i/>
          <w:iCs/>
        </w:rPr>
        <w:t>Login</w:t>
      </w:r>
      <w:r>
        <w:t xml:space="preserve"> &amp; </w:t>
      </w:r>
      <w:r w:rsidRPr="00D339BA">
        <w:rPr>
          <w:i/>
          <w:iCs/>
        </w:rPr>
        <w:t>Register</w:t>
      </w:r>
    </w:p>
    <w:p w14:paraId="4FB6172B" w14:textId="45E8AD25" w:rsidR="00EC22CE" w:rsidRDefault="00EC22CE" w:rsidP="006C3B5F">
      <w:pPr>
        <w:pStyle w:val="isi"/>
        <w:spacing w:before="240"/>
        <w:ind w:firstLine="709"/>
      </w:pPr>
      <w:r>
        <w:t xml:space="preserve">Halaman </w:t>
      </w:r>
      <w:r>
        <w:rPr>
          <w:i/>
          <w:iCs/>
        </w:rPr>
        <w:t xml:space="preserve">login </w:t>
      </w:r>
      <w:r>
        <w:t xml:space="preserve">adalah halaman yang digunakan untuk masuk kedalam akun yang telah terdaftar, sedangkan untuk melakukan pendaftaran dilakukan pada halaman </w:t>
      </w:r>
      <w:r>
        <w:rPr>
          <w:i/>
          <w:iCs/>
        </w:rPr>
        <w:t>register.</w:t>
      </w:r>
      <w:r w:rsidR="00AF68C2">
        <w:rPr>
          <w:i/>
          <w:iCs/>
        </w:rPr>
        <w:t xml:space="preserve"> </w:t>
      </w:r>
      <w:r w:rsidR="00AF68C2" w:rsidRPr="00116414">
        <w:t xml:space="preserve">Hasil implementasi tampilan halaman </w:t>
      </w:r>
      <w:r w:rsidR="00116414" w:rsidRPr="00D339BA">
        <w:rPr>
          <w:i/>
          <w:iCs/>
        </w:rPr>
        <w:t>Login</w:t>
      </w:r>
      <w:r w:rsidR="00116414">
        <w:t xml:space="preserve"> &amp; </w:t>
      </w:r>
      <w:r w:rsidR="00116414" w:rsidRPr="00D339BA">
        <w:rPr>
          <w:i/>
          <w:iCs/>
        </w:rPr>
        <w:t>Register</w:t>
      </w:r>
      <w:r w:rsidR="00116414" w:rsidRPr="00116414">
        <w:t xml:space="preserve"> </w:t>
      </w:r>
      <w:r w:rsidR="00AF68C2" w:rsidRPr="00116414">
        <w:t>dapat dilihat pada gambar di bawah ini.</w:t>
      </w:r>
    </w:p>
    <w:p w14:paraId="7A99CF7F" w14:textId="77777777" w:rsidR="00772EAC" w:rsidRDefault="00114ACE" w:rsidP="00E70D4B">
      <w:pPr>
        <w:pStyle w:val="isi"/>
        <w:keepNext/>
        <w:spacing w:before="240"/>
        <w:ind w:firstLine="0"/>
        <w:contextualSpacing w:val="0"/>
        <w:jc w:val="center"/>
      </w:pPr>
      <w:r>
        <w:rPr>
          <w:noProof/>
        </w:rPr>
        <w:drawing>
          <wp:inline distT="0" distB="0" distL="0" distR="0" wp14:anchorId="6790B3A9" wp14:editId="4DA50AFB">
            <wp:extent cx="5210324" cy="28800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10324" cy="2880000"/>
                    </a:xfrm>
                    <a:prstGeom prst="rect">
                      <a:avLst/>
                    </a:prstGeom>
                    <a:noFill/>
                    <a:ln>
                      <a:noFill/>
                    </a:ln>
                  </pic:spPr>
                </pic:pic>
              </a:graphicData>
            </a:graphic>
          </wp:inline>
        </w:drawing>
      </w:r>
    </w:p>
    <w:p w14:paraId="0A473D16" w14:textId="159F3803" w:rsidR="006216EE" w:rsidRPr="00AF68C2" w:rsidRDefault="00772EAC" w:rsidP="00772EAC">
      <w:pPr>
        <w:pStyle w:val="Caption"/>
      </w:pPr>
      <w:r>
        <w:t xml:space="preserve">Gambar </w:t>
      </w:r>
      <w:r w:rsidR="0071430D">
        <w:t>5.</w:t>
      </w:r>
      <w:r w:rsidR="00E70D4B">
        <w:fldChar w:fldCharType="begin"/>
      </w:r>
      <w:r w:rsidR="00E70D4B">
        <w:instrText xml:space="preserve"> STYLEREF 1 \s </w:instrText>
      </w:r>
      <w:r w:rsidR="00E70D4B">
        <w:fldChar w:fldCharType="separate"/>
      </w:r>
      <w:r w:rsidR="00E70D4B">
        <w:rPr>
          <w:noProof/>
        </w:rPr>
        <w:t>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1</w:t>
      </w:r>
      <w:r w:rsidR="00E70D4B">
        <w:fldChar w:fldCharType="end"/>
      </w:r>
      <w:r w:rsidR="0071430D">
        <w:t xml:space="preserve"> Tampilan Halaman </w:t>
      </w:r>
      <w:r w:rsidR="00A93640" w:rsidRPr="00D339BA">
        <w:rPr>
          <w:i/>
          <w:iCs/>
        </w:rPr>
        <w:t>Login</w:t>
      </w:r>
      <w:r w:rsidR="00A93640">
        <w:t xml:space="preserve"> &amp; </w:t>
      </w:r>
      <w:r w:rsidR="00A93640" w:rsidRPr="00D339BA">
        <w:rPr>
          <w:i/>
          <w:iCs/>
        </w:rPr>
        <w:t>Register</w:t>
      </w:r>
    </w:p>
    <w:p w14:paraId="47332CAD" w14:textId="77777777" w:rsidR="00EC22CE" w:rsidRDefault="00EC22CE" w:rsidP="00D95738">
      <w:pPr>
        <w:pStyle w:val="isi"/>
        <w:numPr>
          <w:ilvl w:val="0"/>
          <w:numId w:val="28"/>
        </w:numPr>
        <w:spacing w:before="240"/>
        <w:ind w:left="709" w:hanging="709"/>
      </w:pPr>
      <w:r>
        <w:t>Halaman Home</w:t>
      </w:r>
    </w:p>
    <w:p w14:paraId="1145B74D" w14:textId="6464F638" w:rsidR="00EC22CE" w:rsidRDefault="00EC22CE" w:rsidP="00EC22CE">
      <w:pPr>
        <w:pStyle w:val="isi"/>
        <w:spacing w:before="240"/>
        <w:ind w:firstLine="709"/>
      </w:pPr>
      <w:r>
        <w:t xml:space="preserve">Halaman </w:t>
      </w:r>
      <w:r w:rsidRPr="00E70D4B">
        <w:t>Home</w:t>
      </w:r>
      <w:r>
        <w:t xml:space="preserve"> merupakan halaman utama aplikasi dimana pada halaman ini akan ditampilkan data produk terlaris, promo, koin, voucher serta menu-menu navigasi pada aplikasi.</w:t>
      </w:r>
      <w:r w:rsidR="00116414" w:rsidRPr="00116414">
        <w:t xml:space="preserve"> Berikut hasil implementasi tampilan halaman </w:t>
      </w:r>
      <w:r w:rsidR="00116414">
        <w:t>Home.</w:t>
      </w:r>
    </w:p>
    <w:p w14:paraId="55EC4327" w14:textId="77777777" w:rsidR="00772EAC" w:rsidRDefault="007D0B69" w:rsidP="00E70D4B">
      <w:pPr>
        <w:pStyle w:val="isi"/>
        <w:keepNext/>
        <w:spacing w:before="240"/>
        <w:ind w:firstLine="0"/>
        <w:contextualSpacing w:val="0"/>
        <w:jc w:val="center"/>
      </w:pPr>
      <w:r>
        <w:rPr>
          <w:noProof/>
        </w:rPr>
        <w:lastRenderedPageBreak/>
        <w:drawing>
          <wp:inline distT="0" distB="0" distL="0" distR="0" wp14:anchorId="7395B9CF" wp14:editId="5558F69B">
            <wp:extent cx="3843339" cy="324000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1046A52D" w14:textId="71A3DCD1" w:rsidR="007D0B69" w:rsidRDefault="00772EAC" w:rsidP="00772EAC">
      <w:pPr>
        <w:pStyle w:val="Caption"/>
      </w:pPr>
      <w:r>
        <w:t xml:space="preserve">Gambar </w:t>
      </w:r>
      <w:r w:rsidR="0071430D">
        <w:t>5.</w:t>
      </w:r>
      <w:r w:rsidR="00E70D4B">
        <w:fldChar w:fldCharType="begin"/>
      </w:r>
      <w:r w:rsidR="00E70D4B">
        <w:instrText xml:space="preserve"> STYLEREF 1 \s </w:instrText>
      </w:r>
      <w:r w:rsidR="00E70D4B">
        <w:fldChar w:fldCharType="separate"/>
      </w:r>
      <w:r w:rsidR="00E70D4B">
        <w:rPr>
          <w:noProof/>
        </w:rPr>
        <w:t>V</w:t>
      </w:r>
      <w:r w:rsidR="00E70D4B">
        <w:fldChar w:fldCharType="end"/>
      </w:r>
      <w:r w:rsidR="00E70D4B">
        <w:t>.</w:t>
      </w:r>
      <w:r w:rsidR="00E70D4B">
        <w:fldChar w:fldCharType="begin"/>
      </w:r>
      <w:r w:rsidR="00E70D4B">
        <w:instrText xml:space="preserve"> SEQ Gambar \* ARABIC \s 1 </w:instrText>
      </w:r>
      <w:r w:rsidR="00E70D4B">
        <w:fldChar w:fldCharType="separate"/>
      </w:r>
      <w:r w:rsidR="00E70D4B">
        <w:rPr>
          <w:noProof/>
        </w:rPr>
        <w:t>2</w:t>
      </w:r>
      <w:r w:rsidR="00E70D4B">
        <w:fldChar w:fldCharType="end"/>
      </w:r>
      <w:r w:rsidR="0071430D">
        <w:t xml:space="preserve"> Tampilan Halaman </w:t>
      </w:r>
      <w:r w:rsidR="00A93640">
        <w:t>Home</w:t>
      </w:r>
    </w:p>
    <w:p w14:paraId="6E63EA37" w14:textId="77777777" w:rsidR="00EC22CE" w:rsidRDefault="00EC22CE" w:rsidP="00D95738">
      <w:pPr>
        <w:pStyle w:val="isi"/>
        <w:numPr>
          <w:ilvl w:val="0"/>
          <w:numId w:val="28"/>
        </w:numPr>
        <w:spacing w:before="240"/>
        <w:ind w:left="709" w:hanging="709"/>
      </w:pPr>
      <w:r>
        <w:t>Halaman Pencarian</w:t>
      </w:r>
    </w:p>
    <w:p w14:paraId="5AF2D3D3" w14:textId="27E54558" w:rsidR="00EC22CE" w:rsidRDefault="00EC22CE" w:rsidP="006C3B5F">
      <w:pPr>
        <w:pStyle w:val="isi"/>
        <w:spacing w:before="240"/>
        <w:ind w:firstLine="709"/>
      </w:pPr>
      <w:r>
        <w:t xml:space="preserve">Halaman pencarian merupakan halaman yang memuat hasil pencarian yang dilakukan oleh pengguna, pada halaman ini ditampilkan produk-produk yang cocok terhadap kata kunci pencarian yang dimasukan. </w:t>
      </w:r>
      <w:r w:rsidR="00116414" w:rsidRPr="00116414">
        <w:t xml:space="preserve">Hasil implementasi tampilan halaman </w:t>
      </w:r>
      <w:r w:rsidR="00116414">
        <w:t>Pencarian</w:t>
      </w:r>
      <w:r w:rsidR="00116414" w:rsidRPr="00116414">
        <w:t xml:space="preserve"> dapat dilihat pada gambar di bawah ini.</w:t>
      </w:r>
    </w:p>
    <w:p w14:paraId="3B1298BE"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58CFB040" wp14:editId="6CC201C2">
            <wp:extent cx="1829288" cy="32400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1A21112" w14:textId="53A31F00"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3</w:t>
      </w:r>
      <w:r>
        <w:fldChar w:fldCharType="end"/>
      </w:r>
      <w:r w:rsidR="0071430D">
        <w:t xml:space="preserve"> Tampilan Halaman </w:t>
      </w:r>
      <w:r w:rsidR="00A93640">
        <w:t>Pencarian</w:t>
      </w:r>
    </w:p>
    <w:p w14:paraId="3282940C" w14:textId="77777777" w:rsidR="00EC22CE" w:rsidRDefault="00EC22CE" w:rsidP="00D95738">
      <w:pPr>
        <w:pStyle w:val="isi"/>
        <w:numPr>
          <w:ilvl w:val="0"/>
          <w:numId w:val="28"/>
        </w:numPr>
        <w:spacing w:before="240"/>
        <w:ind w:left="709" w:hanging="709"/>
      </w:pPr>
      <w:r>
        <w:lastRenderedPageBreak/>
        <w:t>Halaman Produk</w:t>
      </w:r>
    </w:p>
    <w:p w14:paraId="567653B8" w14:textId="617599AF" w:rsidR="00EC22CE" w:rsidRDefault="00EC22CE" w:rsidP="00EC22CE">
      <w:pPr>
        <w:pStyle w:val="isi"/>
        <w:spacing w:before="240"/>
        <w:ind w:firstLine="709"/>
      </w:pPr>
      <w:r>
        <w:t>Pada halaman ini akan ditampilkan semua produk yang tersedia pada aplikasi, selain itu terdapat juga ketegori produk diantaranya produk segar dan olahan.</w:t>
      </w:r>
      <w:r w:rsidR="00116414" w:rsidRPr="00116414">
        <w:t xml:space="preserve"> Berikut hasil implementasi tampilan halaman </w:t>
      </w:r>
      <w:r w:rsidR="00116414">
        <w:t>Produk.</w:t>
      </w:r>
    </w:p>
    <w:p w14:paraId="0F74BD1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5C96D69" wp14:editId="1943E070">
            <wp:extent cx="1829288" cy="32400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795A69D" w14:textId="6E2FEC63"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4</w:t>
      </w:r>
      <w:r>
        <w:fldChar w:fldCharType="end"/>
      </w:r>
      <w:r w:rsidR="0071430D">
        <w:t xml:space="preserve"> Tampilan Halaman </w:t>
      </w:r>
      <w:r w:rsidR="00A93640">
        <w:t>Produk</w:t>
      </w:r>
    </w:p>
    <w:p w14:paraId="181029C5" w14:textId="77777777" w:rsidR="00EC22CE" w:rsidRDefault="00EC22CE" w:rsidP="00D95738">
      <w:pPr>
        <w:pStyle w:val="isi"/>
        <w:numPr>
          <w:ilvl w:val="0"/>
          <w:numId w:val="28"/>
        </w:numPr>
        <w:spacing w:before="240"/>
        <w:ind w:left="709" w:hanging="709"/>
      </w:pPr>
      <w:r>
        <w:t>Halaman Detail Produk</w:t>
      </w:r>
    </w:p>
    <w:p w14:paraId="3F1F24A3" w14:textId="4325BF49" w:rsidR="00EC22CE" w:rsidRDefault="00EC22CE" w:rsidP="00EC22CE">
      <w:pPr>
        <w:pStyle w:val="isi"/>
        <w:spacing w:before="240"/>
        <w:ind w:firstLine="709"/>
      </w:pPr>
      <w:r>
        <w:t>Pada halaman ini ditampilkan detail produk yang dipilih yang memuat data stok, jumlah terjual, deskripsi produk, serta rekomendasi produk.</w:t>
      </w:r>
      <w:r w:rsidR="00116414" w:rsidRPr="00116414">
        <w:t xml:space="preserve"> Hasil implementasi tampilan halaman </w:t>
      </w:r>
      <w:r w:rsidR="00116414">
        <w:t>Detail Produk</w:t>
      </w:r>
      <w:r w:rsidR="00116414" w:rsidRPr="00116414">
        <w:t xml:space="preserve"> dapat dilihat pada gambar di bawah ini.</w:t>
      </w:r>
    </w:p>
    <w:p w14:paraId="0D24F5D4"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028BE5B" wp14:editId="0AD7E158">
            <wp:extent cx="1829288" cy="32400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A281CE1" w14:textId="4CA82067"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5</w:t>
      </w:r>
      <w:r>
        <w:fldChar w:fldCharType="end"/>
      </w:r>
      <w:r w:rsidR="0071430D">
        <w:t xml:space="preserve"> Tampilan Halaman </w:t>
      </w:r>
      <w:r w:rsidR="00A93640">
        <w:t>Detail Produk</w:t>
      </w:r>
    </w:p>
    <w:p w14:paraId="4A8DFBA8" w14:textId="77777777" w:rsidR="00EC22CE" w:rsidRDefault="00EC22CE" w:rsidP="00D95738">
      <w:pPr>
        <w:pStyle w:val="isi"/>
        <w:numPr>
          <w:ilvl w:val="0"/>
          <w:numId w:val="28"/>
        </w:numPr>
        <w:spacing w:before="240"/>
        <w:ind w:left="709" w:hanging="709"/>
      </w:pPr>
      <w:r>
        <w:t>Halaman Resep</w:t>
      </w:r>
    </w:p>
    <w:p w14:paraId="43FC4B26" w14:textId="0FE8908C" w:rsidR="00EC22CE" w:rsidRDefault="00EC22CE" w:rsidP="00EC22CE">
      <w:pPr>
        <w:pStyle w:val="isi"/>
        <w:spacing w:before="240"/>
        <w:ind w:firstLine="709"/>
      </w:pPr>
      <w:r>
        <w:t xml:space="preserve">Halaman resep merupakan salah satu fitur menyerupai katalog menu-menu makanan yang ditambahkan oleh pihak Panen-Panen setiap minggunya, didalamnya terdapat paket bahan-bahan masakan yang nantinya dikirim ke pembeli dan dapat dimasak sesuai tata cara yang diberikan. </w:t>
      </w:r>
      <w:r w:rsidR="00116414" w:rsidRPr="00116414">
        <w:t xml:space="preserve">Berikut hasil implementasi tampilan halaman </w:t>
      </w:r>
      <w:r w:rsidR="00116414">
        <w:t>Resep.</w:t>
      </w:r>
    </w:p>
    <w:p w14:paraId="28BD6A07"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179580B" wp14:editId="5F5516C2">
            <wp:extent cx="1829288" cy="32400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67FE1629" w14:textId="4BEE7B29"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6</w:t>
      </w:r>
      <w:r>
        <w:fldChar w:fldCharType="end"/>
      </w:r>
      <w:r w:rsidR="0071430D">
        <w:t xml:space="preserve"> Tampilan Halaman </w:t>
      </w:r>
      <w:r w:rsidR="00A93640">
        <w:t>Resep</w:t>
      </w:r>
    </w:p>
    <w:p w14:paraId="08B7EF8E" w14:textId="77777777" w:rsidR="00EC22CE" w:rsidRDefault="00EC22CE" w:rsidP="00D95738">
      <w:pPr>
        <w:pStyle w:val="isi"/>
        <w:numPr>
          <w:ilvl w:val="0"/>
          <w:numId w:val="28"/>
        </w:numPr>
        <w:spacing w:before="240"/>
        <w:ind w:left="709" w:hanging="709"/>
      </w:pPr>
      <w:r>
        <w:t>Halaman Detail Resep</w:t>
      </w:r>
    </w:p>
    <w:p w14:paraId="136DD1E3" w14:textId="19A511CB" w:rsidR="00EC22CE" w:rsidRDefault="00EC22CE" w:rsidP="00EC22CE">
      <w:pPr>
        <w:pStyle w:val="isi"/>
        <w:spacing w:before="240"/>
        <w:ind w:firstLine="709"/>
      </w:pPr>
      <w:r>
        <w:t xml:space="preserve">Halaman ini berisi deskripsi dan takaran dalam pembuatan resep tersebut serta produk-produk yang berkaitan untuk membuat resep masakan tersebut. </w:t>
      </w:r>
      <w:r w:rsidR="00116414" w:rsidRPr="00116414">
        <w:t xml:space="preserve">Hasil implementasi tampilan halaman </w:t>
      </w:r>
      <w:r w:rsidR="00116414">
        <w:t>Detail Resep</w:t>
      </w:r>
      <w:r w:rsidR="00116414" w:rsidRPr="00116414">
        <w:t xml:space="preserve"> dapat dilihat pada gambar di bawah ini.</w:t>
      </w:r>
    </w:p>
    <w:p w14:paraId="264118AB"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48A4E79" wp14:editId="3EE33650">
            <wp:extent cx="3843339" cy="3240000"/>
            <wp:effectExtent l="0" t="0" r="508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6CA845A0" w14:textId="717AD222"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7</w:t>
      </w:r>
      <w:r>
        <w:fldChar w:fldCharType="end"/>
      </w:r>
      <w:r w:rsidR="0071430D">
        <w:t xml:space="preserve"> Tampilan Halaman </w:t>
      </w:r>
      <w:r w:rsidR="00A93640">
        <w:t>Detail Resep</w:t>
      </w:r>
    </w:p>
    <w:p w14:paraId="3FB2BC41" w14:textId="77777777" w:rsidR="00EC22CE" w:rsidRDefault="00EC22CE" w:rsidP="00D95738">
      <w:pPr>
        <w:pStyle w:val="isi"/>
        <w:numPr>
          <w:ilvl w:val="0"/>
          <w:numId w:val="28"/>
        </w:numPr>
        <w:spacing w:before="240"/>
        <w:ind w:left="709" w:hanging="709"/>
      </w:pPr>
      <w:r>
        <w:lastRenderedPageBreak/>
        <w:t>Halaman Catering</w:t>
      </w:r>
    </w:p>
    <w:p w14:paraId="46ECE194" w14:textId="0E8403C3" w:rsidR="00EC22CE" w:rsidRDefault="00EC22CE" w:rsidP="00EC22CE">
      <w:pPr>
        <w:pStyle w:val="isi"/>
        <w:spacing w:before="240"/>
        <w:ind w:firstLine="709"/>
      </w:pPr>
      <w:r>
        <w:t xml:space="preserve">Pada halaman ini terdapat list mitra penyedia catering yang terdaftar pada Panen-Panen, pengguna juga dapat melakukan pencarian catering pada halaman ini. </w:t>
      </w:r>
      <w:r w:rsidR="00116414" w:rsidRPr="00116414">
        <w:t xml:space="preserve">Berikut hasil implementasi tampilan halaman </w:t>
      </w:r>
      <w:r w:rsidR="00116414">
        <w:t>Catering.</w:t>
      </w:r>
    </w:p>
    <w:p w14:paraId="5DB8853D"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658E342" wp14:editId="3172B0FC">
            <wp:extent cx="1829288" cy="32400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7">
                      <a:duotone>
                        <a:prstClr val="black"/>
                        <a:schemeClr val="accent2">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9911465" w14:textId="0DAAFA15"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8</w:t>
      </w:r>
      <w:r>
        <w:fldChar w:fldCharType="end"/>
      </w:r>
      <w:r w:rsidR="0071430D">
        <w:t xml:space="preserve"> Tampilan Halaman </w:t>
      </w:r>
      <w:r w:rsidR="00A93640">
        <w:t>Catering</w:t>
      </w:r>
    </w:p>
    <w:p w14:paraId="60A877CC" w14:textId="77777777" w:rsidR="00EC22CE" w:rsidRDefault="00EC22CE" w:rsidP="00D95738">
      <w:pPr>
        <w:pStyle w:val="isi"/>
        <w:numPr>
          <w:ilvl w:val="0"/>
          <w:numId w:val="28"/>
        </w:numPr>
        <w:spacing w:before="240"/>
        <w:ind w:left="709" w:hanging="709"/>
      </w:pPr>
      <w:r>
        <w:t>Halaman Detail Catering</w:t>
      </w:r>
    </w:p>
    <w:p w14:paraId="3A08A42D" w14:textId="4DC86E9C" w:rsidR="00EC22CE" w:rsidRDefault="00EC22CE" w:rsidP="00EC22CE">
      <w:pPr>
        <w:pStyle w:val="isi"/>
        <w:spacing w:before="240"/>
        <w:ind w:firstLine="709"/>
      </w:pPr>
      <w:r>
        <w:t xml:space="preserve">Pada halaman ini ditampilkan menu-menu catering yang tersedia pada penyedia catering yang dipilih, pengguna juga dapat melakukan pencarian menu pada halaman ini. </w:t>
      </w:r>
      <w:r w:rsidR="00116414" w:rsidRPr="00116414">
        <w:t xml:space="preserve">Hasil implementasi tampilan halaman </w:t>
      </w:r>
      <w:r w:rsidR="00116414">
        <w:t>Detail Catering</w:t>
      </w:r>
      <w:r w:rsidR="00116414" w:rsidRPr="00116414">
        <w:t xml:space="preserve"> dapat dilihat pada gambar di bawah ini.</w:t>
      </w:r>
    </w:p>
    <w:p w14:paraId="4B3C58F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3BCC99B" wp14:editId="7D030D7C">
            <wp:extent cx="1829288" cy="3240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C66DD1C" w14:textId="4B02ACC9" w:rsidR="00E70D4B" w:rsidRPr="00E70D4B"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9</w:t>
      </w:r>
      <w:r>
        <w:fldChar w:fldCharType="end"/>
      </w:r>
      <w:r w:rsidR="0071430D">
        <w:t xml:space="preserve"> Tampilan Halaman </w:t>
      </w:r>
      <w:r w:rsidR="00A93640">
        <w:t>Detail Catering</w:t>
      </w:r>
    </w:p>
    <w:p w14:paraId="3F07BED8" w14:textId="77777777" w:rsidR="00EC22CE" w:rsidRDefault="00EC22CE" w:rsidP="00D95738">
      <w:pPr>
        <w:pStyle w:val="isi"/>
        <w:numPr>
          <w:ilvl w:val="0"/>
          <w:numId w:val="28"/>
        </w:numPr>
        <w:spacing w:before="240"/>
        <w:ind w:left="709" w:hanging="709"/>
      </w:pPr>
      <w:r>
        <w:t>Halaman Warung</w:t>
      </w:r>
    </w:p>
    <w:p w14:paraId="27313F6F" w14:textId="7859C227" w:rsidR="00EC22CE" w:rsidRDefault="00EC22CE" w:rsidP="00EC22CE">
      <w:pPr>
        <w:pStyle w:val="isi"/>
        <w:spacing w:before="240"/>
        <w:ind w:firstLine="709"/>
      </w:pPr>
      <w:r>
        <w:t xml:space="preserve">Pada halaman warung terdapat list warung-warung rekomendasi dari Panen-Panen dimana didalamnya terdapat informasi dan alamat warung tersebut, selain itu warung-warung yang tampil merupakan hasil kerjasama dengan pihak Panen-Panen. </w:t>
      </w:r>
      <w:r w:rsidR="00116414" w:rsidRPr="00116414">
        <w:t xml:space="preserve">Berikut hasil implementasi tampilan halaman </w:t>
      </w:r>
      <w:r w:rsidR="00116414">
        <w:t>Warung.</w:t>
      </w:r>
    </w:p>
    <w:p w14:paraId="267A3EBE" w14:textId="77777777" w:rsidR="007D0B69" w:rsidRDefault="007D0B69" w:rsidP="007D0B69">
      <w:pPr>
        <w:pStyle w:val="isi"/>
        <w:spacing w:before="240"/>
        <w:ind w:firstLine="0"/>
      </w:pPr>
    </w:p>
    <w:p w14:paraId="2C6694CE" w14:textId="77777777" w:rsidR="00EC22CE" w:rsidRDefault="00EC22CE" w:rsidP="00D95738">
      <w:pPr>
        <w:pStyle w:val="isi"/>
        <w:numPr>
          <w:ilvl w:val="0"/>
          <w:numId w:val="28"/>
        </w:numPr>
        <w:spacing w:before="240"/>
        <w:ind w:left="709" w:hanging="709"/>
      </w:pPr>
      <w:r>
        <w:t>Halaman Lelang</w:t>
      </w:r>
    </w:p>
    <w:p w14:paraId="7667739B" w14:textId="2136DDF7" w:rsidR="00EC22CE" w:rsidRDefault="00EC22CE" w:rsidP="00EC22CE">
      <w:pPr>
        <w:pStyle w:val="isi"/>
        <w:spacing w:before="240"/>
        <w:ind w:firstLine="709"/>
      </w:pPr>
      <w:r>
        <w:t xml:space="preserve">Pada halaman ini akan ditampilkan semua lelang yang sedang berjalan, terdapat juga informasi harga lelang awal. Selain itu terdapat juga tombol keranjang untuk berpindah ke keranjang secara langsung. </w:t>
      </w:r>
      <w:r w:rsidR="00116414" w:rsidRPr="00116414">
        <w:t xml:space="preserve">Hasil implementasi tampilan halaman </w:t>
      </w:r>
      <w:r w:rsidR="00116414">
        <w:t>Lelang</w:t>
      </w:r>
      <w:r w:rsidR="00116414" w:rsidRPr="00116414">
        <w:t xml:space="preserve"> dapat dilihat pada gambar di bawah ini.</w:t>
      </w:r>
    </w:p>
    <w:p w14:paraId="2C478D3A"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CE3B8A0" wp14:editId="490AFA2A">
            <wp:extent cx="1829288" cy="32400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50EE0680" w14:textId="485DACDB"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10</w:t>
      </w:r>
      <w:r>
        <w:fldChar w:fldCharType="end"/>
      </w:r>
      <w:r w:rsidR="0071430D">
        <w:t xml:space="preserve"> Tampilan Halaman </w:t>
      </w:r>
      <w:r w:rsidR="00A93640">
        <w:t>Lelang</w:t>
      </w:r>
    </w:p>
    <w:p w14:paraId="5E5E311F" w14:textId="77777777" w:rsidR="00EC22CE" w:rsidRDefault="00EC22CE" w:rsidP="00D95738">
      <w:pPr>
        <w:pStyle w:val="isi"/>
        <w:numPr>
          <w:ilvl w:val="0"/>
          <w:numId w:val="28"/>
        </w:numPr>
        <w:spacing w:before="240"/>
        <w:ind w:left="709" w:hanging="709"/>
      </w:pPr>
      <w:r>
        <w:t>Halaman Detail Lelang</w:t>
      </w:r>
    </w:p>
    <w:p w14:paraId="5E8F6773" w14:textId="567C3810" w:rsidR="00EC22CE" w:rsidRDefault="00EC22CE" w:rsidP="00EC22CE">
      <w:pPr>
        <w:pStyle w:val="isi"/>
        <w:spacing w:before="240"/>
        <w:ind w:firstLine="709"/>
      </w:pPr>
      <w:r>
        <w:t xml:space="preserve">Pada halaman ini ditampilkan deskripsi, harga penawaran tertinggi, peringkat pelelang, jumlah penawar serta sisa waktu dari lelang yang berlangsung, apabila waktu habis, maka lelang akan ditutup dan dilakukan proses pembayaran pada pemenang lelang. </w:t>
      </w:r>
      <w:r w:rsidR="00116414" w:rsidRPr="00116414">
        <w:t xml:space="preserve">Berikut hasil implementasi tampilan halaman </w:t>
      </w:r>
      <w:r w:rsidR="00116414">
        <w:t>Detail Lelang.</w:t>
      </w:r>
    </w:p>
    <w:p w14:paraId="250CBDD9"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3DAD83A0" wp14:editId="53FC50CC">
            <wp:extent cx="3843339" cy="324000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0">
                      <a:duotone>
                        <a:prstClr val="black"/>
                        <a:schemeClr val="accent2">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767F964D" w14:textId="756F19EB"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11</w:t>
      </w:r>
      <w:r>
        <w:fldChar w:fldCharType="end"/>
      </w:r>
      <w:r w:rsidR="0071430D">
        <w:t xml:space="preserve"> Tampilan Halaman </w:t>
      </w:r>
      <w:r w:rsidR="00A93640">
        <w:t>Detail Lelang</w:t>
      </w:r>
    </w:p>
    <w:p w14:paraId="6E82F79B" w14:textId="77777777" w:rsidR="00EC22CE" w:rsidRDefault="00EC22CE" w:rsidP="00D95738">
      <w:pPr>
        <w:pStyle w:val="isi"/>
        <w:numPr>
          <w:ilvl w:val="0"/>
          <w:numId w:val="28"/>
        </w:numPr>
        <w:spacing w:before="240"/>
        <w:ind w:left="709" w:hanging="709"/>
      </w:pPr>
      <w:r>
        <w:lastRenderedPageBreak/>
        <w:t>Halaman Potensi</w:t>
      </w:r>
    </w:p>
    <w:p w14:paraId="3161E5ED" w14:textId="17B5F5AC" w:rsidR="00EC22CE" w:rsidRDefault="00EC22CE" w:rsidP="00EC22CE">
      <w:pPr>
        <w:pStyle w:val="isi"/>
        <w:spacing w:before="240"/>
        <w:ind w:firstLine="709"/>
      </w:pPr>
      <w:r>
        <w:t xml:space="preserve">Merupakan halaman yang memnampilkan prediksi komoditas atau produk yang akan mengalami panen pada bulan berikutnya sehingga pengguna dapat melakukan pemesanan pada hasil panen yang akan datang pada bulan tersebut. </w:t>
      </w:r>
      <w:r w:rsidR="00116414" w:rsidRPr="00116414">
        <w:t xml:space="preserve">Hasil implementasi tampilan halaman </w:t>
      </w:r>
      <w:r w:rsidR="00116414">
        <w:t>Potensi</w:t>
      </w:r>
      <w:r w:rsidR="00116414" w:rsidRPr="00116414">
        <w:t xml:space="preserve"> dapat dilihat pada gambar di bawah ini.</w:t>
      </w:r>
    </w:p>
    <w:p w14:paraId="476B2BE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C390440" wp14:editId="4401E9C5">
            <wp:extent cx="1829288" cy="3240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1">
                      <a:duotone>
                        <a:prstClr val="black"/>
                        <a:schemeClr val="accent2">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3A9E77F7" w14:textId="2819F533"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12</w:t>
      </w:r>
      <w:r>
        <w:fldChar w:fldCharType="end"/>
      </w:r>
      <w:r w:rsidR="0071430D">
        <w:t xml:space="preserve"> Tampilan Halaman </w:t>
      </w:r>
      <w:r w:rsidR="00A93640">
        <w:t>Potensi</w:t>
      </w:r>
    </w:p>
    <w:p w14:paraId="3592C71A" w14:textId="77777777" w:rsidR="00EC22CE" w:rsidRDefault="00EC22CE" w:rsidP="00D95738">
      <w:pPr>
        <w:pStyle w:val="isi"/>
        <w:numPr>
          <w:ilvl w:val="0"/>
          <w:numId w:val="28"/>
        </w:numPr>
        <w:spacing w:before="240"/>
        <w:ind w:left="709" w:hanging="709"/>
      </w:pPr>
      <w:r>
        <w:t>Halaman Booking</w:t>
      </w:r>
    </w:p>
    <w:p w14:paraId="5AECEE1C" w14:textId="6C6D0636" w:rsidR="00EC22CE" w:rsidRDefault="00EC22CE" w:rsidP="00EC22CE">
      <w:pPr>
        <w:pStyle w:val="isi"/>
        <w:spacing w:before="240"/>
        <w:ind w:firstLine="709"/>
      </w:pPr>
      <w:r>
        <w:t xml:space="preserve">Pada halaman </w:t>
      </w:r>
      <w:r>
        <w:rPr>
          <w:i/>
          <w:iCs/>
        </w:rPr>
        <w:t xml:space="preserve">booking </w:t>
      </w:r>
      <w:r>
        <w:t xml:space="preserve">ditampilkan list komoditas yang telah dilakukan proses </w:t>
      </w:r>
      <w:r>
        <w:rPr>
          <w:i/>
          <w:iCs/>
        </w:rPr>
        <w:t xml:space="preserve">booking, </w:t>
      </w:r>
      <w:r>
        <w:t xml:space="preserve">apabila telah memasuki bulan yang tertera pada </w:t>
      </w:r>
      <w:r>
        <w:rPr>
          <w:i/>
          <w:iCs/>
        </w:rPr>
        <w:t>booking</w:t>
      </w:r>
      <w:r>
        <w:t xml:space="preserve"> maka dapat dilakukan pembelian. </w:t>
      </w:r>
      <w:r w:rsidR="00116414" w:rsidRPr="00116414">
        <w:t xml:space="preserve">Berikut hasil implementasi tampilan halaman </w:t>
      </w:r>
      <w:r w:rsidR="00116414">
        <w:t>Booking.</w:t>
      </w:r>
    </w:p>
    <w:p w14:paraId="1849E272"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30EE8F27" wp14:editId="77D64470">
            <wp:extent cx="1829113" cy="32400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2D942A66" w14:textId="7793251D"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13</w:t>
      </w:r>
      <w:r>
        <w:fldChar w:fldCharType="end"/>
      </w:r>
      <w:r w:rsidR="0071430D">
        <w:t xml:space="preserve"> Tampilan Halaman </w:t>
      </w:r>
      <w:r w:rsidR="00A93640">
        <w:t>Booking</w:t>
      </w:r>
    </w:p>
    <w:p w14:paraId="4460C08E" w14:textId="77777777" w:rsidR="00EC22CE" w:rsidRDefault="00EC22CE" w:rsidP="00D95738">
      <w:pPr>
        <w:pStyle w:val="isi"/>
        <w:numPr>
          <w:ilvl w:val="0"/>
          <w:numId w:val="28"/>
        </w:numPr>
        <w:spacing w:before="240"/>
        <w:ind w:left="709" w:hanging="709"/>
      </w:pPr>
      <w:r>
        <w:t>Halaman Keranjang</w:t>
      </w:r>
    </w:p>
    <w:p w14:paraId="4EC7D1C4" w14:textId="282B4A5F" w:rsidR="00EC22CE" w:rsidRDefault="00EC22CE" w:rsidP="00EC22CE">
      <w:pPr>
        <w:pStyle w:val="isi"/>
        <w:spacing w:before="240"/>
        <w:ind w:firstLine="709"/>
      </w:pPr>
      <w:r>
        <w:t xml:space="preserve">Pada halaman keranjang digunakan untuk memudahkan pengguna dalam mengelompokan barang yang akan dibeli sebelum melakukan checkout. pengguna dapat mengelompokan pesanannya dalam satu transaksi sekaligus dengan fitur ini. </w:t>
      </w:r>
      <w:r w:rsidR="00116414" w:rsidRPr="00116414">
        <w:t xml:space="preserve">Hasil implementasi tampilan halaman </w:t>
      </w:r>
      <w:r w:rsidR="00116414">
        <w:t>Keranjang</w:t>
      </w:r>
      <w:r w:rsidR="00116414" w:rsidRPr="00116414">
        <w:t xml:space="preserve"> dapat dilihat pada gambar di bawah ini.</w:t>
      </w:r>
    </w:p>
    <w:p w14:paraId="7BB6CC9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1C8B4777" wp14:editId="339308FB">
            <wp:extent cx="1829288" cy="32400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52D16F1" w14:textId="049AC98B" w:rsidR="00E70D4B" w:rsidRPr="00E70D4B"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14</w:t>
      </w:r>
      <w:r>
        <w:fldChar w:fldCharType="end"/>
      </w:r>
      <w:r w:rsidR="0071430D">
        <w:t xml:space="preserve"> Tampilan Halaman </w:t>
      </w:r>
      <w:r w:rsidR="00A93640">
        <w:t>Keranjang</w:t>
      </w:r>
    </w:p>
    <w:p w14:paraId="10065F92" w14:textId="77777777" w:rsidR="00EC22CE" w:rsidRDefault="00EC22CE" w:rsidP="00D95738">
      <w:pPr>
        <w:pStyle w:val="isi"/>
        <w:numPr>
          <w:ilvl w:val="0"/>
          <w:numId w:val="28"/>
        </w:numPr>
        <w:spacing w:before="240"/>
        <w:ind w:left="709" w:hanging="709"/>
      </w:pPr>
      <w:r>
        <w:t>Halaman Checkout</w:t>
      </w:r>
    </w:p>
    <w:p w14:paraId="5F8D1378" w14:textId="2BE06862" w:rsidR="00EC22CE" w:rsidRDefault="00EC22CE" w:rsidP="00EC22CE">
      <w:pPr>
        <w:pStyle w:val="isi"/>
        <w:spacing w:before="240"/>
        <w:ind w:firstLine="709"/>
      </w:pPr>
      <w:r>
        <w:t>Pada halaman ini pengguna dapat memilih alamat pengiriman, kurir serta metode verifikasi pembayaran, selanjutnya pengguna akan diarahkan ke halaman pembayaran.</w:t>
      </w:r>
      <w:r w:rsidR="00116414" w:rsidRPr="00116414">
        <w:t xml:space="preserve"> Berikut hasil implementasi tampilan halaman </w:t>
      </w:r>
      <w:r w:rsidR="00116414">
        <w:t>Checkout.</w:t>
      </w:r>
    </w:p>
    <w:p w14:paraId="5DC8DB1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3DF88568" wp14:editId="3E5F372D">
            <wp:extent cx="3843339" cy="3240000"/>
            <wp:effectExtent l="0" t="0" r="508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1BD1F585" w14:textId="2E83A0C2" w:rsidR="00E70D4B" w:rsidRPr="00E70D4B"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15</w:t>
      </w:r>
      <w:r>
        <w:fldChar w:fldCharType="end"/>
      </w:r>
      <w:r w:rsidR="0071430D">
        <w:t xml:space="preserve"> Tampilan Halaman </w:t>
      </w:r>
      <w:r w:rsidR="00A93640">
        <w:t>Checkout</w:t>
      </w:r>
    </w:p>
    <w:p w14:paraId="4E00E63A" w14:textId="77777777" w:rsidR="00EC22CE" w:rsidRDefault="00EC22CE" w:rsidP="00D95738">
      <w:pPr>
        <w:pStyle w:val="isi"/>
        <w:numPr>
          <w:ilvl w:val="0"/>
          <w:numId w:val="28"/>
        </w:numPr>
        <w:spacing w:before="240"/>
        <w:ind w:left="709" w:hanging="709"/>
      </w:pPr>
      <w:r>
        <w:lastRenderedPageBreak/>
        <w:t>Halaman Metode Pembayaran</w:t>
      </w:r>
    </w:p>
    <w:p w14:paraId="138D2F8A" w14:textId="3E100008" w:rsidR="00EC22CE" w:rsidRDefault="00EC22CE" w:rsidP="00EC22CE">
      <w:pPr>
        <w:pStyle w:val="isi"/>
        <w:spacing w:before="240"/>
        <w:ind w:firstLine="709"/>
      </w:pPr>
      <w:r>
        <w:t>Pada halaman metode pembayaran dilakukan pemilihan metode pembayaran yang diinginkan oleh pengguna untuk membayar pesanannya, pada halaman ini ditampilkan pilihan bank serta dompet digital yang pembayarannya didukung oleh aplikasi panen-panen.</w:t>
      </w:r>
      <w:r w:rsidR="00116414" w:rsidRPr="00116414">
        <w:t xml:space="preserve"> Hasil implementasi tampilan halaman </w:t>
      </w:r>
      <w:r w:rsidR="00116414">
        <w:t>Metode Pembayaran</w:t>
      </w:r>
      <w:r w:rsidR="00116414" w:rsidRPr="00116414">
        <w:t xml:space="preserve"> dapat dilihat pada gambar di bawah ini.</w:t>
      </w:r>
    </w:p>
    <w:p w14:paraId="5ECBD2F4"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4148ED6" wp14:editId="3BEBC561">
            <wp:extent cx="1829288" cy="3240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06DE0422" w14:textId="0A035508"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16</w:t>
      </w:r>
      <w:r>
        <w:fldChar w:fldCharType="end"/>
      </w:r>
      <w:r w:rsidR="0071430D">
        <w:t xml:space="preserve"> Tampilan Halaman </w:t>
      </w:r>
      <w:r w:rsidR="00A93640">
        <w:t>Metode Pembayaran</w:t>
      </w:r>
    </w:p>
    <w:p w14:paraId="4B765D63" w14:textId="77777777" w:rsidR="00EC22CE" w:rsidRDefault="00EC22CE" w:rsidP="00D95738">
      <w:pPr>
        <w:pStyle w:val="isi"/>
        <w:numPr>
          <w:ilvl w:val="0"/>
          <w:numId w:val="28"/>
        </w:numPr>
        <w:spacing w:before="240"/>
        <w:ind w:left="709" w:hanging="709"/>
      </w:pPr>
      <w:r>
        <w:t>Halaman Detail Pembayaran</w:t>
      </w:r>
    </w:p>
    <w:p w14:paraId="16E9755C" w14:textId="0E513BEF" w:rsidR="00EC22CE" w:rsidRDefault="00EC22CE" w:rsidP="00EC22CE">
      <w:pPr>
        <w:pStyle w:val="isi"/>
        <w:spacing w:before="240"/>
        <w:ind w:firstLine="709"/>
      </w:pPr>
      <w:r>
        <w:t>Pada halaman ini ditampilkan detail nominal yang harus dibayarkan oleh pembeli dalam membeli produknya, terdapat juga perintah-perintah dalam menyelesaikan pembayaran di halaman ini kemudian apabila pembeli telah melakukan pembayaran, dapat menekan tombol konfirmasi bayar.</w:t>
      </w:r>
      <w:r w:rsidR="00116414" w:rsidRPr="00116414">
        <w:t xml:space="preserve"> Berikut hasil implementasi tampilan halaman </w:t>
      </w:r>
      <w:r w:rsidR="00116414">
        <w:t>Detail Pembayaran.</w:t>
      </w:r>
    </w:p>
    <w:p w14:paraId="1088E0DB"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084720FB" wp14:editId="54FE2698">
            <wp:extent cx="1829288" cy="3240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40E19A46" w14:textId="3C52866A" w:rsidR="00E70D4B" w:rsidRPr="00E70D4B"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17</w:t>
      </w:r>
      <w:r>
        <w:fldChar w:fldCharType="end"/>
      </w:r>
      <w:r w:rsidR="0071430D">
        <w:t xml:space="preserve"> Tampilan Halaman </w:t>
      </w:r>
      <w:r w:rsidR="00A93640">
        <w:t>Detail Pembayaran</w:t>
      </w:r>
    </w:p>
    <w:p w14:paraId="51311E4C" w14:textId="77777777" w:rsidR="00EC22CE" w:rsidRDefault="00EC22CE" w:rsidP="00D95738">
      <w:pPr>
        <w:pStyle w:val="isi"/>
        <w:numPr>
          <w:ilvl w:val="0"/>
          <w:numId w:val="28"/>
        </w:numPr>
        <w:spacing w:before="240"/>
        <w:ind w:left="709" w:hanging="709"/>
      </w:pPr>
      <w:r>
        <w:t>Halaman Transaksi</w:t>
      </w:r>
    </w:p>
    <w:p w14:paraId="64641DE7" w14:textId="6C9DAC03" w:rsidR="00EC22CE" w:rsidRDefault="00EC22CE" w:rsidP="00EC22CE">
      <w:pPr>
        <w:pStyle w:val="isi"/>
        <w:spacing w:before="240"/>
        <w:ind w:firstLine="709"/>
      </w:pPr>
      <w:r>
        <w:t xml:space="preserve">Pengguna dapat melihat detail informasi dari setiap transaksi pada halaman transaksi, terdapat juga status transaksi pada halaman ini diantaranya adalah pembayaran, dalam proses, dan selesai. transaksi yang belum dibayar akan berstatus pembayaran, apabila telah dibayar dan dalam proses pengiriman maka akan berstatus dalam proses, jika pesanan sampai ke tujuan maka akan berstatus selesai. </w:t>
      </w:r>
      <w:r w:rsidR="00116414" w:rsidRPr="00116414">
        <w:t xml:space="preserve">Hasil implementasi tampilan halaman </w:t>
      </w:r>
      <w:r w:rsidR="00116414">
        <w:t>Transaksi</w:t>
      </w:r>
      <w:r w:rsidR="00116414" w:rsidRPr="00116414">
        <w:t xml:space="preserve"> dapat dilihat pada gambar di bawah ini.</w:t>
      </w:r>
    </w:p>
    <w:p w14:paraId="5360DF40"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513F73D" wp14:editId="7ADC08F6">
            <wp:extent cx="5210324" cy="2880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10324" cy="2880000"/>
                    </a:xfrm>
                    <a:prstGeom prst="rect">
                      <a:avLst/>
                    </a:prstGeom>
                    <a:noFill/>
                    <a:ln>
                      <a:noFill/>
                    </a:ln>
                  </pic:spPr>
                </pic:pic>
              </a:graphicData>
            </a:graphic>
          </wp:inline>
        </w:drawing>
      </w:r>
    </w:p>
    <w:p w14:paraId="7A07CAE3" w14:textId="1299BA38" w:rsidR="00E70D4B" w:rsidRPr="00E70D4B"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18</w:t>
      </w:r>
      <w:r>
        <w:fldChar w:fldCharType="end"/>
      </w:r>
      <w:r w:rsidR="0071430D">
        <w:t xml:space="preserve"> Tampilan Halaman </w:t>
      </w:r>
      <w:r w:rsidR="00A93640">
        <w:t>Transaksi</w:t>
      </w:r>
    </w:p>
    <w:p w14:paraId="2F8D95EB" w14:textId="77777777" w:rsidR="00EC22CE" w:rsidRDefault="00EC22CE" w:rsidP="00D95738">
      <w:pPr>
        <w:pStyle w:val="isi"/>
        <w:numPr>
          <w:ilvl w:val="0"/>
          <w:numId w:val="28"/>
        </w:numPr>
        <w:spacing w:before="240"/>
        <w:ind w:left="709" w:hanging="709"/>
      </w:pPr>
      <w:r>
        <w:t>Halaman Detail Transaksi</w:t>
      </w:r>
    </w:p>
    <w:p w14:paraId="65BD2326" w14:textId="6D2BF796" w:rsidR="00EC22CE" w:rsidRDefault="00EC22CE" w:rsidP="00EC22CE">
      <w:pPr>
        <w:pStyle w:val="isi"/>
        <w:spacing w:before="240"/>
        <w:ind w:firstLine="709"/>
      </w:pPr>
      <w:r>
        <w:t xml:space="preserve">Pada halaman ini terdapat informasi pembelian yang telah dilakukan seperti status transaksi, kode, tanggal pembayaran, detail pesanan, ringkasan pembayaran, detail pengiriman dll. </w:t>
      </w:r>
      <w:r w:rsidR="00116414" w:rsidRPr="00116414">
        <w:t xml:space="preserve">Berikut hasil implementasi tampilan halaman </w:t>
      </w:r>
      <w:r w:rsidR="00116414">
        <w:t>Detail Transaksi.</w:t>
      </w:r>
    </w:p>
    <w:p w14:paraId="787D431B"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1653C3C7" wp14:editId="46BC8E4E">
            <wp:extent cx="1829288" cy="3240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D2EB00C" w14:textId="53B0F04C" w:rsidR="00E70D4B" w:rsidRPr="00E70D4B"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19</w:t>
      </w:r>
      <w:r>
        <w:fldChar w:fldCharType="end"/>
      </w:r>
      <w:r w:rsidR="0071430D">
        <w:t xml:space="preserve"> Tampilan Halaman </w:t>
      </w:r>
      <w:r w:rsidR="00A93640">
        <w:t>Detail Transaksi</w:t>
      </w:r>
    </w:p>
    <w:p w14:paraId="75B06DE5" w14:textId="77777777" w:rsidR="00EC22CE" w:rsidRDefault="00EC22CE" w:rsidP="00D95738">
      <w:pPr>
        <w:pStyle w:val="isi"/>
        <w:numPr>
          <w:ilvl w:val="0"/>
          <w:numId w:val="28"/>
        </w:numPr>
        <w:spacing w:before="240"/>
        <w:ind w:left="709" w:hanging="709"/>
      </w:pPr>
      <w:r>
        <w:t>Halaman Akun</w:t>
      </w:r>
    </w:p>
    <w:p w14:paraId="0C74ED9E" w14:textId="2E8E5BDD" w:rsidR="00EC22CE" w:rsidRDefault="00EC22CE" w:rsidP="00EC22CE">
      <w:pPr>
        <w:pStyle w:val="isi"/>
        <w:spacing w:before="240"/>
        <w:ind w:firstLine="709"/>
      </w:pPr>
      <w:r>
        <w:lastRenderedPageBreak/>
        <w:t xml:space="preserve">Pada halaman akun menampilkan informasi akun seperti foto, nomor telpon dan juga menu-menu yang berhubungan dengan pengelolaan akun pengguna, terdapat juga tombol keluar untuk </w:t>
      </w:r>
      <w:r>
        <w:rPr>
          <w:i/>
          <w:iCs/>
        </w:rPr>
        <w:t>logout.</w:t>
      </w:r>
      <w:r>
        <w:t xml:space="preserve"> </w:t>
      </w:r>
      <w:r w:rsidR="00116414" w:rsidRPr="00116414">
        <w:t xml:space="preserve">Hasil implementasi tampilan halaman </w:t>
      </w:r>
      <w:r w:rsidR="00116414">
        <w:t>Akun</w:t>
      </w:r>
      <w:r w:rsidR="00116414" w:rsidRPr="00116414">
        <w:t xml:space="preserve"> dapat dilihat pada gambar di bawah ini.</w:t>
      </w:r>
    </w:p>
    <w:p w14:paraId="6074F219"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0439B7F" wp14:editId="34729BDC">
            <wp:extent cx="1829288" cy="3240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788F5C1" w14:textId="3AEF1410" w:rsidR="00E70D4B" w:rsidRPr="00E70D4B"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20</w:t>
      </w:r>
      <w:r>
        <w:fldChar w:fldCharType="end"/>
      </w:r>
      <w:r w:rsidR="0071430D">
        <w:t xml:space="preserve"> Tampilan Halaman </w:t>
      </w:r>
      <w:r w:rsidR="00A93640">
        <w:t>Akun</w:t>
      </w:r>
    </w:p>
    <w:p w14:paraId="43320439" w14:textId="77777777" w:rsidR="00EC22CE" w:rsidRDefault="00EC22CE" w:rsidP="00D95738">
      <w:pPr>
        <w:pStyle w:val="isi"/>
        <w:numPr>
          <w:ilvl w:val="0"/>
          <w:numId w:val="28"/>
        </w:numPr>
        <w:spacing w:before="240"/>
        <w:ind w:left="709" w:hanging="709"/>
      </w:pPr>
      <w:r>
        <w:t>Halaman Toko</w:t>
      </w:r>
    </w:p>
    <w:p w14:paraId="70D8DB2A" w14:textId="5866D55C" w:rsidR="00EC22CE" w:rsidRDefault="00EC22CE" w:rsidP="00EC22CE">
      <w:pPr>
        <w:pStyle w:val="isi"/>
        <w:spacing w:before="240"/>
        <w:ind w:firstLine="709"/>
      </w:pPr>
      <w:r>
        <w:t xml:space="preserve">Merupakan tempat penjual catering dan penjual makanan olahan untuk mengelola tokonya, halaman ini berisi foto dan nama toko serta menu-menu untuk mengelola toko seperti pengaturan toko, riwayat penjualan dan pengelolaan produk. </w:t>
      </w:r>
      <w:r w:rsidR="00116414" w:rsidRPr="00116414">
        <w:t xml:space="preserve">Berikut hasil implementasi tampilan halaman </w:t>
      </w:r>
      <w:r w:rsidR="00116414">
        <w:t>Toko.</w:t>
      </w:r>
    </w:p>
    <w:p w14:paraId="7F8E605C"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14B08E21" wp14:editId="4C65C534">
            <wp:extent cx="1829288" cy="3240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71D7CB1" w14:textId="71D25227" w:rsidR="00E70D4B" w:rsidRPr="00E70D4B"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21</w:t>
      </w:r>
      <w:r>
        <w:fldChar w:fldCharType="end"/>
      </w:r>
      <w:r w:rsidR="0071430D">
        <w:t xml:space="preserve"> Tampilan Halaman </w:t>
      </w:r>
      <w:r w:rsidR="00A93640">
        <w:t>Toko</w:t>
      </w:r>
    </w:p>
    <w:p w14:paraId="726CAD4D" w14:textId="77777777" w:rsidR="00EC22CE" w:rsidRDefault="00EC22CE" w:rsidP="00D95738">
      <w:pPr>
        <w:pStyle w:val="isi"/>
        <w:numPr>
          <w:ilvl w:val="0"/>
          <w:numId w:val="28"/>
        </w:numPr>
        <w:spacing w:before="240"/>
        <w:ind w:left="709" w:hanging="709"/>
      </w:pPr>
      <w:r>
        <w:t>Halaman Edit Toko</w:t>
      </w:r>
    </w:p>
    <w:p w14:paraId="4E4148CD" w14:textId="2605BABF" w:rsidR="00EC22CE" w:rsidRDefault="00EC22CE" w:rsidP="00EC22CE">
      <w:pPr>
        <w:pStyle w:val="isi"/>
        <w:spacing w:before="240"/>
        <w:ind w:firstLine="709"/>
      </w:pPr>
      <w:r>
        <w:t xml:space="preserve">Pada halama edit toko panjual dapat mengubah informasi tokonya yang tampil dalam aplikasi Panen-Panen, penjual dapat mengubah informasi diantaranya nama toko, alamat toko, dan gambar toko. </w:t>
      </w:r>
      <w:r w:rsidR="00116414" w:rsidRPr="00116414">
        <w:t xml:space="preserve">Hasil implementasi tampilan halaman </w:t>
      </w:r>
      <w:r w:rsidR="00116414">
        <w:t>Edit Toko</w:t>
      </w:r>
      <w:r w:rsidR="00116414" w:rsidRPr="00116414">
        <w:t xml:space="preserve"> dapat dilihat pada gambar di bawah ini.</w:t>
      </w:r>
    </w:p>
    <w:p w14:paraId="5F7E34B2"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026A3DB8" wp14:editId="0175AFF8">
            <wp:extent cx="1829288" cy="32400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44DA07A1" w14:textId="510CB512" w:rsidR="007D0B69"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22</w:t>
      </w:r>
      <w:r>
        <w:fldChar w:fldCharType="end"/>
      </w:r>
      <w:r w:rsidR="0071430D">
        <w:t xml:space="preserve"> Tampilan Halaman </w:t>
      </w:r>
      <w:r w:rsidR="00A93640">
        <w:t>Edit Toko</w:t>
      </w:r>
    </w:p>
    <w:p w14:paraId="325E75FF" w14:textId="77777777" w:rsidR="00EC22CE" w:rsidRDefault="00EC22CE" w:rsidP="00D95738">
      <w:pPr>
        <w:pStyle w:val="isi"/>
        <w:numPr>
          <w:ilvl w:val="0"/>
          <w:numId w:val="28"/>
        </w:numPr>
        <w:spacing w:before="240"/>
        <w:ind w:left="709" w:hanging="709"/>
      </w:pPr>
      <w:r>
        <w:lastRenderedPageBreak/>
        <w:t>Halaman Produk Penjualan</w:t>
      </w:r>
    </w:p>
    <w:p w14:paraId="6CE18FC0" w14:textId="7B6387F2" w:rsidR="00EC22CE" w:rsidRDefault="00EC22CE" w:rsidP="00EC22CE">
      <w:pPr>
        <w:pStyle w:val="isi"/>
        <w:spacing w:before="240"/>
        <w:ind w:firstLine="709"/>
      </w:pPr>
      <w:r>
        <w:t xml:space="preserve">Pada halaman ini akan ditampilkan semua produk yang tersedia pada toko pengguna, selain itu terdapat juga fitur pencarian untuk mencari produk tertentu yang dimiliki dalam toko. </w:t>
      </w:r>
      <w:r w:rsidR="00116414" w:rsidRPr="00116414">
        <w:t xml:space="preserve">Berikut hasil implementasi tampilan halaman </w:t>
      </w:r>
      <w:r w:rsidR="00116414">
        <w:t>Produk Penjualan.</w:t>
      </w:r>
    </w:p>
    <w:p w14:paraId="3A35B4A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1D7C19F" wp14:editId="06A49C40">
            <wp:extent cx="1829288" cy="32400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0FB3E2C7" w14:textId="7F2EE3E9" w:rsidR="00E70D4B" w:rsidRPr="00E70D4B"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23</w:t>
      </w:r>
      <w:r>
        <w:fldChar w:fldCharType="end"/>
      </w:r>
      <w:r w:rsidR="0071430D">
        <w:t xml:space="preserve"> Tampilan Halaman </w:t>
      </w:r>
      <w:r w:rsidR="00A93640">
        <w:t>Produk Penjualan</w:t>
      </w:r>
    </w:p>
    <w:p w14:paraId="781739B3" w14:textId="77777777" w:rsidR="00EC22CE" w:rsidRDefault="00EC22CE" w:rsidP="00D95738">
      <w:pPr>
        <w:pStyle w:val="isi"/>
        <w:numPr>
          <w:ilvl w:val="0"/>
          <w:numId w:val="28"/>
        </w:numPr>
        <w:spacing w:before="240"/>
        <w:ind w:left="709" w:hanging="709"/>
      </w:pPr>
      <w:r>
        <w:t>Halaman Tambah Produk Penjualan</w:t>
      </w:r>
    </w:p>
    <w:p w14:paraId="2E0D884E" w14:textId="61B3BA13" w:rsidR="00EC22CE" w:rsidRDefault="00EC22CE" w:rsidP="00EC22CE">
      <w:pPr>
        <w:pStyle w:val="isi"/>
        <w:spacing w:before="240"/>
        <w:ind w:firstLine="709"/>
      </w:pPr>
      <w:r>
        <w:t xml:space="preserve">Pada halaman ini penjual dapat menambahkan produknya yang ingin dipasarkan dalam aplikasi dengan mengisi informasi diantaranya nama produk, harga, deskripsi, serta foto produk. </w:t>
      </w:r>
      <w:r w:rsidR="00116414" w:rsidRPr="00116414">
        <w:t xml:space="preserve">Hasil implementasi tampilan halaman </w:t>
      </w:r>
      <w:r w:rsidR="00116414">
        <w:t>Tambah Produk Penjualan</w:t>
      </w:r>
      <w:r w:rsidR="00116414" w:rsidRPr="00116414">
        <w:t xml:space="preserve"> dapat dilihat pada gambar di bawah ini.</w:t>
      </w:r>
    </w:p>
    <w:p w14:paraId="1772323D"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34ACCA8D" wp14:editId="2179F8C3">
            <wp:extent cx="1829288" cy="32400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96422B7" w14:textId="3ED8AA28" w:rsidR="00E70D4B" w:rsidRPr="00E70D4B"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24</w:t>
      </w:r>
      <w:r>
        <w:fldChar w:fldCharType="end"/>
      </w:r>
      <w:r w:rsidR="0071430D">
        <w:t xml:space="preserve"> Tampilan Halaman </w:t>
      </w:r>
      <w:r w:rsidR="00A93640">
        <w:t>Tambah Produk Penjualan</w:t>
      </w:r>
    </w:p>
    <w:p w14:paraId="5ECC4CF4" w14:textId="77777777" w:rsidR="00EC22CE" w:rsidRDefault="00EC22CE" w:rsidP="00D95738">
      <w:pPr>
        <w:pStyle w:val="isi"/>
        <w:numPr>
          <w:ilvl w:val="0"/>
          <w:numId w:val="28"/>
        </w:numPr>
        <w:spacing w:before="240"/>
        <w:ind w:left="709" w:hanging="709"/>
      </w:pPr>
      <w:r>
        <w:t>Halaman Riwayat Penjualan</w:t>
      </w:r>
    </w:p>
    <w:p w14:paraId="5EB11B3C" w14:textId="21C40763" w:rsidR="00EC22CE" w:rsidRDefault="00EC22CE" w:rsidP="00EC22CE">
      <w:pPr>
        <w:pStyle w:val="isi"/>
        <w:spacing w:before="240"/>
        <w:ind w:firstLine="709"/>
      </w:pPr>
      <w:r>
        <w:t xml:space="preserve">Halaman riwayat penjualan menampilkan pesanan yang dikelompokkan berdasarkan statusnya masing-masing. Pengguna dapat melakukan pengelolaan pesanan pada halaman ini, seperti melihat detail dan mengubah status pesanan. </w:t>
      </w:r>
      <w:r w:rsidR="00116414" w:rsidRPr="00116414">
        <w:t xml:space="preserve">Berikut hasil implementasi tampilan halaman </w:t>
      </w:r>
      <w:r w:rsidR="00116414">
        <w:t>Riwayat Penjualan.</w:t>
      </w:r>
    </w:p>
    <w:p w14:paraId="5EC56767"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B5993B5" wp14:editId="470AC92B">
            <wp:extent cx="1829288" cy="32400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84">
                      <a:duotone>
                        <a:prstClr val="black"/>
                        <a:schemeClr val="accent2">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695F1F66" w14:textId="50250A21" w:rsidR="00EC22CE" w:rsidRDefault="00E70D4B" w:rsidP="00E70D4B">
      <w:pPr>
        <w:pStyle w:val="Caption"/>
      </w:pPr>
      <w:r>
        <w:t xml:space="preserve">Gambar </w:t>
      </w:r>
      <w:r w:rsidR="0071430D">
        <w:t>5.</w:t>
      </w:r>
      <w:r>
        <w:fldChar w:fldCharType="begin"/>
      </w:r>
      <w:r>
        <w:instrText xml:space="preserve"> STYLEREF 1 \s </w:instrText>
      </w:r>
      <w:r>
        <w:fldChar w:fldCharType="separate"/>
      </w:r>
      <w:r>
        <w:rPr>
          <w:noProof/>
        </w:rPr>
        <w:t>V</w:t>
      </w:r>
      <w:r>
        <w:fldChar w:fldCharType="end"/>
      </w:r>
      <w:r>
        <w:t>.</w:t>
      </w:r>
      <w:r>
        <w:fldChar w:fldCharType="begin"/>
      </w:r>
      <w:r>
        <w:instrText xml:space="preserve"> SEQ Gambar \* ARABIC \s 1 </w:instrText>
      </w:r>
      <w:r>
        <w:fldChar w:fldCharType="separate"/>
      </w:r>
      <w:r>
        <w:rPr>
          <w:noProof/>
        </w:rPr>
        <w:t>25</w:t>
      </w:r>
      <w:r>
        <w:fldChar w:fldCharType="end"/>
      </w:r>
      <w:r w:rsidR="0071430D">
        <w:t xml:space="preserve"> Tampilan Halaman </w:t>
      </w:r>
      <w:r w:rsidR="00A93640">
        <w:t>Riwayat Penjualan</w:t>
      </w:r>
    </w:p>
    <w:p w14:paraId="2E6FACDC" w14:textId="77777777" w:rsidR="00D82DCF" w:rsidRDefault="00D82DCF" w:rsidP="00D82DCF">
      <w:pPr>
        <w:pStyle w:val="Heading2"/>
      </w:pPr>
      <w:r>
        <w:lastRenderedPageBreak/>
        <w:t>Pengujian</w:t>
      </w:r>
    </w:p>
    <w:p w14:paraId="31C5E8AC" w14:textId="6BFCC680" w:rsidR="00D82DCF" w:rsidRDefault="00D82DCF" w:rsidP="00D82DCF">
      <w:pPr>
        <w:ind w:firstLine="567"/>
        <w:jc w:val="both"/>
        <w:rPr>
          <w:szCs w:val="18"/>
          <w:lang w:val="id-ID" w:eastAsia="id-ID"/>
        </w:rPr>
      </w:pPr>
      <w:r>
        <w:t xml:space="preserve">Pada tahap pengujian, dilakukan pengecekan terhadap aplikasi android </w:t>
      </w:r>
      <w:r>
        <w:rPr>
          <w:i/>
          <w:iCs/>
        </w:rPr>
        <w:t>marketplace</w:t>
      </w:r>
      <w:r>
        <w:t xml:space="preserve"> yang telah dibangun untuk memastikan bahwa aplikasi berjalan dan berfungsi sesuai dengan spesifikasi yang telah dirancang sebelumnya. Terdapat 4 pengujian yang dilakukan, yaitu pengujian terhadap hasil implementasi </w:t>
      </w:r>
      <w:r>
        <w:rPr>
          <w:i/>
        </w:rPr>
        <w:t xml:space="preserve">endpoint </w:t>
      </w:r>
      <w:r>
        <w:t xml:space="preserve">API yang telah dibuat oleh tim </w:t>
      </w:r>
      <w:r>
        <w:rPr>
          <w:i/>
        </w:rPr>
        <w:t xml:space="preserve">backend, </w:t>
      </w:r>
      <w:r>
        <w:t xml:space="preserve">pengujian fungsional aplikasi, pengujian </w:t>
      </w:r>
      <w:r>
        <w:rPr>
          <w:i/>
        </w:rPr>
        <w:t>usability</w:t>
      </w:r>
      <w:r>
        <w:t xml:space="preserve"> yang dilakukan ke pengguna, dan pengujian akurasi hasil prediksi produksi pakan. </w:t>
      </w:r>
    </w:p>
    <w:p w14:paraId="0A442DFC" w14:textId="77777777" w:rsidR="000E6653" w:rsidRDefault="000E6653" w:rsidP="000E6653">
      <w:pPr>
        <w:pStyle w:val="Heading3"/>
        <w:spacing w:before="240"/>
      </w:pPr>
      <w:r>
        <w:t>Pengujian API (</w:t>
      </w:r>
      <w:r>
        <w:rPr>
          <w:i/>
          <w:iCs/>
        </w:rPr>
        <w:t>Application Programming Interface</w:t>
      </w:r>
      <w:r w:rsidRPr="000E6653">
        <w:t>)</w:t>
      </w:r>
    </w:p>
    <w:p w14:paraId="359410E4" w14:textId="41C00EBA" w:rsidR="000E6653" w:rsidRDefault="000E6653" w:rsidP="00E37957">
      <w:pPr>
        <w:ind w:firstLine="720"/>
        <w:jc w:val="both"/>
      </w:pPr>
      <w:r>
        <w:t>Pengujian ini dilakukan untuk memastikan bahwa</w:t>
      </w:r>
      <w:r w:rsidR="000408E7">
        <w:t xml:space="preserve"> setiap </w:t>
      </w:r>
      <w:r w:rsidR="000408E7">
        <w:rPr>
          <w:i/>
          <w:iCs/>
        </w:rPr>
        <w:t>endpoint</w:t>
      </w:r>
      <w:r w:rsidR="000408E7">
        <w:t xml:space="preserve"> pada</w:t>
      </w:r>
      <w:r>
        <w:t xml:space="preserve"> API yang telah dibuat oleh tim </w:t>
      </w:r>
      <w:r>
        <w:rPr>
          <w:i/>
        </w:rPr>
        <w:t xml:space="preserve">backend </w:t>
      </w:r>
      <w:r>
        <w:t xml:space="preserve">berhasil diimplementasikan ke dalam aplikasi, sehingga aplikasi dapat berinteraksi dengan data pada </w:t>
      </w:r>
      <w:r>
        <w:rPr>
          <w:i/>
        </w:rPr>
        <w:t>database</w:t>
      </w:r>
      <w:r>
        <w:t>.</w:t>
      </w:r>
    </w:p>
    <w:p w14:paraId="1EF9A407" w14:textId="7D45D827" w:rsidR="00E37957" w:rsidRDefault="00E37957" w:rsidP="00FF3BDA">
      <w:pPr>
        <w:pStyle w:val="isi"/>
        <w:numPr>
          <w:ilvl w:val="0"/>
          <w:numId w:val="29"/>
        </w:numPr>
        <w:spacing w:before="240"/>
        <w:ind w:left="709" w:hanging="709"/>
      </w:pPr>
      <w:r>
        <w:t>Pengujian Fitur Pembelian Produk</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0408E7" w14:paraId="1FC53BD0" w14:textId="77777777" w:rsidTr="006A2140">
        <w:tc>
          <w:tcPr>
            <w:tcW w:w="8303" w:type="dxa"/>
            <w:gridSpan w:val="2"/>
          </w:tcPr>
          <w:p w14:paraId="1FBFE51D" w14:textId="1984E10A" w:rsidR="000408E7" w:rsidRPr="000E6B37" w:rsidRDefault="000E6B37" w:rsidP="006A2140">
            <w:pPr>
              <w:spacing w:line="240" w:lineRule="auto"/>
              <w:jc w:val="both"/>
            </w:pPr>
            <w:r>
              <w:rPr>
                <w:i/>
                <w:iCs/>
              </w:rPr>
              <w:t>Checkout</w:t>
            </w:r>
            <w:r>
              <w:t xml:space="preserve"> </w:t>
            </w:r>
            <w:r w:rsidR="00B858C3">
              <w:t>pesanan</w:t>
            </w:r>
          </w:p>
        </w:tc>
      </w:tr>
      <w:tr w:rsidR="000E6B37" w14:paraId="2DD8AFAC" w14:textId="77777777" w:rsidTr="006A2140">
        <w:tc>
          <w:tcPr>
            <w:tcW w:w="2405" w:type="dxa"/>
          </w:tcPr>
          <w:p w14:paraId="5C07A430" w14:textId="0BE81614" w:rsidR="000E6B37" w:rsidRDefault="000E6B37" w:rsidP="006A2140">
            <w:pPr>
              <w:spacing w:line="240" w:lineRule="auto"/>
              <w:jc w:val="both"/>
              <w:rPr>
                <w:i/>
                <w:iCs/>
              </w:rPr>
            </w:pPr>
            <w:r>
              <w:rPr>
                <w:i/>
                <w:iCs/>
              </w:rPr>
              <w:t>Method</w:t>
            </w:r>
          </w:p>
        </w:tc>
        <w:tc>
          <w:tcPr>
            <w:tcW w:w="5898" w:type="dxa"/>
          </w:tcPr>
          <w:p w14:paraId="2C32A460" w14:textId="35831E8E" w:rsidR="000E6B37" w:rsidRPr="000E6B37" w:rsidRDefault="000E6B37" w:rsidP="006A2140">
            <w:pPr>
              <w:spacing w:line="240" w:lineRule="auto"/>
              <w:jc w:val="both"/>
            </w:pPr>
            <w:r>
              <w:t>POST</w:t>
            </w:r>
          </w:p>
        </w:tc>
      </w:tr>
      <w:tr w:rsidR="006A2140" w14:paraId="4565C17D" w14:textId="77777777" w:rsidTr="006A2140">
        <w:tc>
          <w:tcPr>
            <w:tcW w:w="2405" w:type="dxa"/>
          </w:tcPr>
          <w:p w14:paraId="6C946FD4" w14:textId="3EE1035A" w:rsidR="000408E7" w:rsidRPr="000408E7" w:rsidRDefault="000408E7" w:rsidP="006A2140">
            <w:pPr>
              <w:spacing w:line="240" w:lineRule="auto"/>
              <w:jc w:val="both"/>
              <w:rPr>
                <w:i/>
                <w:iCs/>
              </w:rPr>
            </w:pPr>
            <w:r>
              <w:rPr>
                <w:i/>
                <w:iCs/>
              </w:rPr>
              <w:t>Endpoint</w:t>
            </w:r>
          </w:p>
        </w:tc>
        <w:tc>
          <w:tcPr>
            <w:tcW w:w="5898" w:type="dxa"/>
          </w:tcPr>
          <w:p w14:paraId="15930CFB" w14:textId="345269D7" w:rsidR="000408E7" w:rsidRPr="000E6B37" w:rsidRDefault="00CF171A" w:rsidP="006A2140">
            <w:pPr>
              <w:spacing w:line="240" w:lineRule="auto"/>
              <w:jc w:val="both"/>
            </w:pPr>
            <w:r w:rsidRPr="00CF171A">
              <w:t>/order/buy</w:t>
            </w:r>
          </w:p>
        </w:tc>
      </w:tr>
      <w:tr w:rsidR="006A2140" w14:paraId="7037BB58" w14:textId="77777777" w:rsidTr="006A2140">
        <w:tc>
          <w:tcPr>
            <w:tcW w:w="2405" w:type="dxa"/>
          </w:tcPr>
          <w:p w14:paraId="6BBCBD1D" w14:textId="4D2C5A41" w:rsidR="000408E7" w:rsidRDefault="000408E7" w:rsidP="006A2140">
            <w:pPr>
              <w:spacing w:line="240" w:lineRule="auto"/>
              <w:jc w:val="both"/>
            </w:pPr>
            <w:r>
              <w:t>Hasil yang diinginkan</w:t>
            </w:r>
          </w:p>
        </w:tc>
        <w:tc>
          <w:tcPr>
            <w:tcW w:w="5898" w:type="dxa"/>
          </w:tcPr>
          <w:p w14:paraId="42AFE02B" w14:textId="47038277" w:rsidR="000408E7" w:rsidRPr="008638CC" w:rsidRDefault="008638CC" w:rsidP="006A2140">
            <w:pPr>
              <w:spacing w:line="240" w:lineRule="auto"/>
              <w:jc w:val="both"/>
            </w:pPr>
            <w:r>
              <w:t xml:space="preserve">API melakukan </w:t>
            </w:r>
            <w:r>
              <w:rPr>
                <w:i/>
                <w:iCs/>
              </w:rPr>
              <w:t>checkout</w:t>
            </w:r>
            <w:r>
              <w:t xml:space="preserve"> pesanan dan melanjutkan ke proses pembayaran</w:t>
            </w:r>
          </w:p>
        </w:tc>
      </w:tr>
      <w:tr w:rsidR="006A2140" w14:paraId="1AB1EFA3" w14:textId="77777777" w:rsidTr="006A2140">
        <w:trPr>
          <w:trHeight w:val="3912"/>
        </w:trPr>
        <w:tc>
          <w:tcPr>
            <w:tcW w:w="2405" w:type="dxa"/>
          </w:tcPr>
          <w:p w14:paraId="251B0420" w14:textId="5FF64FCD" w:rsidR="000408E7" w:rsidRPr="000408E7" w:rsidRDefault="000408E7" w:rsidP="006A2140">
            <w:pPr>
              <w:spacing w:line="240" w:lineRule="auto"/>
              <w:jc w:val="both"/>
            </w:pPr>
            <w:r>
              <w:rPr>
                <w:i/>
                <w:iCs/>
              </w:rPr>
              <w:t>Response</w:t>
            </w:r>
            <w:r>
              <w:t xml:space="preserve"> API</w:t>
            </w:r>
          </w:p>
        </w:tc>
        <w:tc>
          <w:tcPr>
            <w:tcW w:w="5898" w:type="dxa"/>
            <w:shd w:val="clear" w:color="auto" w:fill="222222"/>
          </w:tcPr>
          <w:p w14:paraId="1879FB7F" w14:textId="52C39CE4" w:rsidR="000408E7" w:rsidRDefault="00CF171A" w:rsidP="006A2140">
            <w:pPr>
              <w:spacing w:line="240" w:lineRule="auto"/>
              <w:jc w:val="both"/>
            </w:pPr>
            <w:r>
              <w:rPr>
                <w:noProof/>
              </w:rPr>
              <w:drawing>
                <wp:inline distT="0" distB="0" distL="0" distR="0" wp14:anchorId="3566C965" wp14:editId="4348F71E">
                  <wp:extent cx="3608070" cy="2513330"/>
                  <wp:effectExtent l="0" t="0" r="0"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608070" cy="2513330"/>
                          </a:xfrm>
                          <a:prstGeom prst="rect">
                            <a:avLst/>
                          </a:prstGeom>
                        </pic:spPr>
                      </pic:pic>
                    </a:graphicData>
                  </a:graphic>
                </wp:inline>
              </w:drawing>
            </w:r>
          </w:p>
        </w:tc>
      </w:tr>
      <w:tr w:rsidR="006A2140" w14:paraId="73517640" w14:textId="77777777" w:rsidTr="006A2140">
        <w:tc>
          <w:tcPr>
            <w:tcW w:w="2405" w:type="dxa"/>
          </w:tcPr>
          <w:p w14:paraId="3742F20B" w14:textId="622647FA" w:rsidR="000408E7" w:rsidRDefault="000408E7" w:rsidP="006A2140">
            <w:pPr>
              <w:spacing w:line="240" w:lineRule="auto"/>
              <w:jc w:val="both"/>
            </w:pPr>
            <w:r>
              <w:t>Hasil yang didapatkan</w:t>
            </w:r>
          </w:p>
        </w:tc>
        <w:tc>
          <w:tcPr>
            <w:tcW w:w="5898" w:type="dxa"/>
            <w:shd w:val="clear" w:color="auto" w:fill="auto"/>
          </w:tcPr>
          <w:p w14:paraId="1E4C61D2" w14:textId="57FE9F53" w:rsidR="000408E7" w:rsidRDefault="008638CC" w:rsidP="006A2140">
            <w:pPr>
              <w:spacing w:line="240" w:lineRule="auto"/>
              <w:jc w:val="both"/>
            </w:pPr>
            <w:r>
              <w:t xml:space="preserve">API melakukan </w:t>
            </w:r>
            <w:r>
              <w:rPr>
                <w:i/>
                <w:iCs/>
              </w:rPr>
              <w:t>checkout</w:t>
            </w:r>
            <w:r>
              <w:t xml:space="preserve"> pesanan dan melanjutkan ke proses pembayaran</w:t>
            </w:r>
          </w:p>
        </w:tc>
      </w:tr>
      <w:tr w:rsidR="006A2140" w14:paraId="0BD78BAC" w14:textId="77777777" w:rsidTr="006A2140">
        <w:tc>
          <w:tcPr>
            <w:tcW w:w="2405" w:type="dxa"/>
          </w:tcPr>
          <w:p w14:paraId="17326199" w14:textId="7A6ABFE0" w:rsidR="000408E7" w:rsidRDefault="000408E7" w:rsidP="006A2140">
            <w:pPr>
              <w:spacing w:line="240" w:lineRule="auto"/>
              <w:jc w:val="both"/>
            </w:pPr>
            <w:r>
              <w:lastRenderedPageBreak/>
              <w:t>Hasil pada aplikasi</w:t>
            </w:r>
          </w:p>
        </w:tc>
        <w:tc>
          <w:tcPr>
            <w:tcW w:w="5898" w:type="dxa"/>
          </w:tcPr>
          <w:p w14:paraId="02D6F73D" w14:textId="013A650B" w:rsidR="000408E7" w:rsidRDefault="00CF171A" w:rsidP="006A2140">
            <w:pPr>
              <w:spacing w:line="240" w:lineRule="auto"/>
              <w:jc w:val="both"/>
            </w:pPr>
            <w:r>
              <w:rPr>
                <w:noProof/>
              </w:rPr>
              <w:drawing>
                <wp:inline distT="0" distB="0" distL="0" distR="0" wp14:anchorId="480ED397" wp14:editId="7A1BD085">
                  <wp:extent cx="1721308" cy="3060000"/>
                  <wp:effectExtent l="19050" t="19050" r="12700" b="266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721308"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7BD81F12" wp14:editId="44B1FFA0">
                  <wp:extent cx="1721306" cy="3060000"/>
                  <wp:effectExtent l="19050" t="19050" r="12700" b="266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6A2140" w14:paraId="4D046A36" w14:textId="77777777" w:rsidTr="006A2140">
        <w:tc>
          <w:tcPr>
            <w:tcW w:w="2405" w:type="dxa"/>
          </w:tcPr>
          <w:p w14:paraId="6715F4EA" w14:textId="123AF167" w:rsidR="000408E7" w:rsidRDefault="000408E7" w:rsidP="006A2140">
            <w:pPr>
              <w:spacing w:line="240" w:lineRule="auto"/>
              <w:jc w:val="both"/>
            </w:pPr>
            <w:r>
              <w:t>Status</w:t>
            </w:r>
          </w:p>
        </w:tc>
        <w:tc>
          <w:tcPr>
            <w:tcW w:w="5898" w:type="dxa"/>
          </w:tcPr>
          <w:p w14:paraId="5061A504" w14:textId="2A12B1E7" w:rsidR="000408E7" w:rsidRDefault="008638CC" w:rsidP="006A2140">
            <w:pPr>
              <w:spacing w:line="240" w:lineRule="auto"/>
              <w:jc w:val="both"/>
            </w:pPr>
            <w:r>
              <w:t>Sukses</w:t>
            </w:r>
          </w:p>
        </w:tc>
      </w:tr>
    </w:tbl>
    <w:p w14:paraId="7E2E6598" w14:textId="1F8B666A" w:rsidR="000408E7" w:rsidRDefault="000408E7" w:rsidP="000408E7">
      <w:pPr>
        <w:jc w:val="both"/>
      </w:pP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900F62" w14:paraId="4D771509" w14:textId="77777777" w:rsidTr="004D5124">
        <w:tc>
          <w:tcPr>
            <w:tcW w:w="8303" w:type="dxa"/>
            <w:gridSpan w:val="2"/>
          </w:tcPr>
          <w:p w14:paraId="7D5F561A" w14:textId="3A91F404" w:rsidR="00900F62" w:rsidRPr="000E6B37" w:rsidRDefault="004E5ACA" w:rsidP="004D5124">
            <w:pPr>
              <w:spacing w:line="240" w:lineRule="auto"/>
              <w:jc w:val="both"/>
            </w:pPr>
            <w:r>
              <w:t>Menambahkan metode pembayaran</w:t>
            </w:r>
          </w:p>
        </w:tc>
      </w:tr>
      <w:tr w:rsidR="00900F62" w14:paraId="140B8675" w14:textId="77777777" w:rsidTr="004D5124">
        <w:tc>
          <w:tcPr>
            <w:tcW w:w="2405" w:type="dxa"/>
          </w:tcPr>
          <w:p w14:paraId="6C6EE231" w14:textId="77777777" w:rsidR="00900F62" w:rsidRDefault="00900F62" w:rsidP="004D5124">
            <w:pPr>
              <w:spacing w:line="240" w:lineRule="auto"/>
              <w:jc w:val="both"/>
              <w:rPr>
                <w:i/>
                <w:iCs/>
              </w:rPr>
            </w:pPr>
            <w:r>
              <w:rPr>
                <w:i/>
                <w:iCs/>
              </w:rPr>
              <w:t>Method</w:t>
            </w:r>
          </w:p>
        </w:tc>
        <w:tc>
          <w:tcPr>
            <w:tcW w:w="5898" w:type="dxa"/>
          </w:tcPr>
          <w:p w14:paraId="74E86F87" w14:textId="2BFB1260" w:rsidR="00900F62" w:rsidRPr="000E6B37" w:rsidRDefault="004E5ACA" w:rsidP="004D5124">
            <w:pPr>
              <w:spacing w:line="240" w:lineRule="auto"/>
              <w:jc w:val="both"/>
            </w:pPr>
            <w:r>
              <w:t>POST</w:t>
            </w:r>
          </w:p>
        </w:tc>
      </w:tr>
      <w:tr w:rsidR="00900F62" w14:paraId="0ABB0FA3" w14:textId="77777777" w:rsidTr="004D5124">
        <w:tc>
          <w:tcPr>
            <w:tcW w:w="2405" w:type="dxa"/>
          </w:tcPr>
          <w:p w14:paraId="1931E616" w14:textId="77777777" w:rsidR="00900F62" w:rsidRPr="000408E7" w:rsidRDefault="00900F62" w:rsidP="004D5124">
            <w:pPr>
              <w:spacing w:line="240" w:lineRule="auto"/>
              <w:jc w:val="both"/>
              <w:rPr>
                <w:i/>
                <w:iCs/>
              </w:rPr>
            </w:pPr>
            <w:r>
              <w:rPr>
                <w:i/>
                <w:iCs/>
              </w:rPr>
              <w:t>Endpoint</w:t>
            </w:r>
          </w:p>
        </w:tc>
        <w:tc>
          <w:tcPr>
            <w:tcW w:w="5898" w:type="dxa"/>
          </w:tcPr>
          <w:p w14:paraId="2A549A95" w14:textId="56F991DF" w:rsidR="00900F62" w:rsidRPr="000E6B37" w:rsidRDefault="004E5ACA" w:rsidP="004D5124">
            <w:pPr>
              <w:spacing w:line="240" w:lineRule="auto"/>
              <w:jc w:val="both"/>
            </w:pPr>
            <w:r w:rsidRPr="004E5ACA">
              <w:t>/payment/</w:t>
            </w:r>
            <w:r>
              <w:t>&lt;order_id&gt;</w:t>
            </w:r>
          </w:p>
        </w:tc>
      </w:tr>
      <w:tr w:rsidR="00900F62" w14:paraId="673A4F3D" w14:textId="77777777" w:rsidTr="004D5124">
        <w:tc>
          <w:tcPr>
            <w:tcW w:w="2405" w:type="dxa"/>
          </w:tcPr>
          <w:p w14:paraId="45539AF5" w14:textId="77777777" w:rsidR="00900F62" w:rsidRDefault="00900F62" w:rsidP="004D5124">
            <w:pPr>
              <w:spacing w:line="240" w:lineRule="auto"/>
              <w:jc w:val="both"/>
            </w:pPr>
            <w:r>
              <w:t>Hasil yang diinginkan</w:t>
            </w:r>
          </w:p>
        </w:tc>
        <w:tc>
          <w:tcPr>
            <w:tcW w:w="5898" w:type="dxa"/>
          </w:tcPr>
          <w:p w14:paraId="336C926E" w14:textId="7F00E141" w:rsidR="00900F62" w:rsidRDefault="008638CC" w:rsidP="004D5124">
            <w:pPr>
              <w:spacing w:line="240" w:lineRule="auto"/>
              <w:jc w:val="both"/>
            </w:pPr>
            <w:r>
              <w:t>API mengirimkan metode pembayaran yang dipilih dan memberikan kembali data detail pembayaran</w:t>
            </w:r>
          </w:p>
        </w:tc>
      </w:tr>
      <w:tr w:rsidR="00900F62" w14:paraId="2E3F05CB" w14:textId="77777777" w:rsidTr="004E5ACA">
        <w:trPr>
          <w:trHeight w:val="3441"/>
        </w:trPr>
        <w:tc>
          <w:tcPr>
            <w:tcW w:w="2405" w:type="dxa"/>
          </w:tcPr>
          <w:p w14:paraId="42FEC9BA" w14:textId="77777777" w:rsidR="00900F62" w:rsidRPr="000408E7" w:rsidRDefault="00900F62" w:rsidP="004D5124">
            <w:pPr>
              <w:spacing w:line="240" w:lineRule="auto"/>
              <w:jc w:val="both"/>
            </w:pPr>
            <w:r>
              <w:rPr>
                <w:i/>
                <w:iCs/>
              </w:rPr>
              <w:t>Response</w:t>
            </w:r>
            <w:r>
              <w:t xml:space="preserve"> API</w:t>
            </w:r>
          </w:p>
        </w:tc>
        <w:tc>
          <w:tcPr>
            <w:tcW w:w="5898" w:type="dxa"/>
            <w:shd w:val="clear" w:color="auto" w:fill="222222"/>
          </w:tcPr>
          <w:p w14:paraId="438DB3FF" w14:textId="01702CCA" w:rsidR="00900F62" w:rsidRDefault="004E5ACA" w:rsidP="004D5124">
            <w:pPr>
              <w:spacing w:line="240" w:lineRule="auto"/>
              <w:jc w:val="both"/>
            </w:pPr>
            <w:r>
              <w:rPr>
                <w:noProof/>
              </w:rPr>
              <w:drawing>
                <wp:inline distT="0" distB="0" distL="0" distR="0" wp14:anchorId="4772FADA" wp14:editId="210E6340">
                  <wp:extent cx="3608070" cy="219900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608070" cy="2199005"/>
                          </a:xfrm>
                          <a:prstGeom prst="rect">
                            <a:avLst/>
                          </a:prstGeom>
                        </pic:spPr>
                      </pic:pic>
                    </a:graphicData>
                  </a:graphic>
                </wp:inline>
              </w:drawing>
            </w:r>
          </w:p>
        </w:tc>
      </w:tr>
      <w:tr w:rsidR="008638CC" w14:paraId="0EF41122" w14:textId="77777777" w:rsidTr="004D5124">
        <w:tc>
          <w:tcPr>
            <w:tcW w:w="2405" w:type="dxa"/>
          </w:tcPr>
          <w:p w14:paraId="42CE1383" w14:textId="77777777" w:rsidR="008638CC" w:rsidRDefault="008638CC" w:rsidP="008638CC">
            <w:pPr>
              <w:spacing w:line="240" w:lineRule="auto"/>
              <w:jc w:val="both"/>
            </w:pPr>
            <w:r>
              <w:t>Hasil yang didapatkan</w:t>
            </w:r>
          </w:p>
        </w:tc>
        <w:tc>
          <w:tcPr>
            <w:tcW w:w="5898" w:type="dxa"/>
            <w:shd w:val="clear" w:color="auto" w:fill="auto"/>
          </w:tcPr>
          <w:p w14:paraId="76CF6F77" w14:textId="303DCBF9" w:rsidR="008638CC" w:rsidRDefault="008638CC" w:rsidP="008638CC">
            <w:pPr>
              <w:spacing w:line="240" w:lineRule="auto"/>
              <w:jc w:val="both"/>
            </w:pPr>
            <w:r>
              <w:t>API mengirimkan metode pembayaran yang dipilih dan memberikan kembali data detail pembayaran</w:t>
            </w:r>
          </w:p>
        </w:tc>
      </w:tr>
      <w:tr w:rsidR="008638CC" w14:paraId="66504EB5" w14:textId="77777777" w:rsidTr="004D5124">
        <w:tc>
          <w:tcPr>
            <w:tcW w:w="2405" w:type="dxa"/>
          </w:tcPr>
          <w:p w14:paraId="44420437" w14:textId="77777777" w:rsidR="008638CC" w:rsidRDefault="008638CC" w:rsidP="008638CC">
            <w:pPr>
              <w:spacing w:line="240" w:lineRule="auto"/>
              <w:jc w:val="both"/>
            </w:pPr>
            <w:r>
              <w:lastRenderedPageBreak/>
              <w:t>Hasil pada aplikasi</w:t>
            </w:r>
          </w:p>
        </w:tc>
        <w:tc>
          <w:tcPr>
            <w:tcW w:w="5898" w:type="dxa"/>
          </w:tcPr>
          <w:p w14:paraId="33A89B08" w14:textId="2BEEB4FC" w:rsidR="008638CC" w:rsidRDefault="008638CC" w:rsidP="008638CC">
            <w:pPr>
              <w:spacing w:line="240" w:lineRule="auto"/>
              <w:jc w:val="both"/>
            </w:pPr>
            <w:r>
              <w:rPr>
                <w:noProof/>
              </w:rPr>
              <w:drawing>
                <wp:inline distT="0" distB="0" distL="0" distR="0" wp14:anchorId="7B9C1142" wp14:editId="35979E62">
                  <wp:extent cx="1721306" cy="3060000"/>
                  <wp:effectExtent l="19050" t="19050" r="12700" b="266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3F485284" wp14:editId="14A3F07E">
                  <wp:extent cx="1721307" cy="3060000"/>
                  <wp:effectExtent l="19050" t="19050" r="12700" b="266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8638CC" w14:paraId="71FABB0C" w14:textId="77777777" w:rsidTr="004D5124">
        <w:tc>
          <w:tcPr>
            <w:tcW w:w="2405" w:type="dxa"/>
          </w:tcPr>
          <w:p w14:paraId="31E85690" w14:textId="77777777" w:rsidR="008638CC" w:rsidRDefault="008638CC" w:rsidP="008638CC">
            <w:pPr>
              <w:spacing w:line="240" w:lineRule="auto"/>
              <w:jc w:val="both"/>
            </w:pPr>
            <w:r>
              <w:t>Status</w:t>
            </w:r>
          </w:p>
        </w:tc>
        <w:tc>
          <w:tcPr>
            <w:tcW w:w="5898" w:type="dxa"/>
          </w:tcPr>
          <w:p w14:paraId="394D9FDD" w14:textId="6146391A" w:rsidR="008638CC" w:rsidRDefault="008638CC" w:rsidP="008638CC">
            <w:pPr>
              <w:spacing w:line="240" w:lineRule="auto"/>
              <w:jc w:val="both"/>
            </w:pPr>
            <w:r>
              <w:t>Sukses</w:t>
            </w:r>
          </w:p>
        </w:tc>
      </w:tr>
    </w:tbl>
    <w:p w14:paraId="41E4B0CC" w14:textId="29784711" w:rsidR="00900F62" w:rsidRDefault="00900F62" w:rsidP="000408E7">
      <w:pPr>
        <w:jc w:val="both"/>
      </w:pP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4E5ACA" w14:paraId="2EB4FB2E" w14:textId="77777777" w:rsidTr="004D5124">
        <w:tc>
          <w:tcPr>
            <w:tcW w:w="8303" w:type="dxa"/>
            <w:gridSpan w:val="2"/>
          </w:tcPr>
          <w:p w14:paraId="5E0631E5" w14:textId="5EC2202F" w:rsidR="004E5ACA" w:rsidRPr="000E6B37" w:rsidRDefault="005541B9" w:rsidP="004D5124">
            <w:pPr>
              <w:spacing w:line="240" w:lineRule="auto"/>
              <w:jc w:val="both"/>
            </w:pPr>
            <w:r>
              <w:t>Mengonfirmasi pembayaran</w:t>
            </w:r>
          </w:p>
        </w:tc>
      </w:tr>
      <w:tr w:rsidR="004E5ACA" w14:paraId="7A997C58" w14:textId="77777777" w:rsidTr="004D5124">
        <w:tc>
          <w:tcPr>
            <w:tcW w:w="2405" w:type="dxa"/>
          </w:tcPr>
          <w:p w14:paraId="7014D725" w14:textId="77777777" w:rsidR="004E5ACA" w:rsidRDefault="004E5ACA" w:rsidP="004D5124">
            <w:pPr>
              <w:spacing w:line="240" w:lineRule="auto"/>
              <w:jc w:val="both"/>
              <w:rPr>
                <w:i/>
                <w:iCs/>
              </w:rPr>
            </w:pPr>
            <w:r>
              <w:rPr>
                <w:i/>
                <w:iCs/>
              </w:rPr>
              <w:t>Method</w:t>
            </w:r>
          </w:p>
        </w:tc>
        <w:tc>
          <w:tcPr>
            <w:tcW w:w="5898" w:type="dxa"/>
          </w:tcPr>
          <w:p w14:paraId="6A8E9290" w14:textId="3717F553" w:rsidR="004E5ACA" w:rsidRPr="000E6B37" w:rsidRDefault="005541B9" w:rsidP="004D5124">
            <w:pPr>
              <w:spacing w:line="240" w:lineRule="auto"/>
              <w:jc w:val="both"/>
            </w:pPr>
            <w:r>
              <w:t>PUT</w:t>
            </w:r>
          </w:p>
        </w:tc>
      </w:tr>
      <w:tr w:rsidR="004E5ACA" w14:paraId="35E75789" w14:textId="77777777" w:rsidTr="004D5124">
        <w:tc>
          <w:tcPr>
            <w:tcW w:w="2405" w:type="dxa"/>
          </w:tcPr>
          <w:p w14:paraId="6D443A98" w14:textId="77777777" w:rsidR="004E5ACA" w:rsidRPr="000408E7" w:rsidRDefault="004E5ACA" w:rsidP="004D5124">
            <w:pPr>
              <w:spacing w:line="240" w:lineRule="auto"/>
              <w:jc w:val="both"/>
              <w:rPr>
                <w:i/>
                <w:iCs/>
              </w:rPr>
            </w:pPr>
            <w:r>
              <w:rPr>
                <w:i/>
                <w:iCs/>
              </w:rPr>
              <w:t>Endpoint</w:t>
            </w:r>
          </w:p>
        </w:tc>
        <w:tc>
          <w:tcPr>
            <w:tcW w:w="5898" w:type="dxa"/>
          </w:tcPr>
          <w:p w14:paraId="6D88D885" w14:textId="55FD01F2" w:rsidR="004E5ACA" w:rsidRPr="000E6B37" w:rsidRDefault="005541B9" w:rsidP="004D5124">
            <w:pPr>
              <w:spacing w:line="240" w:lineRule="auto"/>
              <w:jc w:val="both"/>
            </w:pPr>
            <w:r w:rsidRPr="005541B9">
              <w:t>/payment/status/</w:t>
            </w:r>
            <w:r>
              <w:t>&lt;payment_id&gt;</w:t>
            </w:r>
          </w:p>
        </w:tc>
      </w:tr>
      <w:tr w:rsidR="004E5ACA" w14:paraId="4210E589" w14:textId="77777777" w:rsidTr="004D5124">
        <w:tc>
          <w:tcPr>
            <w:tcW w:w="2405" w:type="dxa"/>
          </w:tcPr>
          <w:p w14:paraId="0715E7EF" w14:textId="77777777" w:rsidR="004E5ACA" w:rsidRDefault="004E5ACA" w:rsidP="004D5124">
            <w:pPr>
              <w:spacing w:line="240" w:lineRule="auto"/>
              <w:jc w:val="both"/>
            </w:pPr>
            <w:r>
              <w:t>Hasil yang diinginkan</w:t>
            </w:r>
          </w:p>
        </w:tc>
        <w:tc>
          <w:tcPr>
            <w:tcW w:w="5898" w:type="dxa"/>
          </w:tcPr>
          <w:p w14:paraId="6E6F6209" w14:textId="71C820B3" w:rsidR="004E5ACA" w:rsidRDefault="008638CC" w:rsidP="004D5124">
            <w:pPr>
              <w:spacing w:line="240" w:lineRule="auto"/>
              <w:jc w:val="both"/>
            </w:pPr>
            <w:r>
              <w:t xml:space="preserve">API mengubah status pembayaran dan </w:t>
            </w:r>
            <w:r>
              <w:t xml:space="preserve">memberikan kembali data </w:t>
            </w:r>
            <w:r w:rsidR="00E943EC">
              <w:t>pembayaran yang telah diperbarui</w:t>
            </w:r>
          </w:p>
        </w:tc>
      </w:tr>
      <w:tr w:rsidR="004E5ACA" w14:paraId="4047A924" w14:textId="77777777" w:rsidTr="004D5124">
        <w:trPr>
          <w:trHeight w:val="3441"/>
        </w:trPr>
        <w:tc>
          <w:tcPr>
            <w:tcW w:w="2405" w:type="dxa"/>
          </w:tcPr>
          <w:p w14:paraId="1D4292C3" w14:textId="77777777" w:rsidR="004E5ACA" w:rsidRPr="000408E7" w:rsidRDefault="004E5ACA" w:rsidP="004D5124">
            <w:pPr>
              <w:spacing w:line="240" w:lineRule="auto"/>
              <w:jc w:val="both"/>
            </w:pPr>
            <w:r>
              <w:rPr>
                <w:i/>
                <w:iCs/>
              </w:rPr>
              <w:t>Response</w:t>
            </w:r>
            <w:r>
              <w:t xml:space="preserve"> API</w:t>
            </w:r>
          </w:p>
        </w:tc>
        <w:tc>
          <w:tcPr>
            <w:tcW w:w="5898" w:type="dxa"/>
            <w:shd w:val="clear" w:color="auto" w:fill="222222"/>
          </w:tcPr>
          <w:p w14:paraId="1E04FC16" w14:textId="200C5A5C" w:rsidR="004E5ACA" w:rsidRDefault="005541B9" w:rsidP="004D5124">
            <w:pPr>
              <w:spacing w:line="240" w:lineRule="auto"/>
              <w:jc w:val="both"/>
            </w:pPr>
            <w:r>
              <w:rPr>
                <w:noProof/>
              </w:rPr>
              <w:drawing>
                <wp:inline distT="0" distB="0" distL="0" distR="0" wp14:anchorId="14F33B6A" wp14:editId="4C8E276C">
                  <wp:extent cx="3608070" cy="2639060"/>
                  <wp:effectExtent l="0" t="0" r="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t="718" b="-1"/>
                          <a:stretch/>
                        </pic:blipFill>
                        <pic:spPr bwMode="auto">
                          <a:xfrm>
                            <a:off x="0" y="0"/>
                            <a:ext cx="3608070" cy="2639060"/>
                          </a:xfrm>
                          <a:prstGeom prst="rect">
                            <a:avLst/>
                          </a:prstGeom>
                          <a:ln>
                            <a:noFill/>
                          </a:ln>
                          <a:extLst>
                            <a:ext uri="{53640926-AAD7-44D8-BBD7-CCE9431645EC}">
                              <a14:shadowObscured xmlns:a14="http://schemas.microsoft.com/office/drawing/2010/main"/>
                            </a:ext>
                          </a:extLst>
                        </pic:spPr>
                      </pic:pic>
                    </a:graphicData>
                  </a:graphic>
                </wp:inline>
              </w:drawing>
            </w:r>
          </w:p>
        </w:tc>
      </w:tr>
      <w:tr w:rsidR="004E5ACA" w14:paraId="2A7CC53E" w14:textId="77777777" w:rsidTr="004D5124">
        <w:tc>
          <w:tcPr>
            <w:tcW w:w="2405" w:type="dxa"/>
          </w:tcPr>
          <w:p w14:paraId="1830990E" w14:textId="77777777" w:rsidR="004E5ACA" w:rsidRDefault="004E5ACA" w:rsidP="004D5124">
            <w:pPr>
              <w:spacing w:line="240" w:lineRule="auto"/>
              <w:jc w:val="both"/>
            </w:pPr>
            <w:r>
              <w:t>Hasil yang didapatkan</w:t>
            </w:r>
          </w:p>
        </w:tc>
        <w:tc>
          <w:tcPr>
            <w:tcW w:w="5898" w:type="dxa"/>
            <w:shd w:val="clear" w:color="auto" w:fill="auto"/>
          </w:tcPr>
          <w:p w14:paraId="1B6C72CC" w14:textId="56E12AA0" w:rsidR="004E5ACA" w:rsidRDefault="00E943EC" w:rsidP="004D5124">
            <w:pPr>
              <w:spacing w:line="240" w:lineRule="auto"/>
              <w:jc w:val="both"/>
            </w:pPr>
            <w:r>
              <w:t>API mengubah status pembayaran dan memberikan kembali data pembayaran yang telah diperbarui</w:t>
            </w:r>
          </w:p>
        </w:tc>
      </w:tr>
      <w:tr w:rsidR="004E5ACA" w14:paraId="0D926422" w14:textId="77777777" w:rsidTr="004D5124">
        <w:tc>
          <w:tcPr>
            <w:tcW w:w="2405" w:type="dxa"/>
          </w:tcPr>
          <w:p w14:paraId="0FA799CB" w14:textId="77777777" w:rsidR="004E5ACA" w:rsidRDefault="004E5ACA" w:rsidP="004D5124">
            <w:pPr>
              <w:spacing w:line="240" w:lineRule="auto"/>
              <w:jc w:val="both"/>
            </w:pPr>
            <w:r>
              <w:lastRenderedPageBreak/>
              <w:t>Hasil pada aplikasi</w:t>
            </w:r>
          </w:p>
        </w:tc>
        <w:tc>
          <w:tcPr>
            <w:tcW w:w="5898" w:type="dxa"/>
          </w:tcPr>
          <w:p w14:paraId="2BC3B20D" w14:textId="184BEA2A" w:rsidR="004E5ACA" w:rsidRDefault="005541B9" w:rsidP="004D5124">
            <w:pPr>
              <w:spacing w:line="240" w:lineRule="auto"/>
              <w:jc w:val="both"/>
            </w:pPr>
            <w:r>
              <w:rPr>
                <w:noProof/>
              </w:rPr>
              <w:drawing>
                <wp:inline distT="0" distB="0" distL="0" distR="0" wp14:anchorId="2FCB7D64" wp14:editId="2448E130">
                  <wp:extent cx="3202018" cy="3060000"/>
                  <wp:effectExtent l="19050" t="19050" r="17780" b="266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46243"/>
                          <a:stretch/>
                        </pic:blipFill>
                        <pic:spPr bwMode="auto">
                          <a:xfrm>
                            <a:off x="0" y="0"/>
                            <a:ext cx="3202018" cy="3060000"/>
                          </a:xfrm>
                          <a:prstGeom prst="rect">
                            <a:avLst/>
                          </a:prstGeom>
                          <a:noFill/>
                          <a:ln w="9525" cap="flat" cmpd="sng" algn="ctr">
                            <a:solidFill>
                              <a:sysClr val="window" lastClr="FFFFFF">
                                <a:lumMod val="50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4E5ACA" w14:paraId="5404FA88" w14:textId="77777777" w:rsidTr="004D5124">
        <w:tc>
          <w:tcPr>
            <w:tcW w:w="2405" w:type="dxa"/>
          </w:tcPr>
          <w:p w14:paraId="441823CC" w14:textId="77777777" w:rsidR="004E5ACA" w:rsidRDefault="004E5ACA" w:rsidP="004D5124">
            <w:pPr>
              <w:spacing w:line="240" w:lineRule="auto"/>
              <w:jc w:val="both"/>
            </w:pPr>
            <w:r>
              <w:t>Status</w:t>
            </w:r>
          </w:p>
        </w:tc>
        <w:tc>
          <w:tcPr>
            <w:tcW w:w="5898" w:type="dxa"/>
          </w:tcPr>
          <w:p w14:paraId="6D2232D5" w14:textId="709B6285" w:rsidR="004E5ACA" w:rsidRDefault="00E943EC" w:rsidP="004D5124">
            <w:pPr>
              <w:spacing w:line="240" w:lineRule="auto"/>
              <w:jc w:val="both"/>
            </w:pPr>
            <w:r>
              <w:t>Sukses</w:t>
            </w:r>
          </w:p>
        </w:tc>
      </w:tr>
    </w:tbl>
    <w:p w14:paraId="064B3178" w14:textId="77777777" w:rsidR="004E5ACA" w:rsidRDefault="004E5ACA" w:rsidP="000408E7">
      <w:pPr>
        <w:jc w:val="both"/>
      </w:pPr>
    </w:p>
    <w:p w14:paraId="61938631" w14:textId="7B8242A8" w:rsidR="00E37957" w:rsidRDefault="00E37957" w:rsidP="00D95738">
      <w:pPr>
        <w:pStyle w:val="isi"/>
        <w:numPr>
          <w:ilvl w:val="0"/>
          <w:numId w:val="29"/>
        </w:numPr>
        <w:spacing w:before="240"/>
        <w:ind w:left="709" w:hanging="709"/>
      </w:pPr>
      <w:r>
        <w:t>Pengujian Fitur Mengelola Profil</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4E5ACA" w14:paraId="108EC745" w14:textId="77777777" w:rsidTr="004D5124">
        <w:tc>
          <w:tcPr>
            <w:tcW w:w="8303" w:type="dxa"/>
            <w:gridSpan w:val="2"/>
          </w:tcPr>
          <w:p w14:paraId="0B3F2583" w14:textId="17B2BC4B" w:rsidR="004E5ACA" w:rsidRPr="000E6B37" w:rsidRDefault="005D0EA7" w:rsidP="004D5124">
            <w:pPr>
              <w:spacing w:line="240" w:lineRule="auto"/>
              <w:jc w:val="both"/>
            </w:pPr>
            <w:r>
              <w:t>Mengubah data profil</w:t>
            </w:r>
          </w:p>
        </w:tc>
      </w:tr>
      <w:tr w:rsidR="004E5ACA" w14:paraId="747C652C" w14:textId="77777777" w:rsidTr="004D5124">
        <w:tc>
          <w:tcPr>
            <w:tcW w:w="2405" w:type="dxa"/>
          </w:tcPr>
          <w:p w14:paraId="507F49C7" w14:textId="77777777" w:rsidR="004E5ACA" w:rsidRDefault="004E5ACA" w:rsidP="004D5124">
            <w:pPr>
              <w:spacing w:line="240" w:lineRule="auto"/>
              <w:jc w:val="both"/>
              <w:rPr>
                <w:i/>
                <w:iCs/>
              </w:rPr>
            </w:pPr>
            <w:r>
              <w:rPr>
                <w:i/>
                <w:iCs/>
              </w:rPr>
              <w:t>Method</w:t>
            </w:r>
          </w:p>
        </w:tc>
        <w:tc>
          <w:tcPr>
            <w:tcW w:w="5898" w:type="dxa"/>
          </w:tcPr>
          <w:p w14:paraId="3E3E3B79" w14:textId="68AA5601" w:rsidR="004E5ACA" w:rsidRPr="000E6B37" w:rsidRDefault="005D0EA7" w:rsidP="004D5124">
            <w:pPr>
              <w:spacing w:line="240" w:lineRule="auto"/>
              <w:jc w:val="both"/>
            </w:pPr>
            <w:r>
              <w:t>POST</w:t>
            </w:r>
          </w:p>
        </w:tc>
      </w:tr>
      <w:tr w:rsidR="004E5ACA" w14:paraId="6ED6123F" w14:textId="77777777" w:rsidTr="004D5124">
        <w:tc>
          <w:tcPr>
            <w:tcW w:w="2405" w:type="dxa"/>
          </w:tcPr>
          <w:p w14:paraId="63424F7B" w14:textId="77777777" w:rsidR="004E5ACA" w:rsidRPr="000408E7" w:rsidRDefault="004E5ACA" w:rsidP="004D5124">
            <w:pPr>
              <w:spacing w:line="240" w:lineRule="auto"/>
              <w:jc w:val="both"/>
              <w:rPr>
                <w:i/>
                <w:iCs/>
              </w:rPr>
            </w:pPr>
            <w:r>
              <w:rPr>
                <w:i/>
                <w:iCs/>
              </w:rPr>
              <w:t>Endpoint</w:t>
            </w:r>
          </w:p>
        </w:tc>
        <w:tc>
          <w:tcPr>
            <w:tcW w:w="5898" w:type="dxa"/>
          </w:tcPr>
          <w:p w14:paraId="01EFFD53" w14:textId="3D99883B" w:rsidR="004E5ACA" w:rsidRPr="000E6B37" w:rsidRDefault="005D0EA7" w:rsidP="004D5124">
            <w:pPr>
              <w:spacing w:line="240" w:lineRule="auto"/>
              <w:jc w:val="both"/>
            </w:pPr>
            <w:r w:rsidRPr="005D0EA7">
              <w:t>/user/profile/edit</w:t>
            </w:r>
          </w:p>
        </w:tc>
      </w:tr>
      <w:tr w:rsidR="004E5ACA" w14:paraId="29BA3A40" w14:textId="77777777" w:rsidTr="004D5124">
        <w:tc>
          <w:tcPr>
            <w:tcW w:w="2405" w:type="dxa"/>
          </w:tcPr>
          <w:p w14:paraId="2586E477" w14:textId="77777777" w:rsidR="004E5ACA" w:rsidRDefault="004E5ACA" w:rsidP="004D5124">
            <w:pPr>
              <w:spacing w:line="240" w:lineRule="auto"/>
              <w:jc w:val="both"/>
            </w:pPr>
            <w:r>
              <w:t>Hasil yang diinginkan</w:t>
            </w:r>
          </w:p>
        </w:tc>
        <w:tc>
          <w:tcPr>
            <w:tcW w:w="5898" w:type="dxa"/>
          </w:tcPr>
          <w:p w14:paraId="42F77116" w14:textId="241AEE91" w:rsidR="004E5ACA" w:rsidRDefault="00E943EC" w:rsidP="004D5124">
            <w:pPr>
              <w:spacing w:line="240" w:lineRule="auto"/>
              <w:jc w:val="both"/>
            </w:pPr>
            <w:r>
              <w:t>Api mengubah data profil dan mengembalikan data pengguna yang sudah diperbarui</w:t>
            </w:r>
          </w:p>
        </w:tc>
      </w:tr>
      <w:tr w:rsidR="004E5ACA" w14:paraId="4698A5D6" w14:textId="77777777" w:rsidTr="004D5124">
        <w:trPr>
          <w:trHeight w:val="3441"/>
        </w:trPr>
        <w:tc>
          <w:tcPr>
            <w:tcW w:w="2405" w:type="dxa"/>
          </w:tcPr>
          <w:p w14:paraId="68597A3F" w14:textId="77777777" w:rsidR="004E5ACA" w:rsidRPr="000408E7" w:rsidRDefault="004E5ACA" w:rsidP="004D5124">
            <w:pPr>
              <w:spacing w:line="240" w:lineRule="auto"/>
              <w:jc w:val="both"/>
            </w:pPr>
            <w:r>
              <w:rPr>
                <w:i/>
                <w:iCs/>
              </w:rPr>
              <w:t>Response</w:t>
            </w:r>
            <w:r>
              <w:t xml:space="preserve"> API</w:t>
            </w:r>
          </w:p>
        </w:tc>
        <w:tc>
          <w:tcPr>
            <w:tcW w:w="5898" w:type="dxa"/>
            <w:shd w:val="clear" w:color="auto" w:fill="222222"/>
          </w:tcPr>
          <w:p w14:paraId="4BB3AA4A" w14:textId="3F6DE6F6" w:rsidR="004E5ACA" w:rsidRDefault="005D0EA7" w:rsidP="004D5124">
            <w:pPr>
              <w:spacing w:line="240" w:lineRule="auto"/>
              <w:jc w:val="both"/>
            </w:pPr>
            <w:r>
              <w:rPr>
                <w:noProof/>
              </w:rPr>
              <w:drawing>
                <wp:inline distT="0" distB="0" distL="0" distR="0" wp14:anchorId="764244F1" wp14:editId="675BC457">
                  <wp:extent cx="3608070" cy="262826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608070" cy="2628265"/>
                          </a:xfrm>
                          <a:prstGeom prst="rect">
                            <a:avLst/>
                          </a:prstGeom>
                        </pic:spPr>
                      </pic:pic>
                    </a:graphicData>
                  </a:graphic>
                </wp:inline>
              </w:drawing>
            </w:r>
          </w:p>
        </w:tc>
      </w:tr>
      <w:tr w:rsidR="00E943EC" w14:paraId="45FE5E56" w14:textId="77777777" w:rsidTr="004D5124">
        <w:tc>
          <w:tcPr>
            <w:tcW w:w="2405" w:type="dxa"/>
          </w:tcPr>
          <w:p w14:paraId="691ECB1F" w14:textId="77777777" w:rsidR="00E943EC" w:rsidRDefault="00E943EC" w:rsidP="00E943EC">
            <w:pPr>
              <w:spacing w:line="240" w:lineRule="auto"/>
              <w:jc w:val="both"/>
            </w:pPr>
            <w:r>
              <w:lastRenderedPageBreak/>
              <w:t>Hasil yang didapatkan</w:t>
            </w:r>
          </w:p>
        </w:tc>
        <w:tc>
          <w:tcPr>
            <w:tcW w:w="5898" w:type="dxa"/>
            <w:shd w:val="clear" w:color="auto" w:fill="auto"/>
          </w:tcPr>
          <w:p w14:paraId="5D634FEF" w14:textId="6FA20C6A" w:rsidR="00E943EC" w:rsidRDefault="00E943EC" w:rsidP="00E943EC">
            <w:pPr>
              <w:spacing w:line="240" w:lineRule="auto"/>
              <w:jc w:val="both"/>
            </w:pPr>
            <w:r>
              <w:t>Api mengubah data profil dan mengembalikan data pengguna yang sudah diperbarui</w:t>
            </w:r>
          </w:p>
        </w:tc>
      </w:tr>
      <w:tr w:rsidR="00E943EC" w14:paraId="361EB1BF" w14:textId="77777777" w:rsidTr="004D5124">
        <w:tc>
          <w:tcPr>
            <w:tcW w:w="2405" w:type="dxa"/>
          </w:tcPr>
          <w:p w14:paraId="4A75F344" w14:textId="77777777" w:rsidR="00E943EC" w:rsidRDefault="00E943EC" w:rsidP="00E943EC">
            <w:pPr>
              <w:spacing w:line="240" w:lineRule="auto"/>
              <w:jc w:val="both"/>
            </w:pPr>
            <w:r>
              <w:t>Hasil pada aplikasi</w:t>
            </w:r>
          </w:p>
        </w:tc>
        <w:tc>
          <w:tcPr>
            <w:tcW w:w="5898" w:type="dxa"/>
          </w:tcPr>
          <w:p w14:paraId="2A02525E" w14:textId="427AC8CF" w:rsidR="00E943EC" w:rsidRDefault="00E943EC" w:rsidP="00E943EC">
            <w:pPr>
              <w:spacing w:line="240" w:lineRule="auto"/>
              <w:jc w:val="both"/>
            </w:pPr>
            <w:r>
              <w:rPr>
                <w:noProof/>
              </w:rPr>
              <w:drawing>
                <wp:inline distT="0" distB="0" distL="0" distR="0" wp14:anchorId="357EC784" wp14:editId="42BB0442">
                  <wp:extent cx="1721307" cy="3060000"/>
                  <wp:effectExtent l="19050" t="19050" r="12700" b="266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5BB8F27C" wp14:editId="74C30AFF">
                  <wp:extent cx="1721307" cy="3060000"/>
                  <wp:effectExtent l="19050" t="19050" r="12700" b="266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E943EC" w14:paraId="22D10F3D" w14:textId="77777777" w:rsidTr="004D5124">
        <w:tc>
          <w:tcPr>
            <w:tcW w:w="2405" w:type="dxa"/>
          </w:tcPr>
          <w:p w14:paraId="5295BECF" w14:textId="77777777" w:rsidR="00E943EC" w:rsidRDefault="00E943EC" w:rsidP="00E943EC">
            <w:pPr>
              <w:spacing w:line="240" w:lineRule="auto"/>
              <w:jc w:val="both"/>
            </w:pPr>
            <w:r>
              <w:t>Status</w:t>
            </w:r>
          </w:p>
        </w:tc>
        <w:tc>
          <w:tcPr>
            <w:tcW w:w="5898" w:type="dxa"/>
          </w:tcPr>
          <w:p w14:paraId="55C5DD8B" w14:textId="4D69D68F" w:rsidR="00E943EC" w:rsidRDefault="00E943EC" w:rsidP="00E943EC">
            <w:pPr>
              <w:spacing w:line="240" w:lineRule="auto"/>
              <w:jc w:val="both"/>
            </w:pPr>
            <w:r>
              <w:t>Sukses</w:t>
            </w:r>
          </w:p>
        </w:tc>
      </w:tr>
    </w:tbl>
    <w:p w14:paraId="4F4415D9" w14:textId="77777777" w:rsidR="00FF3BDA" w:rsidRDefault="00FF3BDA" w:rsidP="00FF3BDA">
      <w:pPr>
        <w:pStyle w:val="isi"/>
        <w:spacing w:before="240"/>
        <w:ind w:firstLine="0"/>
      </w:pPr>
    </w:p>
    <w:p w14:paraId="738FDEE3" w14:textId="2BFE7558" w:rsidR="00E37957" w:rsidRDefault="00E37957" w:rsidP="00D95738">
      <w:pPr>
        <w:pStyle w:val="isi"/>
        <w:numPr>
          <w:ilvl w:val="0"/>
          <w:numId w:val="29"/>
        </w:numPr>
        <w:spacing w:before="240"/>
        <w:ind w:left="709" w:hanging="709"/>
      </w:pPr>
      <w:r>
        <w:t>Pengujian Fitur Mengonfirmasi Pesanan Selesai</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5541B9" w14:paraId="4B039E38" w14:textId="77777777" w:rsidTr="004D5124">
        <w:tc>
          <w:tcPr>
            <w:tcW w:w="8303" w:type="dxa"/>
            <w:gridSpan w:val="2"/>
          </w:tcPr>
          <w:p w14:paraId="43FC8EEB" w14:textId="0F40825E" w:rsidR="005541B9" w:rsidRPr="000E6B37" w:rsidRDefault="005D73FD" w:rsidP="004D5124">
            <w:pPr>
              <w:spacing w:line="240" w:lineRule="auto"/>
              <w:jc w:val="both"/>
            </w:pPr>
            <w:r>
              <w:t>Mengonfirmasi pesanan selesai</w:t>
            </w:r>
          </w:p>
        </w:tc>
      </w:tr>
      <w:tr w:rsidR="005541B9" w14:paraId="759E1752" w14:textId="77777777" w:rsidTr="004D5124">
        <w:tc>
          <w:tcPr>
            <w:tcW w:w="2405" w:type="dxa"/>
          </w:tcPr>
          <w:p w14:paraId="64D9A3CE" w14:textId="77777777" w:rsidR="005541B9" w:rsidRDefault="005541B9" w:rsidP="004D5124">
            <w:pPr>
              <w:spacing w:line="240" w:lineRule="auto"/>
              <w:jc w:val="both"/>
              <w:rPr>
                <w:i/>
                <w:iCs/>
              </w:rPr>
            </w:pPr>
            <w:r>
              <w:rPr>
                <w:i/>
                <w:iCs/>
              </w:rPr>
              <w:t>Method</w:t>
            </w:r>
          </w:p>
        </w:tc>
        <w:tc>
          <w:tcPr>
            <w:tcW w:w="5898" w:type="dxa"/>
          </w:tcPr>
          <w:p w14:paraId="0C6E1165" w14:textId="07CCF58B" w:rsidR="005541B9" w:rsidRPr="000E6B37" w:rsidRDefault="005D73FD" w:rsidP="004D5124">
            <w:pPr>
              <w:spacing w:line="240" w:lineRule="auto"/>
              <w:jc w:val="both"/>
            </w:pPr>
            <w:r>
              <w:t>POST</w:t>
            </w:r>
          </w:p>
        </w:tc>
      </w:tr>
      <w:tr w:rsidR="005541B9" w14:paraId="2C6109DB" w14:textId="77777777" w:rsidTr="004D5124">
        <w:tc>
          <w:tcPr>
            <w:tcW w:w="2405" w:type="dxa"/>
          </w:tcPr>
          <w:p w14:paraId="4CF19781" w14:textId="77777777" w:rsidR="005541B9" w:rsidRPr="000408E7" w:rsidRDefault="005541B9" w:rsidP="004D5124">
            <w:pPr>
              <w:spacing w:line="240" w:lineRule="auto"/>
              <w:jc w:val="both"/>
              <w:rPr>
                <w:i/>
                <w:iCs/>
              </w:rPr>
            </w:pPr>
            <w:r>
              <w:rPr>
                <w:i/>
                <w:iCs/>
              </w:rPr>
              <w:t>Endpoint</w:t>
            </w:r>
          </w:p>
        </w:tc>
        <w:tc>
          <w:tcPr>
            <w:tcW w:w="5898" w:type="dxa"/>
          </w:tcPr>
          <w:p w14:paraId="6B4E0D4C" w14:textId="2213C6DB" w:rsidR="005541B9" w:rsidRPr="000E6B37" w:rsidRDefault="005D73FD" w:rsidP="004D5124">
            <w:pPr>
              <w:spacing w:line="240" w:lineRule="auto"/>
              <w:jc w:val="both"/>
            </w:pPr>
            <w:r w:rsidRPr="005D73FD">
              <w:t>/order/accept/</w:t>
            </w:r>
            <w:r>
              <w:t>&lt;order_id&gt;</w:t>
            </w:r>
          </w:p>
        </w:tc>
      </w:tr>
      <w:tr w:rsidR="005541B9" w14:paraId="2C26DC25" w14:textId="77777777" w:rsidTr="004D5124">
        <w:tc>
          <w:tcPr>
            <w:tcW w:w="2405" w:type="dxa"/>
          </w:tcPr>
          <w:p w14:paraId="21C3EA1B" w14:textId="77777777" w:rsidR="005541B9" w:rsidRDefault="005541B9" w:rsidP="004D5124">
            <w:pPr>
              <w:spacing w:line="240" w:lineRule="auto"/>
              <w:jc w:val="both"/>
            </w:pPr>
            <w:r>
              <w:t>Hasil yang diinginkan</w:t>
            </w:r>
          </w:p>
        </w:tc>
        <w:tc>
          <w:tcPr>
            <w:tcW w:w="5898" w:type="dxa"/>
          </w:tcPr>
          <w:p w14:paraId="73F8D596" w14:textId="2F98C3A1" w:rsidR="005541B9" w:rsidRDefault="00E943EC" w:rsidP="004D5124">
            <w:pPr>
              <w:spacing w:line="240" w:lineRule="auto"/>
              <w:jc w:val="both"/>
            </w:pPr>
            <w:r>
              <w:t>API melakukan konfirmasi pada data pesanan sebelumnya kemudian API mengembalikan data pesanan yang sudah terkonfirmasi</w:t>
            </w:r>
          </w:p>
        </w:tc>
      </w:tr>
      <w:tr w:rsidR="005541B9" w14:paraId="7C58E12E" w14:textId="77777777" w:rsidTr="004D5124">
        <w:trPr>
          <w:trHeight w:val="3441"/>
        </w:trPr>
        <w:tc>
          <w:tcPr>
            <w:tcW w:w="2405" w:type="dxa"/>
          </w:tcPr>
          <w:p w14:paraId="69D84CA2" w14:textId="77777777" w:rsidR="005541B9" w:rsidRPr="000408E7" w:rsidRDefault="005541B9" w:rsidP="004D5124">
            <w:pPr>
              <w:spacing w:line="240" w:lineRule="auto"/>
              <w:jc w:val="both"/>
            </w:pPr>
            <w:r>
              <w:rPr>
                <w:i/>
                <w:iCs/>
              </w:rPr>
              <w:lastRenderedPageBreak/>
              <w:t>Response</w:t>
            </w:r>
            <w:r>
              <w:t xml:space="preserve"> API</w:t>
            </w:r>
          </w:p>
        </w:tc>
        <w:tc>
          <w:tcPr>
            <w:tcW w:w="5898" w:type="dxa"/>
            <w:shd w:val="clear" w:color="auto" w:fill="222222"/>
          </w:tcPr>
          <w:p w14:paraId="2A00D0D9" w14:textId="0F4A0504" w:rsidR="005541B9" w:rsidRDefault="005D73FD" w:rsidP="004D5124">
            <w:pPr>
              <w:spacing w:line="240" w:lineRule="auto"/>
              <w:jc w:val="both"/>
            </w:pPr>
            <w:r>
              <w:rPr>
                <w:noProof/>
              </w:rPr>
              <w:drawing>
                <wp:inline distT="0" distB="0" distL="0" distR="0" wp14:anchorId="25AF30D0" wp14:editId="4CF0648B">
                  <wp:extent cx="3608070" cy="324294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608070" cy="3242945"/>
                          </a:xfrm>
                          <a:prstGeom prst="rect">
                            <a:avLst/>
                          </a:prstGeom>
                        </pic:spPr>
                      </pic:pic>
                    </a:graphicData>
                  </a:graphic>
                </wp:inline>
              </w:drawing>
            </w:r>
          </w:p>
        </w:tc>
      </w:tr>
      <w:tr w:rsidR="005541B9" w14:paraId="3481A047" w14:textId="77777777" w:rsidTr="004D5124">
        <w:tc>
          <w:tcPr>
            <w:tcW w:w="2405" w:type="dxa"/>
          </w:tcPr>
          <w:p w14:paraId="78C3A56F" w14:textId="77777777" w:rsidR="005541B9" w:rsidRDefault="005541B9" w:rsidP="004D5124">
            <w:pPr>
              <w:spacing w:line="240" w:lineRule="auto"/>
              <w:jc w:val="both"/>
            </w:pPr>
            <w:r>
              <w:t>Hasil yang didapatkan</w:t>
            </w:r>
          </w:p>
        </w:tc>
        <w:tc>
          <w:tcPr>
            <w:tcW w:w="5898" w:type="dxa"/>
            <w:shd w:val="clear" w:color="auto" w:fill="auto"/>
          </w:tcPr>
          <w:p w14:paraId="04AE79C1" w14:textId="17C1AE4F" w:rsidR="005541B9" w:rsidRDefault="00E943EC" w:rsidP="004D5124">
            <w:pPr>
              <w:spacing w:line="240" w:lineRule="auto"/>
              <w:jc w:val="both"/>
            </w:pPr>
            <w:r>
              <w:t>API melakukan konfirmasi pada data pesanan sebelumnya kemudian API mengembalikan data pesanan yang sudah terkonfirmasi</w:t>
            </w:r>
          </w:p>
        </w:tc>
      </w:tr>
      <w:tr w:rsidR="005541B9" w14:paraId="27C0FA42" w14:textId="77777777" w:rsidTr="004D5124">
        <w:tc>
          <w:tcPr>
            <w:tcW w:w="2405" w:type="dxa"/>
          </w:tcPr>
          <w:p w14:paraId="6BEEA25A" w14:textId="77777777" w:rsidR="005541B9" w:rsidRDefault="005541B9" w:rsidP="004D5124">
            <w:pPr>
              <w:spacing w:line="240" w:lineRule="auto"/>
              <w:jc w:val="both"/>
            </w:pPr>
            <w:r>
              <w:t>Hasil pada aplikasi</w:t>
            </w:r>
          </w:p>
        </w:tc>
        <w:tc>
          <w:tcPr>
            <w:tcW w:w="5898" w:type="dxa"/>
          </w:tcPr>
          <w:p w14:paraId="3CD73960" w14:textId="27426A67" w:rsidR="005541B9" w:rsidRDefault="005D73FD" w:rsidP="004D5124">
            <w:pPr>
              <w:spacing w:line="240" w:lineRule="auto"/>
              <w:jc w:val="both"/>
            </w:pPr>
            <w:r>
              <w:rPr>
                <w:noProof/>
              </w:rPr>
              <w:drawing>
                <wp:inline distT="0" distB="0" distL="0" distR="0" wp14:anchorId="22D496E4" wp14:editId="30A818D9">
                  <wp:extent cx="1721307" cy="3060000"/>
                  <wp:effectExtent l="19050" t="19050" r="12700" b="266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50AD6166" wp14:editId="6F073686">
                  <wp:extent cx="1721307" cy="3060000"/>
                  <wp:effectExtent l="19050" t="19050" r="12700" b="2667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5541B9" w14:paraId="1F99A34B" w14:textId="77777777" w:rsidTr="004D5124">
        <w:tc>
          <w:tcPr>
            <w:tcW w:w="2405" w:type="dxa"/>
          </w:tcPr>
          <w:p w14:paraId="314D7C69" w14:textId="77777777" w:rsidR="005541B9" w:rsidRDefault="005541B9" w:rsidP="004D5124">
            <w:pPr>
              <w:spacing w:line="240" w:lineRule="auto"/>
              <w:jc w:val="both"/>
            </w:pPr>
            <w:r>
              <w:t>Status</w:t>
            </w:r>
          </w:p>
        </w:tc>
        <w:tc>
          <w:tcPr>
            <w:tcW w:w="5898" w:type="dxa"/>
          </w:tcPr>
          <w:p w14:paraId="04AA9819" w14:textId="0FA84E53" w:rsidR="005541B9" w:rsidRDefault="00E943EC" w:rsidP="004D5124">
            <w:pPr>
              <w:spacing w:line="240" w:lineRule="auto"/>
              <w:jc w:val="both"/>
            </w:pPr>
            <w:r>
              <w:t>Sukses</w:t>
            </w:r>
          </w:p>
        </w:tc>
      </w:tr>
    </w:tbl>
    <w:p w14:paraId="5BE885B6" w14:textId="77777777" w:rsidR="005541B9" w:rsidRDefault="005541B9" w:rsidP="005541B9">
      <w:pPr>
        <w:pStyle w:val="isi"/>
        <w:spacing w:before="240"/>
        <w:ind w:firstLine="0"/>
      </w:pPr>
    </w:p>
    <w:p w14:paraId="7166A98A" w14:textId="1FCE8F21" w:rsidR="00E37957" w:rsidRDefault="00E37957" w:rsidP="00D95738">
      <w:pPr>
        <w:pStyle w:val="isi"/>
        <w:numPr>
          <w:ilvl w:val="0"/>
          <w:numId w:val="29"/>
        </w:numPr>
        <w:spacing w:before="240"/>
        <w:ind w:left="709" w:hanging="709"/>
      </w:pPr>
      <w:r>
        <w:t>Pengujian Fitur Menawar Lelang</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5135F9" w14:paraId="14B22211" w14:textId="77777777" w:rsidTr="004D5124">
        <w:tc>
          <w:tcPr>
            <w:tcW w:w="8303" w:type="dxa"/>
            <w:gridSpan w:val="2"/>
          </w:tcPr>
          <w:p w14:paraId="29ED6E6D" w14:textId="7FD4B3E3" w:rsidR="005135F9" w:rsidRPr="000E6B37" w:rsidRDefault="005135F9" w:rsidP="004D5124">
            <w:pPr>
              <w:spacing w:line="240" w:lineRule="auto"/>
              <w:jc w:val="both"/>
            </w:pPr>
            <w:r>
              <w:t>Menawar lelang</w:t>
            </w:r>
          </w:p>
        </w:tc>
      </w:tr>
      <w:tr w:rsidR="005135F9" w14:paraId="71CD5DA9" w14:textId="77777777" w:rsidTr="004D5124">
        <w:tc>
          <w:tcPr>
            <w:tcW w:w="2405" w:type="dxa"/>
          </w:tcPr>
          <w:p w14:paraId="10D1B12F" w14:textId="77777777" w:rsidR="005135F9" w:rsidRDefault="005135F9" w:rsidP="004D5124">
            <w:pPr>
              <w:spacing w:line="240" w:lineRule="auto"/>
              <w:jc w:val="both"/>
              <w:rPr>
                <w:i/>
                <w:iCs/>
              </w:rPr>
            </w:pPr>
            <w:r>
              <w:rPr>
                <w:i/>
                <w:iCs/>
              </w:rPr>
              <w:lastRenderedPageBreak/>
              <w:t>Method</w:t>
            </w:r>
          </w:p>
        </w:tc>
        <w:tc>
          <w:tcPr>
            <w:tcW w:w="5898" w:type="dxa"/>
          </w:tcPr>
          <w:p w14:paraId="578704BB" w14:textId="525929B9" w:rsidR="005135F9" w:rsidRPr="000E6B37" w:rsidRDefault="005135F9" w:rsidP="004D5124">
            <w:pPr>
              <w:spacing w:line="240" w:lineRule="auto"/>
              <w:jc w:val="both"/>
            </w:pPr>
          </w:p>
        </w:tc>
      </w:tr>
      <w:tr w:rsidR="005135F9" w14:paraId="0033A90E" w14:textId="77777777" w:rsidTr="004D5124">
        <w:tc>
          <w:tcPr>
            <w:tcW w:w="2405" w:type="dxa"/>
          </w:tcPr>
          <w:p w14:paraId="6E8F1387" w14:textId="77777777" w:rsidR="005135F9" w:rsidRPr="000408E7" w:rsidRDefault="005135F9" w:rsidP="004D5124">
            <w:pPr>
              <w:spacing w:line="240" w:lineRule="auto"/>
              <w:jc w:val="both"/>
              <w:rPr>
                <w:i/>
                <w:iCs/>
              </w:rPr>
            </w:pPr>
            <w:r>
              <w:rPr>
                <w:i/>
                <w:iCs/>
              </w:rPr>
              <w:t>Endpoint</w:t>
            </w:r>
          </w:p>
        </w:tc>
        <w:tc>
          <w:tcPr>
            <w:tcW w:w="5898" w:type="dxa"/>
          </w:tcPr>
          <w:p w14:paraId="01ED1B0E" w14:textId="41A286A8" w:rsidR="005135F9" w:rsidRPr="000E6B37" w:rsidRDefault="005135F9" w:rsidP="004D5124">
            <w:pPr>
              <w:spacing w:line="240" w:lineRule="auto"/>
              <w:jc w:val="both"/>
            </w:pPr>
          </w:p>
        </w:tc>
      </w:tr>
      <w:tr w:rsidR="005135F9" w14:paraId="75826B95" w14:textId="77777777" w:rsidTr="004D5124">
        <w:tc>
          <w:tcPr>
            <w:tcW w:w="2405" w:type="dxa"/>
          </w:tcPr>
          <w:p w14:paraId="58E91DB5" w14:textId="77777777" w:rsidR="005135F9" w:rsidRDefault="005135F9" w:rsidP="004D5124">
            <w:pPr>
              <w:spacing w:line="240" w:lineRule="auto"/>
              <w:jc w:val="both"/>
            </w:pPr>
            <w:r>
              <w:t>Hasil yang diinginkan</w:t>
            </w:r>
          </w:p>
        </w:tc>
        <w:tc>
          <w:tcPr>
            <w:tcW w:w="5898" w:type="dxa"/>
          </w:tcPr>
          <w:p w14:paraId="02258C42" w14:textId="77777777" w:rsidR="005135F9" w:rsidRDefault="005135F9" w:rsidP="004D5124">
            <w:pPr>
              <w:spacing w:line="240" w:lineRule="auto"/>
              <w:jc w:val="both"/>
            </w:pPr>
          </w:p>
        </w:tc>
      </w:tr>
      <w:tr w:rsidR="005135F9" w14:paraId="4DADAFDF" w14:textId="77777777" w:rsidTr="004D5124">
        <w:trPr>
          <w:trHeight w:val="3441"/>
        </w:trPr>
        <w:tc>
          <w:tcPr>
            <w:tcW w:w="2405" w:type="dxa"/>
          </w:tcPr>
          <w:p w14:paraId="27662865" w14:textId="77777777" w:rsidR="005135F9" w:rsidRPr="000408E7" w:rsidRDefault="005135F9" w:rsidP="004D5124">
            <w:pPr>
              <w:spacing w:line="240" w:lineRule="auto"/>
              <w:jc w:val="both"/>
            </w:pPr>
            <w:r>
              <w:rPr>
                <w:i/>
                <w:iCs/>
              </w:rPr>
              <w:t>Response</w:t>
            </w:r>
            <w:r>
              <w:t xml:space="preserve"> API</w:t>
            </w:r>
          </w:p>
        </w:tc>
        <w:tc>
          <w:tcPr>
            <w:tcW w:w="5898" w:type="dxa"/>
            <w:shd w:val="clear" w:color="auto" w:fill="222222"/>
          </w:tcPr>
          <w:p w14:paraId="15287F70" w14:textId="1314BCD1" w:rsidR="005135F9" w:rsidRDefault="005135F9" w:rsidP="004D5124">
            <w:pPr>
              <w:spacing w:line="240" w:lineRule="auto"/>
              <w:jc w:val="both"/>
            </w:pPr>
          </w:p>
        </w:tc>
      </w:tr>
      <w:tr w:rsidR="005135F9" w14:paraId="060204A4" w14:textId="77777777" w:rsidTr="004D5124">
        <w:tc>
          <w:tcPr>
            <w:tcW w:w="2405" w:type="dxa"/>
          </w:tcPr>
          <w:p w14:paraId="1B40E318" w14:textId="77777777" w:rsidR="005135F9" w:rsidRDefault="005135F9" w:rsidP="004D5124">
            <w:pPr>
              <w:spacing w:line="240" w:lineRule="auto"/>
              <w:jc w:val="both"/>
            </w:pPr>
            <w:r>
              <w:t>Hasil yang didapatkan</w:t>
            </w:r>
          </w:p>
        </w:tc>
        <w:tc>
          <w:tcPr>
            <w:tcW w:w="5898" w:type="dxa"/>
            <w:shd w:val="clear" w:color="auto" w:fill="auto"/>
          </w:tcPr>
          <w:p w14:paraId="2354C478" w14:textId="77777777" w:rsidR="005135F9" w:rsidRDefault="005135F9" w:rsidP="004D5124">
            <w:pPr>
              <w:spacing w:line="240" w:lineRule="auto"/>
              <w:jc w:val="both"/>
            </w:pPr>
          </w:p>
        </w:tc>
      </w:tr>
      <w:tr w:rsidR="005135F9" w14:paraId="32FF15CB" w14:textId="77777777" w:rsidTr="004D5124">
        <w:tc>
          <w:tcPr>
            <w:tcW w:w="2405" w:type="dxa"/>
          </w:tcPr>
          <w:p w14:paraId="1678C147" w14:textId="77777777" w:rsidR="005135F9" w:rsidRDefault="005135F9" w:rsidP="004D5124">
            <w:pPr>
              <w:spacing w:line="240" w:lineRule="auto"/>
              <w:jc w:val="both"/>
            </w:pPr>
            <w:r>
              <w:t>Hasil pada aplikasi</w:t>
            </w:r>
          </w:p>
        </w:tc>
        <w:tc>
          <w:tcPr>
            <w:tcW w:w="5898" w:type="dxa"/>
          </w:tcPr>
          <w:p w14:paraId="319B6F06" w14:textId="3AFADEDF" w:rsidR="005135F9" w:rsidRDefault="005135F9" w:rsidP="004D5124">
            <w:pPr>
              <w:spacing w:line="240" w:lineRule="auto"/>
              <w:jc w:val="both"/>
            </w:pPr>
          </w:p>
        </w:tc>
      </w:tr>
      <w:tr w:rsidR="005135F9" w14:paraId="7F2B1A59" w14:textId="77777777" w:rsidTr="004D5124">
        <w:tc>
          <w:tcPr>
            <w:tcW w:w="2405" w:type="dxa"/>
          </w:tcPr>
          <w:p w14:paraId="7EF3D3B3" w14:textId="77777777" w:rsidR="005135F9" w:rsidRDefault="005135F9" w:rsidP="004D5124">
            <w:pPr>
              <w:spacing w:line="240" w:lineRule="auto"/>
              <w:jc w:val="both"/>
            </w:pPr>
            <w:r>
              <w:t>Status</w:t>
            </w:r>
          </w:p>
        </w:tc>
        <w:tc>
          <w:tcPr>
            <w:tcW w:w="5898" w:type="dxa"/>
          </w:tcPr>
          <w:p w14:paraId="6B0D7AC0" w14:textId="77777777" w:rsidR="005135F9" w:rsidRDefault="005135F9" w:rsidP="004D5124">
            <w:pPr>
              <w:spacing w:line="240" w:lineRule="auto"/>
              <w:jc w:val="both"/>
            </w:pPr>
          </w:p>
        </w:tc>
      </w:tr>
    </w:tbl>
    <w:p w14:paraId="5255A2E1" w14:textId="77777777" w:rsidR="005135F9" w:rsidRDefault="005135F9" w:rsidP="005135F9">
      <w:pPr>
        <w:pStyle w:val="isi"/>
        <w:spacing w:before="240"/>
        <w:ind w:firstLine="0"/>
      </w:pPr>
    </w:p>
    <w:p w14:paraId="0A8315BD" w14:textId="4CF08607" w:rsidR="00E37957" w:rsidRDefault="00E37957" w:rsidP="00D95738">
      <w:pPr>
        <w:pStyle w:val="isi"/>
        <w:numPr>
          <w:ilvl w:val="0"/>
          <w:numId w:val="29"/>
        </w:numPr>
        <w:spacing w:before="240"/>
        <w:ind w:left="709" w:hanging="709"/>
      </w:pPr>
      <w:r>
        <w:t>Pengujian Fitur Membuat Toko</w:t>
      </w:r>
    </w:p>
    <w:p w14:paraId="42529BCD" w14:textId="77777777" w:rsidR="00052257" w:rsidRDefault="00052257" w:rsidP="00052257">
      <w:pPr>
        <w:pStyle w:val="isi"/>
        <w:spacing w:before="240"/>
        <w:ind w:firstLine="0"/>
      </w:pPr>
    </w:p>
    <w:p w14:paraId="61E597D9" w14:textId="4CADCA07" w:rsidR="00E37957" w:rsidRDefault="00E37957" w:rsidP="00D95738">
      <w:pPr>
        <w:pStyle w:val="isi"/>
        <w:numPr>
          <w:ilvl w:val="0"/>
          <w:numId w:val="29"/>
        </w:numPr>
        <w:spacing w:before="240"/>
        <w:ind w:left="709" w:hanging="709"/>
      </w:pPr>
      <w:r>
        <w:t>Pengujian Fitur Mengelola Produk</w:t>
      </w:r>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052257" w14:paraId="08ECD7EE" w14:textId="77777777" w:rsidTr="004D5124">
        <w:tc>
          <w:tcPr>
            <w:tcW w:w="8303" w:type="dxa"/>
            <w:gridSpan w:val="2"/>
          </w:tcPr>
          <w:p w14:paraId="749EBE06" w14:textId="09878BA4" w:rsidR="00052257" w:rsidRPr="000E6B37" w:rsidRDefault="00052257" w:rsidP="004D5124">
            <w:pPr>
              <w:spacing w:line="240" w:lineRule="auto"/>
              <w:jc w:val="both"/>
            </w:pPr>
            <w:r>
              <w:t>Mengelola produk</w:t>
            </w:r>
          </w:p>
        </w:tc>
      </w:tr>
      <w:tr w:rsidR="00052257" w14:paraId="606BB5F1" w14:textId="77777777" w:rsidTr="004D5124">
        <w:tc>
          <w:tcPr>
            <w:tcW w:w="2405" w:type="dxa"/>
          </w:tcPr>
          <w:p w14:paraId="012480BC" w14:textId="77777777" w:rsidR="00052257" w:rsidRDefault="00052257" w:rsidP="004D5124">
            <w:pPr>
              <w:spacing w:line="240" w:lineRule="auto"/>
              <w:jc w:val="both"/>
              <w:rPr>
                <w:i/>
                <w:iCs/>
              </w:rPr>
            </w:pPr>
            <w:r>
              <w:rPr>
                <w:i/>
                <w:iCs/>
              </w:rPr>
              <w:t>Method</w:t>
            </w:r>
          </w:p>
        </w:tc>
        <w:tc>
          <w:tcPr>
            <w:tcW w:w="5898" w:type="dxa"/>
          </w:tcPr>
          <w:p w14:paraId="706B5368" w14:textId="77777777" w:rsidR="00052257" w:rsidRPr="000E6B37" w:rsidRDefault="00052257" w:rsidP="004D5124">
            <w:pPr>
              <w:spacing w:line="240" w:lineRule="auto"/>
              <w:jc w:val="both"/>
            </w:pPr>
          </w:p>
        </w:tc>
      </w:tr>
      <w:tr w:rsidR="00052257" w14:paraId="063D7685" w14:textId="77777777" w:rsidTr="004D5124">
        <w:tc>
          <w:tcPr>
            <w:tcW w:w="2405" w:type="dxa"/>
          </w:tcPr>
          <w:p w14:paraId="1F2FB8FE" w14:textId="77777777" w:rsidR="00052257" w:rsidRPr="000408E7" w:rsidRDefault="00052257" w:rsidP="004D5124">
            <w:pPr>
              <w:spacing w:line="240" w:lineRule="auto"/>
              <w:jc w:val="both"/>
              <w:rPr>
                <w:i/>
                <w:iCs/>
              </w:rPr>
            </w:pPr>
            <w:r>
              <w:rPr>
                <w:i/>
                <w:iCs/>
              </w:rPr>
              <w:t>Endpoint</w:t>
            </w:r>
          </w:p>
        </w:tc>
        <w:tc>
          <w:tcPr>
            <w:tcW w:w="5898" w:type="dxa"/>
          </w:tcPr>
          <w:p w14:paraId="04D8A4F8" w14:textId="77777777" w:rsidR="00052257" w:rsidRPr="000E6B37" w:rsidRDefault="00052257" w:rsidP="004D5124">
            <w:pPr>
              <w:spacing w:line="240" w:lineRule="auto"/>
              <w:jc w:val="both"/>
            </w:pPr>
          </w:p>
        </w:tc>
      </w:tr>
      <w:tr w:rsidR="00052257" w14:paraId="431D30E9" w14:textId="77777777" w:rsidTr="004D5124">
        <w:tc>
          <w:tcPr>
            <w:tcW w:w="2405" w:type="dxa"/>
          </w:tcPr>
          <w:p w14:paraId="7EF8772C" w14:textId="77777777" w:rsidR="00052257" w:rsidRDefault="00052257" w:rsidP="004D5124">
            <w:pPr>
              <w:spacing w:line="240" w:lineRule="auto"/>
              <w:jc w:val="both"/>
            </w:pPr>
            <w:r>
              <w:t>Hasil yang diinginkan</w:t>
            </w:r>
          </w:p>
        </w:tc>
        <w:tc>
          <w:tcPr>
            <w:tcW w:w="5898" w:type="dxa"/>
          </w:tcPr>
          <w:p w14:paraId="1D00CF4B" w14:textId="77777777" w:rsidR="00052257" w:rsidRDefault="00052257" w:rsidP="004D5124">
            <w:pPr>
              <w:spacing w:line="240" w:lineRule="auto"/>
              <w:jc w:val="both"/>
            </w:pPr>
          </w:p>
        </w:tc>
      </w:tr>
      <w:tr w:rsidR="00052257" w14:paraId="4B9999E6" w14:textId="77777777" w:rsidTr="004D5124">
        <w:trPr>
          <w:trHeight w:val="3441"/>
        </w:trPr>
        <w:tc>
          <w:tcPr>
            <w:tcW w:w="2405" w:type="dxa"/>
          </w:tcPr>
          <w:p w14:paraId="51EA2B1E" w14:textId="77777777" w:rsidR="00052257" w:rsidRPr="000408E7" w:rsidRDefault="00052257" w:rsidP="004D5124">
            <w:pPr>
              <w:spacing w:line="240" w:lineRule="auto"/>
              <w:jc w:val="both"/>
            </w:pPr>
            <w:r>
              <w:rPr>
                <w:i/>
                <w:iCs/>
              </w:rPr>
              <w:lastRenderedPageBreak/>
              <w:t>Response</w:t>
            </w:r>
            <w:r>
              <w:t xml:space="preserve"> API</w:t>
            </w:r>
          </w:p>
        </w:tc>
        <w:tc>
          <w:tcPr>
            <w:tcW w:w="5898" w:type="dxa"/>
            <w:shd w:val="clear" w:color="auto" w:fill="222222"/>
          </w:tcPr>
          <w:p w14:paraId="1F84FAE3" w14:textId="77777777" w:rsidR="00052257" w:rsidRDefault="00052257" w:rsidP="004D5124">
            <w:pPr>
              <w:spacing w:line="240" w:lineRule="auto"/>
              <w:jc w:val="both"/>
            </w:pPr>
          </w:p>
        </w:tc>
      </w:tr>
      <w:tr w:rsidR="00052257" w14:paraId="0012F080" w14:textId="77777777" w:rsidTr="004D5124">
        <w:tc>
          <w:tcPr>
            <w:tcW w:w="2405" w:type="dxa"/>
          </w:tcPr>
          <w:p w14:paraId="5EB1F8AD" w14:textId="77777777" w:rsidR="00052257" w:rsidRDefault="00052257" w:rsidP="004D5124">
            <w:pPr>
              <w:spacing w:line="240" w:lineRule="auto"/>
              <w:jc w:val="both"/>
            </w:pPr>
            <w:r>
              <w:t>Hasil yang didapatkan</w:t>
            </w:r>
          </w:p>
        </w:tc>
        <w:tc>
          <w:tcPr>
            <w:tcW w:w="5898" w:type="dxa"/>
            <w:shd w:val="clear" w:color="auto" w:fill="auto"/>
          </w:tcPr>
          <w:p w14:paraId="6C9DE2CE" w14:textId="77777777" w:rsidR="00052257" w:rsidRDefault="00052257" w:rsidP="004D5124">
            <w:pPr>
              <w:spacing w:line="240" w:lineRule="auto"/>
              <w:jc w:val="both"/>
            </w:pPr>
          </w:p>
        </w:tc>
      </w:tr>
      <w:tr w:rsidR="00052257" w14:paraId="5AA4A95B" w14:textId="77777777" w:rsidTr="004D5124">
        <w:tc>
          <w:tcPr>
            <w:tcW w:w="2405" w:type="dxa"/>
          </w:tcPr>
          <w:p w14:paraId="71A1151F" w14:textId="77777777" w:rsidR="00052257" w:rsidRDefault="00052257" w:rsidP="004D5124">
            <w:pPr>
              <w:spacing w:line="240" w:lineRule="auto"/>
              <w:jc w:val="both"/>
            </w:pPr>
            <w:r>
              <w:t>Hasil pada aplikasi</w:t>
            </w:r>
          </w:p>
        </w:tc>
        <w:tc>
          <w:tcPr>
            <w:tcW w:w="5898" w:type="dxa"/>
          </w:tcPr>
          <w:p w14:paraId="4BB43010" w14:textId="77777777" w:rsidR="00052257" w:rsidRDefault="00052257" w:rsidP="004D5124">
            <w:pPr>
              <w:spacing w:line="240" w:lineRule="auto"/>
              <w:jc w:val="both"/>
            </w:pPr>
          </w:p>
        </w:tc>
      </w:tr>
      <w:tr w:rsidR="00052257" w14:paraId="4A39D0E7" w14:textId="77777777" w:rsidTr="004D5124">
        <w:tc>
          <w:tcPr>
            <w:tcW w:w="2405" w:type="dxa"/>
          </w:tcPr>
          <w:p w14:paraId="7A01F633" w14:textId="77777777" w:rsidR="00052257" w:rsidRDefault="00052257" w:rsidP="004D5124">
            <w:pPr>
              <w:spacing w:line="240" w:lineRule="auto"/>
              <w:jc w:val="both"/>
            </w:pPr>
            <w:r>
              <w:t>Status</w:t>
            </w:r>
          </w:p>
        </w:tc>
        <w:tc>
          <w:tcPr>
            <w:tcW w:w="5898" w:type="dxa"/>
          </w:tcPr>
          <w:p w14:paraId="384F032E" w14:textId="77777777" w:rsidR="00052257" w:rsidRDefault="00052257" w:rsidP="004D5124">
            <w:pPr>
              <w:spacing w:line="240" w:lineRule="auto"/>
              <w:jc w:val="both"/>
            </w:pPr>
          </w:p>
        </w:tc>
      </w:tr>
    </w:tbl>
    <w:p w14:paraId="422C3FB1" w14:textId="77777777" w:rsidR="00052257" w:rsidRDefault="00052257" w:rsidP="00052257">
      <w:pPr>
        <w:pStyle w:val="isi"/>
        <w:spacing w:before="240"/>
        <w:ind w:firstLine="0"/>
      </w:pPr>
    </w:p>
    <w:p w14:paraId="4425E220" w14:textId="77777777" w:rsidR="00052257" w:rsidRDefault="00E37957" w:rsidP="00D95738">
      <w:pPr>
        <w:pStyle w:val="isi"/>
        <w:numPr>
          <w:ilvl w:val="0"/>
          <w:numId w:val="29"/>
        </w:numPr>
        <w:spacing w:before="240"/>
        <w:ind w:left="709" w:hanging="709"/>
      </w:pPr>
      <w:r>
        <w:t>Pengujian Fitur Mengelola Toko</w:t>
      </w:r>
    </w:p>
    <w:p w14:paraId="6876FAB7" w14:textId="3004D32B" w:rsidR="009B29A8" w:rsidRDefault="009B29A8" w:rsidP="00052257">
      <w:pPr>
        <w:pStyle w:val="isi"/>
        <w:spacing w:before="240"/>
        <w:ind w:firstLine="0"/>
      </w:pPr>
      <w:r>
        <w:br w:type="page"/>
      </w:r>
    </w:p>
    <w:p w14:paraId="48AE6C05" w14:textId="271A6CED" w:rsidR="009B29A8" w:rsidRPr="00CD2C84" w:rsidRDefault="009B29A8" w:rsidP="003B7112">
      <w:pPr>
        <w:pStyle w:val="Heading1"/>
      </w:pPr>
      <w:bookmarkStart w:id="82" w:name="_Toc75264806"/>
      <w:r>
        <w:lastRenderedPageBreak/>
        <w:t>Hasil dan Pembahasan</w:t>
      </w:r>
      <w:bookmarkEnd w:id="82"/>
    </w:p>
    <w:p w14:paraId="6672E1B8" w14:textId="77777777" w:rsidR="009B29A8" w:rsidRDefault="009B29A8" w:rsidP="009B29A8">
      <w:pPr>
        <w:spacing w:line="240" w:lineRule="auto"/>
      </w:pPr>
    </w:p>
    <w:p w14:paraId="604A2AE1" w14:textId="45B7B394" w:rsidR="009B29A8" w:rsidRDefault="009B29A8" w:rsidP="009B29A8">
      <w:pPr>
        <w:spacing w:line="240" w:lineRule="auto"/>
      </w:pPr>
      <w:r>
        <w:br w:type="page"/>
      </w:r>
    </w:p>
    <w:p w14:paraId="13839F66" w14:textId="3BD1840F" w:rsidR="009B29A8" w:rsidRPr="00CD2C84" w:rsidRDefault="009B29A8" w:rsidP="003B7112">
      <w:pPr>
        <w:pStyle w:val="Heading1"/>
      </w:pPr>
      <w:bookmarkStart w:id="83" w:name="_Toc75264807"/>
      <w:r>
        <w:lastRenderedPageBreak/>
        <w:t>Kesimpulan dan Saran</w:t>
      </w:r>
      <w:bookmarkEnd w:id="83"/>
    </w:p>
    <w:p w14:paraId="3B86B963" w14:textId="77777777" w:rsidR="009B29A8" w:rsidRDefault="009B29A8" w:rsidP="009B29A8">
      <w:pPr>
        <w:spacing w:line="240" w:lineRule="auto"/>
      </w:pPr>
    </w:p>
    <w:p w14:paraId="3A82E0AF" w14:textId="3EA730B0" w:rsidR="009B29A8" w:rsidRPr="00937BDE" w:rsidRDefault="009B29A8" w:rsidP="009B29A8">
      <w:pPr>
        <w:spacing w:line="240" w:lineRule="auto"/>
      </w:pPr>
      <w:r>
        <w:br w:type="page"/>
      </w:r>
      <w:r w:rsidR="00937BDE">
        <w:lastRenderedPageBreak/>
        <w:softHyphen/>
      </w:r>
      <w:r w:rsidR="00937BDE">
        <w:softHyphen/>
      </w:r>
      <w:r w:rsidR="00937BDE">
        <w:softHyphen/>
      </w:r>
      <w:r w:rsidR="00937BDE">
        <w:softHyphen/>
      </w:r>
      <w:r w:rsidR="00937BDE">
        <w:softHyphen/>
      </w:r>
      <w:r w:rsidR="00937BDE">
        <w:softHyphen/>
      </w:r>
      <w:r w:rsidR="00937BDE">
        <w:softHyphen/>
      </w:r>
      <w:r w:rsidR="00937BDE">
        <w:softHyphen/>
      </w:r>
      <w:r w:rsidR="00937BDE">
        <w:softHyphen/>
      </w:r>
    </w:p>
    <w:p w14:paraId="3371101B" w14:textId="77777777" w:rsidR="009B29A8" w:rsidRDefault="009B29A8" w:rsidP="009B29A8">
      <w:pPr>
        <w:spacing w:line="240" w:lineRule="auto"/>
      </w:pPr>
    </w:p>
    <w:p w14:paraId="217CB813" w14:textId="77777777" w:rsidR="009B29A8" w:rsidRDefault="009B29A8">
      <w:pPr>
        <w:spacing w:line="240" w:lineRule="auto"/>
      </w:pPr>
    </w:p>
    <w:p w14:paraId="5C77FD3C" w14:textId="77777777" w:rsidR="00EE2CA3" w:rsidRDefault="00EE2CA3">
      <w:pPr>
        <w:spacing w:line="240" w:lineRule="auto"/>
      </w:pPr>
    </w:p>
    <w:p w14:paraId="56D29FAC" w14:textId="77777777" w:rsidR="00EE2CA3" w:rsidRDefault="00EE2CA3">
      <w:pPr>
        <w:spacing w:line="240" w:lineRule="auto"/>
        <w:rPr>
          <w:b/>
          <w:caps/>
        </w:rPr>
      </w:pPr>
    </w:p>
    <w:p w14:paraId="6DAAEFCF" w14:textId="36BF6AF5" w:rsidR="00F56661" w:rsidRPr="00D87ABE" w:rsidRDefault="00204263" w:rsidP="00DF4906">
      <w:pPr>
        <w:pStyle w:val="Heading1"/>
        <w:numPr>
          <w:ilvl w:val="0"/>
          <w:numId w:val="0"/>
        </w:numPr>
        <w:ind w:left="432"/>
      </w:pPr>
      <w:bookmarkStart w:id="84" w:name="_Toc75264808"/>
      <w:r w:rsidRPr="00D87ABE">
        <w:t>DAFTAR PUSTAKA</w:t>
      </w:r>
      <w:bookmarkEnd w:id="67"/>
      <w:bookmarkEnd w:id="68"/>
      <w:bookmarkEnd w:id="84"/>
    </w:p>
    <w:p w14:paraId="51BEBC4D" w14:textId="77777777" w:rsidR="00B953D9" w:rsidRDefault="00B953D9" w:rsidP="00C82598">
      <w:pPr>
        <w:tabs>
          <w:tab w:val="left" w:pos="630"/>
        </w:tabs>
        <w:rPr>
          <w:sz w:val="23"/>
          <w:szCs w:val="23"/>
        </w:rPr>
      </w:pPr>
    </w:p>
    <w:p w14:paraId="5D596323" w14:textId="36E7AFA3" w:rsidR="00772FD5" w:rsidRPr="00772FD5" w:rsidRDefault="00167C54" w:rsidP="00772FD5">
      <w:pPr>
        <w:widowControl w:val="0"/>
        <w:autoSpaceDE w:val="0"/>
        <w:autoSpaceDN w:val="0"/>
        <w:adjustRightInd w:val="0"/>
        <w:ind w:left="480" w:hanging="480"/>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772FD5" w:rsidRPr="00772FD5">
        <w:rPr>
          <w:noProof/>
        </w:rPr>
        <w:t xml:space="preserve">Adikara, F., Sandfreni, &amp; Prastya, R. (2020). Penerapan Metode Organization Goal-Oriented Requirements Engineering (OGORE) untuk Pembangunan Sistem Pendaftaran Klinik Fisioterapi. </w:t>
      </w:r>
      <w:r w:rsidR="00772FD5" w:rsidRPr="00772FD5">
        <w:rPr>
          <w:i/>
          <w:iCs/>
          <w:noProof/>
        </w:rPr>
        <w:t>Jurnal Edukasi dan Penelitian Informatika</w:t>
      </w:r>
      <w:r w:rsidR="00772FD5" w:rsidRPr="00772FD5">
        <w:rPr>
          <w:noProof/>
        </w:rPr>
        <w:t xml:space="preserve">, </w:t>
      </w:r>
      <w:r w:rsidR="00772FD5" w:rsidRPr="00772FD5">
        <w:rPr>
          <w:i/>
          <w:iCs/>
          <w:noProof/>
        </w:rPr>
        <w:t>6</w:t>
      </w:r>
      <w:r w:rsidR="00772FD5" w:rsidRPr="00772FD5">
        <w:rPr>
          <w:noProof/>
        </w:rPr>
        <w:t>(3), 308–316.</w:t>
      </w:r>
    </w:p>
    <w:p w14:paraId="493D213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Block, G., Cibraro, P., Felix, P., Dierking, H., &amp; Miller, D. (2014). </w:t>
      </w:r>
      <w:r w:rsidRPr="00772FD5">
        <w:rPr>
          <w:i/>
          <w:iCs/>
          <w:noProof/>
        </w:rPr>
        <w:t>Designing Evolvable Web APIs with ASP.NET</w:t>
      </w:r>
      <w:r w:rsidRPr="00772FD5">
        <w:rPr>
          <w:noProof/>
        </w:rPr>
        <w:t>. O’Reilly Media, Inc.</w:t>
      </w:r>
    </w:p>
    <w:p w14:paraId="4930EDB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Dennis, A., Wixom, B., &amp; Roth, R. M. (2014). </w:t>
      </w:r>
      <w:r w:rsidRPr="00772FD5">
        <w:rPr>
          <w:i/>
          <w:iCs/>
          <w:noProof/>
        </w:rPr>
        <w:t>Systems Analysis and Design</w:t>
      </w:r>
      <w:r w:rsidRPr="00772FD5">
        <w:rPr>
          <w:noProof/>
        </w:rPr>
        <w:t xml:space="preserve"> (6 ed.). Wiley.</w:t>
      </w:r>
    </w:p>
    <w:p w14:paraId="751D378F"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Heizer, J., Render, B., &amp; Munson, C. (2016). </w:t>
      </w:r>
      <w:r w:rsidRPr="00772FD5">
        <w:rPr>
          <w:i/>
          <w:iCs/>
          <w:noProof/>
        </w:rPr>
        <w:t>Operations Management: Sustainability and Supply Chain Management</w:t>
      </w:r>
      <w:r w:rsidRPr="00772FD5">
        <w:rPr>
          <w:noProof/>
        </w:rPr>
        <w:t>. Pearson Education.</w:t>
      </w:r>
    </w:p>
    <w:p w14:paraId="7CE969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International Software Testing Qualifications Board. (n.d.). </w:t>
      </w:r>
      <w:r w:rsidRPr="00772FD5">
        <w:rPr>
          <w:i/>
          <w:iCs/>
          <w:noProof/>
        </w:rPr>
        <w:t>Standard Glossary of Terms used in Software Testing</w:t>
      </w:r>
      <w:r w:rsidRPr="00772FD5">
        <w:rPr>
          <w:noProof/>
        </w:rPr>
        <w:t xml:space="preserve"> (hal. 82).</w:t>
      </w:r>
    </w:p>
    <w:p w14:paraId="2176AEB6"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Kementrian Pertanian Republik Indonesia. (2019). </w:t>
      </w:r>
      <w:r w:rsidRPr="00772FD5">
        <w:rPr>
          <w:i/>
          <w:iCs/>
          <w:noProof/>
        </w:rPr>
        <w:t>Pertumbuhan PDB Pertanian RI 2018 Melebihi Target</w:t>
      </w:r>
      <w:r w:rsidRPr="00772FD5">
        <w:rPr>
          <w:noProof/>
        </w:rPr>
        <w:t>. https://www.pertanian.go.id/home/?show=news&amp;act=view&amp;id=3726</w:t>
      </w:r>
    </w:p>
    <w:p w14:paraId="61195175"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L. Napoli, M. (2019). Beginning Flutter: A Hands On Guide to App Development. In </w:t>
      </w:r>
      <w:r w:rsidRPr="00772FD5">
        <w:rPr>
          <w:i/>
          <w:iCs/>
          <w:noProof/>
        </w:rPr>
        <w:t>John Wiley &amp; Sons, Inc.</w:t>
      </w:r>
      <w:r w:rsidRPr="00772FD5">
        <w:rPr>
          <w:noProof/>
        </w:rPr>
        <w:t xml:space="preserve"> John Wiley &amp; Sons.</w:t>
      </w:r>
    </w:p>
    <w:p w14:paraId="2356F1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artono, R. (2015). </w:t>
      </w:r>
      <w:r w:rsidRPr="00772FD5">
        <w:rPr>
          <w:i/>
          <w:iCs/>
          <w:noProof/>
        </w:rPr>
        <w:t>Manajemen Logistik Terintegrasi</w:t>
      </w:r>
      <w:r w:rsidRPr="00772FD5">
        <w:rPr>
          <w:noProof/>
        </w:rPr>
        <w:t xml:space="preserve"> (Retnowati &amp; V. E (ed.)). PPM Manajemen.</w:t>
      </w:r>
    </w:p>
    <w:p w14:paraId="597919CC"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ohd, C. K. N. C. K., &amp; Shahbodin, F. (2015). Personalized Learning Environment: Alpha Testing, Beta Testing &amp; User Acceptance Test. </w:t>
      </w:r>
      <w:r w:rsidRPr="00772FD5">
        <w:rPr>
          <w:i/>
          <w:iCs/>
          <w:noProof/>
        </w:rPr>
        <w:t>Procedia - Social and Behavioral Sciences</w:t>
      </w:r>
      <w:r w:rsidRPr="00772FD5">
        <w:rPr>
          <w:noProof/>
        </w:rPr>
        <w:t xml:space="preserve">, </w:t>
      </w:r>
      <w:r w:rsidRPr="00772FD5">
        <w:rPr>
          <w:i/>
          <w:iCs/>
          <w:noProof/>
        </w:rPr>
        <w:t>195</w:t>
      </w:r>
      <w:r w:rsidRPr="00772FD5">
        <w:rPr>
          <w:noProof/>
        </w:rPr>
        <w:t>(March 2016), 837–843. https://doi.org/10.1016/j.sbspro.2015.06.319</w:t>
      </w:r>
    </w:p>
    <w:p w14:paraId="15DF85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poleon, D. (2017). </w:t>
      </w:r>
      <w:r w:rsidRPr="00772FD5">
        <w:rPr>
          <w:i/>
          <w:iCs/>
          <w:noProof/>
        </w:rPr>
        <w:t>Tengkulak Bermain Harga Patin, Petani Budidaya Ikan Merugi</w:t>
      </w:r>
      <w:r w:rsidRPr="00772FD5">
        <w:rPr>
          <w:noProof/>
        </w:rPr>
        <w:t>. https://www.borneonews.co.id/berita/47441-tengkulak-bermain-harga-patin-petani-budidaya-ikan-merugi</w:t>
      </w:r>
    </w:p>
    <w:p w14:paraId="3B069494"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z, R., &amp; Khan, M. N. A. (2015). Rapid applications development techniques: A critical review. </w:t>
      </w:r>
      <w:r w:rsidRPr="00772FD5">
        <w:rPr>
          <w:i/>
          <w:iCs/>
          <w:noProof/>
        </w:rPr>
        <w:t xml:space="preserve">International Journal of Software Engineering and its </w:t>
      </w:r>
      <w:r w:rsidRPr="00772FD5">
        <w:rPr>
          <w:i/>
          <w:iCs/>
          <w:noProof/>
        </w:rPr>
        <w:lastRenderedPageBreak/>
        <w:t>Applications</w:t>
      </w:r>
      <w:r w:rsidRPr="00772FD5">
        <w:rPr>
          <w:noProof/>
        </w:rPr>
        <w:t xml:space="preserve">, </w:t>
      </w:r>
      <w:r w:rsidRPr="00772FD5">
        <w:rPr>
          <w:i/>
          <w:iCs/>
          <w:noProof/>
        </w:rPr>
        <w:t>9</w:t>
      </w:r>
      <w:r w:rsidRPr="00772FD5">
        <w:rPr>
          <w:noProof/>
        </w:rPr>
        <w:t>(11), 163–176. https://doi.org/10.14257/ijseia.2015.9.11.15</w:t>
      </w:r>
    </w:p>
    <w:p w14:paraId="067EC6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Safaat, N. (2011). Pemrograman Aplikasi Mobile Smartphone dan Tablet PC Berbasis Android. Bandung : Informatika Bandung. In </w:t>
      </w:r>
      <w:r w:rsidRPr="00772FD5">
        <w:rPr>
          <w:i/>
          <w:iCs/>
          <w:noProof/>
        </w:rPr>
        <w:t>Android</w:t>
      </w:r>
      <w:r w:rsidRPr="00772FD5">
        <w:rPr>
          <w:noProof/>
        </w:rPr>
        <w:t>.</w:t>
      </w:r>
    </w:p>
    <w:p w14:paraId="488F73E7"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Turban, E., Strauss, J., &amp; Lai, L. (2016). </w:t>
      </w:r>
      <w:r w:rsidRPr="00772FD5">
        <w:rPr>
          <w:i/>
          <w:iCs/>
          <w:noProof/>
        </w:rPr>
        <w:t>Social Commerce</w:t>
      </w:r>
      <w:r w:rsidRPr="00772FD5">
        <w:rPr>
          <w:noProof/>
        </w:rPr>
        <w:t xml:space="preserve"> (1 ed.). Springer International Publishing.</w:t>
      </w:r>
    </w:p>
    <w:p w14:paraId="20380154" w14:textId="75F985A1" w:rsidR="00341856" w:rsidRDefault="00167C54" w:rsidP="007B1DEB">
      <w:pPr>
        <w:ind w:left="851" w:hanging="851"/>
        <w:rPr>
          <w:b/>
        </w:rPr>
      </w:pPr>
      <w:r>
        <w:rPr>
          <w:color w:val="000000" w:themeColor="text1"/>
        </w:rPr>
        <w:fldChar w:fldCharType="end"/>
      </w:r>
    </w:p>
    <w:sectPr w:rsidR="00341856" w:rsidSect="00107D17">
      <w:footerReference w:type="default" r:id="rId98"/>
      <w:pgSz w:w="11907" w:h="16840"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72B6EE" w14:textId="77777777" w:rsidR="009F4B03" w:rsidRDefault="009F4B03">
      <w:r>
        <w:separator/>
      </w:r>
    </w:p>
  </w:endnote>
  <w:endnote w:type="continuationSeparator" w:id="0">
    <w:p w14:paraId="2D8B20F4" w14:textId="77777777" w:rsidR="009F4B03" w:rsidRDefault="009F4B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0032583"/>
      <w:docPartObj>
        <w:docPartGallery w:val="Page Numbers (Bottom of Page)"/>
        <w:docPartUnique/>
      </w:docPartObj>
    </w:sdtPr>
    <w:sdtEndPr>
      <w:rPr>
        <w:noProof/>
      </w:rPr>
    </w:sdtEndPr>
    <w:sdtContent>
      <w:p w14:paraId="4FBC04F5" w14:textId="77777777" w:rsidR="00B80CEB" w:rsidRDefault="00B80CEB" w:rsidP="00B80CEB">
        <w:pPr>
          <w:pStyle w:val="Footer"/>
          <w:jc w:val="center"/>
        </w:pPr>
        <w:r>
          <w:fldChar w:fldCharType="begin"/>
        </w:r>
        <w:r>
          <w:instrText xml:space="preserve"> PAGE   \* MERGEFORMAT </w:instrText>
        </w:r>
        <w:r>
          <w:fldChar w:fldCharType="separate"/>
        </w:r>
        <w:r>
          <w:t>ii</w:t>
        </w:r>
        <w:r>
          <w:rPr>
            <w:noProof/>
          </w:rPr>
          <w:fldChar w:fldCharType="end"/>
        </w:r>
      </w:p>
    </w:sdtContent>
  </w:sdt>
  <w:p w14:paraId="00FE80C7" w14:textId="77777777" w:rsidR="00B80CEB" w:rsidRPr="00B80CEB" w:rsidRDefault="00B80CEB" w:rsidP="00B80C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6780283"/>
      <w:docPartObj>
        <w:docPartGallery w:val="Page Numbers (Bottom of Page)"/>
        <w:docPartUnique/>
      </w:docPartObj>
    </w:sdtPr>
    <w:sdtEndPr>
      <w:rPr>
        <w:noProof/>
      </w:rPr>
    </w:sdtEndPr>
    <w:sdtContent>
      <w:p w14:paraId="46F5E658" w14:textId="77777777" w:rsidR="00156A66" w:rsidRDefault="009F4B03">
        <w:pPr>
          <w:pStyle w:val="Footer"/>
          <w:jc w:val="center"/>
        </w:pPr>
      </w:p>
    </w:sdtContent>
  </w:sdt>
  <w:p w14:paraId="629285C0" w14:textId="77777777" w:rsidR="00156A66" w:rsidRPr="00D37B90" w:rsidRDefault="00156A66" w:rsidP="00111FF6">
    <w:pPr>
      <w:pStyle w:val="Header"/>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321639"/>
      <w:docPartObj>
        <w:docPartGallery w:val="Page Numbers (Bottom of Page)"/>
        <w:docPartUnique/>
      </w:docPartObj>
    </w:sdtPr>
    <w:sdtEndPr>
      <w:rPr>
        <w:noProof/>
      </w:rPr>
    </w:sdtEndPr>
    <w:sdtContent>
      <w:p w14:paraId="210BC7D8" w14:textId="77777777"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E6710" w14:textId="77777777" w:rsidR="00156A66" w:rsidRPr="00FF408C" w:rsidRDefault="00156A66" w:rsidP="00111FF6">
    <w:pPr>
      <w:pStyle w:val="Footer"/>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897076"/>
      <w:docPartObj>
        <w:docPartGallery w:val="Page Numbers (Bottom of Page)"/>
        <w:docPartUnique/>
      </w:docPartObj>
    </w:sdtPr>
    <w:sdtEndPr>
      <w:rPr>
        <w:noProof/>
      </w:rPr>
    </w:sdtEndPr>
    <w:sdtContent>
      <w:p w14:paraId="49B37D50" w14:textId="77777777" w:rsidR="005D0FD1" w:rsidRDefault="005D0FD1">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05DB459A" w14:textId="77777777" w:rsidR="005D0FD1" w:rsidRPr="00FF408C" w:rsidRDefault="005D0FD1" w:rsidP="0053233B">
    <w:pPr>
      <w:pStyle w:val="Footer"/>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4739165"/>
      <w:docPartObj>
        <w:docPartGallery w:val="Page Numbers (Bottom of Page)"/>
        <w:docPartUnique/>
      </w:docPartObj>
    </w:sdtPr>
    <w:sdtEndPr>
      <w:rPr>
        <w:noProof/>
      </w:rPr>
    </w:sdtEndPr>
    <w:sdtContent>
      <w:p w14:paraId="4AA0BCF4" w14:textId="5AD0E734"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DC2284" w14:textId="77777777" w:rsidR="00156A66" w:rsidRDefault="00156A66" w:rsidP="00F13EA6">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8AACA" w14:textId="28BF7BEC" w:rsidR="00156A66" w:rsidRDefault="00156A66">
    <w:pPr>
      <w:pStyle w:val="Footer"/>
      <w:jc w:val="right"/>
    </w:pPr>
  </w:p>
  <w:p w14:paraId="47FD02CA" w14:textId="77777777" w:rsidR="00156A66" w:rsidRDefault="00156A66" w:rsidP="00F13EA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DDD96B" w14:textId="77777777" w:rsidR="009F4B03" w:rsidRDefault="009F4B03">
      <w:r>
        <w:separator/>
      </w:r>
    </w:p>
  </w:footnote>
  <w:footnote w:type="continuationSeparator" w:id="0">
    <w:p w14:paraId="012B3285" w14:textId="77777777" w:rsidR="009F4B03" w:rsidRDefault="009F4B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9791019"/>
      <w:docPartObj>
        <w:docPartGallery w:val="Page Numbers (Top of Page)"/>
        <w:docPartUnique/>
      </w:docPartObj>
    </w:sdtPr>
    <w:sdtEndPr>
      <w:rPr>
        <w:noProof/>
      </w:rPr>
    </w:sdtEndPr>
    <w:sdtContent>
      <w:p w14:paraId="3CC5E9F6" w14:textId="08CE2DE5" w:rsidR="00156A66" w:rsidRDefault="00156A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FC63FF" w14:textId="7B8EE984" w:rsidR="00156A66" w:rsidRPr="009331DF" w:rsidRDefault="00156A66" w:rsidP="00111F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8E1C0" w14:textId="77777777" w:rsidR="00156A66" w:rsidRPr="00165FBE" w:rsidRDefault="00156A66" w:rsidP="00111F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B8AA0" w14:textId="77777777" w:rsidR="005D0FD1" w:rsidRPr="005D0FD1" w:rsidRDefault="005D0FD1" w:rsidP="005D0FD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F78FA" w14:textId="77777777" w:rsidR="004438E6" w:rsidRPr="004438E6" w:rsidRDefault="004438E6" w:rsidP="004438E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CD503" w14:textId="77777777" w:rsidR="004438E6" w:rsidRPr="00165FBE" w:rsidRDefault="004438E6" w:rsidP="0053233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CFD30" w14:textId="29DBDBCD" w:rsidR="00156A66" w:rsidRDefault="00156A66">
    <w:pPr>
      <w:pStyle w:val="Header"/>
      <w:jc w:val="right"/>
    </w:pPr>
  </w:p>
  <w:p w14:paraId="60C9DA46" w14:textId="77777777" w:rsidR="00156A66" w:rsidRPr="009331DF" w:rsidRDefault="00156A66" w:rsidP="00111F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4291D"/>
    <w:multiLevelType w:val="multilevel"/>
    <w:tmpl w:val="A7B8ACF2"/>
    <w:lvl w:ilvl="0">
      <w:start w:val="3"/>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pStyle w:val="Headingsubsubsub"/>
      <w:isLgl/>
      <w:lvlText w:val="%1.%2.%3.%4"/>
      <w:lvlJc w:val="left"/>
      <w:pPr>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D135148"/>
    <w:multiLevelType w:val="hybridMultilevel"/>
    <w:tmpl w:val="0EEE40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BA702E6"/>
    <w:multiLevelType w:val="hybridMultilevel"/>
    <w:tmpl w:val="C6FEA68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4D3F1A"/>
    <w:multiLevelType w:val="multilevel"/>
    <w:tmpl w:val="13FE50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5D10C7F"/>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5" w15:restartNumberingAfterBreak="0">
    <w:nsid w:val="273A1EB2"/>
    <w:multiLevelType w:val="hybridMultilevel"/>
    <w:tmpl w:val="6F3838F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7564613"/>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94E4845"/>
    <w:multiLevelType w:val="multilevel"/>
    <w:tmpl w:val="A244A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9DF11AC"/>
    <w:multiLevelType w:val="multilevel"/>
    <w:tmpl w:val="4D401F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B5D4D71"/>
    <w:multiLevelType w:val="multilevel"/>
    <w:tmpl w:val="2AD206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7E20A37"/>
    <w:multiLevelType w:val="hybridMultilevel"/>
    <w:tmpl w:val="9D22B2CA"/>
    <w:lvl w:ilvl="0" w:tplc="3809000F">
      <w:start w:val="1"/>
      <w:numFmt w:val="decimal"/>
      <w:lvlText w:val="%1."/>
      <w:lvlJc w:val="left"/>
      <w:pPr>
        <w:ind w:left="720" w:hanging="360"/>
      </w:pPr>
      <w:rPr>
        <w:rFonts w:hint="default"/>
      </w:rPr>
    </w:lvl>
    <w:lvl w:ilvl="1" w:tplc="0421000F">
      <w:start w:val="1"/>
      <w:numFmt w:val="decimal"/>
      <w:lvlText w:val="%2."/>
      <w:lvlJc w:val="left"/>
      <w:pPr>
        <w:ind w:left="1440" w:hanging="360"/>
      </w:pPr>
      <w:rPr>
        <w:rFonts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3E504BEC"/>
    <w:multiLevelType w:val="hybridMultilevel"/>
    <w:tmpl w:val="C08AE348"/>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3EAC16DE"/>
    <w:multiLevelType w:val="hybridMultilevel"/>
    <w:tmpl w:val="C08AE348"/>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42DF38EF"/>
    <w:multiLevelType w:val="hybridMultilevel"/>
    <w:tmpl w:val="C958B7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9CE1C8C"/>
    <w:multiLevelType w:val="hybridMultilevel"/>
    <w:tmpl w:val="B52602D2"/>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4A0B5065"/>
    <w:multiLevelType w:val="hybridMultilevel"/>
    <w:tmpl w:val="C9B4ADEC"/>
    <w:lvl w:ilvl="0" w:tplc="8C22647E">
      <w:start w:val="1"/>
      <w:numFmt w:val="bullet"/>
      <w:lvlText w:val="•"/>
      <w:lvlJc w:val="left"/>
      <w:pPr>
        <w:ind w:left="1080" w:hanging="360"/>
      </w:pPr>
      <w:rPr>
        <w:rFonts w:ascii="Times New Roman"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7" w15:restartNumberingAfterBreak="0">
    <w:nsid w:val="4F512BDD"/>
    <w:multiLevelType w:val="hybridMultilevel"/>
    <w:tmpl w:val="05C47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4A57B17"/>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9" w15:restartNumberingAfterBreak="0">
    <w:nsid w:val="55C77475"/>
    <w:multiLevelType w:val="hybridMultilevel"/>
    <w:tmpl w:val="197C207E"/>
    <w:name w:val="Listku2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61D5CAF"/>
    <w:multiLevelType w:val="multilevel"/>
    <w:tmpl w:val="BE88FD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97E705A"/>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22" w15:restartNumberingAfterBreak="0">
    <w:nsid w:val="5DFE34E6"/>
    <w:multiLevelType w:val="hybridMultilevel"/>
    <w:tmpl w:val="23A027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089261B"/>
    <w:multiLevelType w:val="hybridMultilevel"/>
    <w:tmpl w:val="241826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BC5487"/>
    <w:multiLevelType w:val="hybridMultilevel"/>
    <w:tmpl w:val="EFAE81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DBE6895"/>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6F72364A"/>
    <w:multiLevelType w:val="multilevel"/>
    <w:tmpl w:val="D12E5B78"/>
    <w:name w:val="Listku"/>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i w:val="0"/>
        <w:iCs w:val="0"/>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isLgl/>
      <w:lvlText w:val="%1.%2.%3.%4.%5.%6.%7"/>
      <w:lvlJc w:val="left"/>
      <w:pPr>
        <w:ind w:left="1296" w:hanging="1296"/>
      </w:pPr>
      <w:rPr>
        <w:rFonts w:hint="default"/>
      </w:rPr>
    </w:lvl>
    <w:lvl w:ilvl="7">
      <w:start w:val="1"/>
      <w:numFmt w:val="decimal"/>
      <w:pStyle w:val="Heading8"/>
      <w:isLgl/>
      <w:lvlText w:val="%1.%2.%3.%4.%5.%6.%7.%8"/>
      <w:lvlJc w:val="left"/>
      <w:pPr>
        <w:ind w:left="1440" w:hanging="1440"/>
      </w:pPr>
      <w:rPr>
        <w:rFonts w:hint="default"/>
      </w:rPr>
    </w:lvl>
    <w:lvl w:ilvl="8">
      <w:start w:val="1"/>
      <w:numFmt w:val="decimal"/>
      <w:pStyle w:val="Heading9"/>
      <w:isLgl/>
      <w:lvlText w:val="%1.%2.%3.%4.%5.%6.%7.%8.%9"/>
      <w:lvlJc w:val="left"/>
      <w:pPr>
        <w:ind w:left="1584" w:hanging="1584"/>
      </w:pPr>
      <w:rPr>
        <w:rFonts w:hint="default"/>
      </w:rPr>
    </w:lvl>
  </w:abstractNum>
  <w:abstractNum w:abstractNumId="27" w15:restartNumberingAfterBreak="0">
    <w:nsid w:val="71A80368"/>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46764A8"/>
    <w:multiLevelType w:val="hybridMultilevel"/>
    <w:tmpl w:val="A7C25140"/>
    <w:name w:val="Listku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79F6F47"/>
    <w:multiLevelType w:val="multilevel"/>
    <w:tmpl w:val="AB160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9"/>
  </w:num>
  <w:num w:numId="3">
    <w:abstractNumId w:val="3"/>
  </w:num>
  <w:num w:numId="4">
    <w:abstractNumId w:val="8"/>
  </w:num>
  <w:num w:numId="5">
    <w:abstractNumId w:val="7"/>
  </w:num>
  <w:num w:numId="6">
    <w:abstractNumId w:val="10"/>
  </w:num>
  <w:num w:numId="7">
    <w:abstractNumId w:val="13"/>
  </w:num>
  <w:num w:numId="8">
    <w:abstractNumId w:val="16"/>
  </w:num>
  <w:num w:numId="9">
    <w:abstractNumId w:val="22"/>
  </w:num>
  <w:num w:numId="10">
    <w:abstractNumId w:val="14"/>
  </w:num>
  <w:num w:numId="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26"/>
  </w:num>
  <w:num w:numId="14">
    <w:abstractNumId w:val="5"/>
  </w:num>
  <w:num w:numId="15">
    <w:abstractNumId w:val="2"/>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num>
  <w:num w:numId="18">
    <w:abstractNumId w:val="18"/>
  </w:num>
  <w:num w:numId="19">
    <w:abstractNumId w:val="6"/>
  </w:num>
  <w:num w:numId="20">
    <w:abstractNumId w:val="23"/>
  </w:num>
  <w:num w:numId="21">
    <w:abstractNumId w:val="17"/>
  </w:num>
  <w:num w:numId="22">
    <w:abstractNumId w:val="1"/>
  </w:num>
  <w:num w:numId="23">
    <w:abstractNumId w:val="24"/>
  </w:num>
  <w:num w:numId="24">
    <w:abstractNumId w:val="21"/>
  </w:num>
  <w:num w:numId="25">
    <w:abstractNumId w:val="27"/>
  </w:num>
  <w:num w:numId="26">
    <w:abstractNumId w:val="25"/>
  </w:num>
  <w:num w:numId="27">
    <w:abstractNumId w:val="15"/>
  </w:num>
  <w:num w:numId="28">
    <w:abstractNumId w:val="12"/>
  </w:num>
  <w:num w:numId="29">
    <w:abstractNumId w:val="1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108B"/>
    <w:rsid w:val="00000ADA"/>
    <w:rsid w:val="00001F41"/>
    <w:rsid w:val="000034A7"/>
    <w:rsid w:val="000036C7"/>
    <w:rsid w:val="00004766"/>
    <w:rsid w:val="00005356"/>
    <w:rsid w:val="00006352"/>
    <w:rsid w:val="000071FF"/>
    <w:rsid w:val="0000745A"/>
    <w:rsid w:val="00011676"/>
    <w:rsid w:val="0001214C"/>
    <w:rsid w:val="00013476"/>
    <w:rsid w:val="000137E9"/>
    <w:rsid w:val="00013979"/>
    <w:rsid w:val="00014C08"/>
    <w:rsid w:val="00014D9C"/>
    <w:rsid w:val="00014FE3"/>
    <w:rsid w:val="0001546C"/>
    <w:rsid w:val="000155D1"/>
    <w:rsid w:val="0001676F"/>
    <w:rsid w:val="0001685F"/>
    <w:rsid w:val="000168D0"/>
    <w:rsid w:val="00020B73"/>
    <w:rsid w:val="00020F25"/>
    <w:rsid w:val="00021CE0"/>
    <w:rsid w:val="000226FF"/>
    <w:rsid w:val="00024CFA"/>
    <w:rsid w:val="00030AEE"/>
    <w:rsid w:val="00031C2B"/>
    <w:rsid w:val="00032261"/>
    <w:rsid w:val="00034183"/>
    <w:rsid w:val="00035849"/>
    <w:rsid w:val="00036CB5"/>
    <w:rsid w:val="000406C8"/>
    <w:rsid w:val="000408E7"/>
    <w:rsid w:val="000413BC"/>
    <w:rsid w:val="00042F0C"/>
    <w:rsid w:val="00043129"/>
    <w:rsid w:val="000445E6"/>
    <w:rsid w:val="00047358"/>
    <w:rsid w:val="00047592"/>
    <w:rsid w:val="00047665"/>
    <w:rsid w:val="00050467"/>
    <w:rsid w:val="00052257"/>
    <w:rsid w:val="000559ED"/>
    <w:rsid w:val="000562F2"/>
    <w:rsid w:val="0005642D"/>
    <w:rsid w:val="00061A81"/>
    <w:rsid w:val="00064378"/>
    <w:rsid w:val="000649E1"/>
    <w:rsid w:val="00065A6E"/>
    <w:rsid w:val="0006689D"/>
    <w:rsid w:val="000668E2"/>
    <w:rsid w:val="00067F17"/>
    <w:rsid w:val="000705D2"/>
    <w:rsid w:val="000734FF"/>
    <w:rsid w:val="00074766"/>
    <w:rsid w:val="00075FBF"/>
    <w:rsid w:val="0007693E"/>
    <w:rsid w:val="00076D5F"/>
    <w:rsid w:val="0007725A"/>
    <w:rsid w:val="00080696"/>
    <w:rsid w:val="00082B56"/>
    <w:rsid w:val="00082C75"/>
    <w:rsid w:val="00083FEF"/>
    <w:rsid w:val="000845A3"/>
    <w:rsid w:val="0008558F"/>
    <w:rsid w:val="00085B07"/>
    <w:rsid w:val="00086111"/>
    <w:rsid w:val="000877F3"/>
    <w:rsid w:val="00087C57"/>
    <w:rsid w:val="00091A2A"/>
    <w:rsid w:val="000926C6"/>
    <w:rsid w:val="00094676"/>
    <w:rsid w:val="00094E76"/>
    <w:rsid w:val="000A2DD5"/>
    <w:rsid w:val="000A33DA"/>
    <w:rsid w:val="000A4640"/>
    <w:rsid w:val="000A5B07"/>
    <w:rsid w:val="000A6F1E"/>
    <w:rsid w:val="000B35F3"/>
    <w:rsid w:val="000B3698"/>
    <w:rsid w:val="000B5746"/>
    <w:rsid w:val="000B5F8D"/>
    <w:rsid w:val="000B687C"/>
    <w:rsid w:val="000B7DE7"/>
    <w:rsid w:val="000C04A1"/>
    <w:rsid w:val="000C07E8"/>
    <w:rsid w:val="000C119B"/>
    <w:rsid w:val="000C120B"/>
    <w:rsid w:val="000C1EED"/>
    <w:rsid w:val="000C23A2"/>
    <w:rsid w:val="000C3A3A"/>
    <w:rsid w:val="000C51F2"/>
    <w:rsid w:val="000C5AAB"/>
    <w:rsid w:val="000C6303"/>
    <w:rsid w:val="000C6BAA"/>
    <w:rsid w:val="000D0942"/>
    <w:rsid w:val="000D0ABC"/>
    <w:rsid w:val="000D13AE"/>
    <w:rsid w:val="000D23A3"/>
    <w:rsid w:val="000D4825"/>
    <w:rsid w:val="000D7086"/>
    <w:rsid w:val="000E1536"/>
    <w:rsid w:val="000E2230"/>
    <w:rsid w:val="000E3816"/>
    <w:rsid w:val="000E506C"/>
    <w:rsid w:val="000E5F61"/>
    <w:rsid w:val="000E6653"/>
    <w:rsid w:val="000E6B37"/>
    <w:rsid w:val="000E7FB2"/>
    <w:rsid w:val="000F002A"/>
    <w:rsid w:val="000F3563"/>
    <w:rsid w:val="000F439B"/>
    <w:rsid w:val="00100ACA"/>
    <w:rsid w:val="0010353D"/>
    <w:rsid w:val="00103FC0"/>
    <w:rsid w:val="001040F4"/>
    <w:rsid w:val="00107462"/>
    <w:rsid w:val="00107D17"/>
    <w:rsid w:val="00107F61"/>
    <w:rsid w:val="001116B7"/>
    <w:rsid w:val="00111FF6"/>
    <w:rsid w:val="00114ACE"/>
    <w:rsid w:val="00115079"/>
    <w:rsid w:val="0011606D"/>
    <w:rsid w:val="00116414"/>
    <w:rsid w:val="001170C8"/>
    <w:rsid w:val="0011741C"/>
    <w:rsid w:val="00120F29"/>
    <w:rsid w:val="00121B73"/>
    <w:rsid w:val="001229D5"/>
    <w:rsid w:val="001250B0"/>
    <w:rsid w:val="00130DCD"/>
    <w:rsid w:val="001324F0"/>
    <w:rsid w:val="00133102"/>
    <w:rsid w:val="00133650"/>
    <w:rsid w:val="00134CEF"/>
    <w:rsid w:val="00134D6F"/>
    <w:rsid w:val="00135CD7"/>
    <w:rsid w:val="00136106"/>
    <w:rsid w:val="00137002"/>
    <w:rsid w:val="00137474"/>
    <w:rsid w:val="00137509"/>
    <w:rsid w:val="00137E98"/>
    <w:rsid w:val="00141CD1"/>
    <w:rsid w:val="0014362C"/>
    <w:rsid w:val="001437DC"/>
    <w:rsid w:val="00144D3A"/>
    <w:rsid w:val="00146292"/>
    <w:rsid w:val="0014748B"/>
    <w:rsid w:val="00147A68"/>
    <w:rsid w:val="00150505"/>
    <w:rsid w:val="00152E00"/>
    <w:rsid w:val="00153277"/>
    <w:rsid w:val="00154A98"/>
    <w:rsid w:val="0015671D"/>
    <w:rsid w:val="00156A66"/>
    <w:rsid w:val="0016148D"/>
    <w:rsid w:val="00161867"/>
    <w:rsid w:val="00161AC5"/>
    <w:rsid w:val="00162B57"/>
    <w:rsid w:val="001630CF"/>
    <w:rsid w:val="00163AB7"/>
    <w:rsid w:val="001641D9"/>
    <w:rsid w:val="00164350"/>
    <w:rsid w:val="00166969"/>
    <w:rsid w:val="00166F3E"/>
    <w:rsid w:val="00167BDA"/>
    <w:rsid w:val="00167C54"/>
    <w:rsid w:val="00171D11"/>
    <w:rsid w:val="001725A7"/>
    <w:rsid w:val="00172EA0"/>
    <w:rsid w:val="00175899"/>
    <w:rsid w:val="00176418"/>
    <w:rsid w:val="00176664"/>
    <w:rsid w:val="0018043E"/>
    <w:rsid w:val="0018074E"/>
    <w:rsid w:val="00180DBC"/>
    <w:rsid w:val="0018260D"/>
    <w:rsid w:val="001842BF"/>
    <w:rsid w:val="00184F33"/>
    <w:rsid w:val="001919F0"/>
    <w:rsid w:val="00191F1F"/>
    <w:rsid w:val="00193A54"/>
    <w:rsid w:val="0019682D"/>
    <w:rsid w:val="001A0AFD"/>
    <w:rsid w:val="001A0D3A"/>
    <w:rsid w:val="001A0E19"/>
    <w:rsid w:val="001A0E3B"/>
    <w:rsid w:val="001A1061"/>
    <w:rsid w:val="001A186F"/>
    <w:rsid w:val="001A2C7E"/>
    <w:rsid w:val="001A2ECC"/>
    <w:rsid w:val="001A3561"/>
    <w:rsid w:val="001A4531"/>
    <w:rsid w:val="001A66C8"/>
    <w:rsid w:val="001A7F0B"/>
    <w:rsid w:val="001B5B34"/>
    <w:rsid w:val="001B7E59"/>
    <w:rsid w:val="001D0368"/>
    <w:rsid w:val="001D2DE5"/>
    <w:rsid w:val="001D37AC"/>
    <w:rsid w:val="001D3FE2"/>
    <w:rsid w:val="001D4647"/>
    <w:rsid w:val="001D469A"/>
    <w:rsid w:val="001D4827"/>
    <w:rsid w:val="001D5933"/>
    <w:rsid w:val="001D7984"/>
    <w:rsid w:val="001E08AC"/>
    <w:rsid w:val="001E110C"/>
    <w:rsid w:val="001E13D6"/>
    <w:rsid w:val="001E2BA8"/>
    <w:rsid w:val="001E6F2F"/>
    <w:rsid w:val="001E7CAE"/>
    <w:rsid w:val="001F0641"/>
    <w:rsid w:val="001F13B8"/>
    <w:rsid w:val="001F2EEB"/>
    <w:rsid w:val="001F43E8"/>
    <w:rsid w:val="001F4541"/>
    <w:rsid w:val="001F5F12"/>
    <w:rsid w:val="001F7CF8"/>
    <w:rsid w:val="00201936"/>
    <w:rsid w:val="00201ACF"/>
    <w:rsid w:val="00202418"/>
    <w:rsid w:val="00202802"/>
    <w:rsid w:val="0020361B"/>
    <w:rsid w:val="00203DD7"/>
    <w:rsid w:val="00204263"/>
    <w:rsid w:val="002050EE"/>
    <w:rsid w:val="00206869"/>
    <w:rsid w:val="00214D6D"/>
    <w:rsid w:val="00215181"/>
    <w:rsid w:val="002167D7"/>
    <w:rsid w:val="00216A1E"/>
    <w:rsid w:val="00220314"/>
    <w:rsid w:val="00221F39"/>
    <w:rsid w:val="00222FFC"/>
    <w:rsid w:val="002230DE"/>
    <w:rsid w:val="002237BA"/>
    <w:rsid w:val="0022538F"/>
    <w:rsid w:val="00226435"/>
    <w:rsid w:val="002264EE"/>
    <w:rsid w:val="00227E5C"/>
    <w:rsid w:val="00230FB9"/>
    <w:rsid w:val="00235488"/>
    <w:rsid w:val="00236F3F"/>
    <w:rsid w:val="00241351"/>
    <w:rsid w:val="00241CDE"/>
    <w:rsid w:val="00243FA9"/>
    <w:rsid w:val="00244495"/>
    <w:rsid w:val="00245987"/>
    <w:rsid w:val="00247735"/>
    <w:rsid w:val="00247DFC"/>
    <w:rsid w:val="0025251F"/>
    <w:rsid w:val="00252DB8"/>
    <w:rsid w:val="00253D88"/>
    <w:rsid w:val="00255763"/>
    <w:rsid w:val="002563E5"/>
    <w:rsid w:val="00257EBA"/>
    <w:rsid w:val="00260D77"/>
    <w:rsid w:val="0026341E"/>
    <w:rsid w:val="00263AC4"/>
    <w:rsid w:val="002652F4"/>
    <w:rsid w:val="00265BA0"/>
    <w:rsid w:val="00266342"/>
    <w:rsid w:val="00267240"/>
    <w:rsid w:val="00272A5E"/>
    <w:rsid w:val="0027303B"/>
    <w:rsid w:val="0027415D"/>
    <w:rsid w:val="002763E5"/>
    <w:rsid w:val="00277376"/>
    <w:rsid w:val="00277DDA"/>
    <w:rsid w:val="00280963"/>
    <w:rsid w:val="00282F32"/>
    <w:rsid w:val="002833A8"/>
    <w:rsid w:val="00283563"/>
    <w:rsid w:val="00284612"/>
    <w:rsid w:val="00285919"/>
    <w:rsid w:val="002867AA"/>
    <w:rsid w:val="002908E5"/>
    <w:rsid w:val="0029353B"/>
    <w:rsid w:val="0029483A"/>
    <w:rsid w:val="00296AAC"/>
    <w:rsid w:val="00297EB7"/>
    <w:rsid w:val="002A05FB"/>
    <w:rsid w:val="002A154F"/>
    <w:rsid w:val="002A3856"/>
    <w:rsid w:val="002A3A85"/>
    <w:rsid w:val="002A3ED9"/>
    <w:rsid w:val="002A4026"/>
    <w:rsid w:val="002A64FB"/>
    <w:rsid w:val="002A6728"/>
    <w:rsid w:val="002A780A"/>
    <w:rsid w:val="002B11E4"/>
    <w:rsid w:val="002B2C48"/>
    <w:rsid w:val="002B50B5"/>
    <w:rsid w:val="002B520B"/>
    <w:rsid w:val="002B5587"/>
    <w:rsid w:val="002B5B66"/>
    <w:rsid w:val="002B65C7"/>
    <w:rsid w:val="002C1040"/>
    <w:rsid w:val="002C201A"/>
    <w:rsid w:val="002C24DF"/>
    <w:rsid w:val="002C590C"/>
    <w:rsid w:val="002C62A1"/>
    <w:rsid w:val="002C63DD"/>
    <w:rsid w:val="002C78EB"/>
    <w:rsid w:val="002D216A"/>
    <w:rsid w:val="002D4D4D"/>
    <w:rsid w:val="002D4E69"/>
    <w:rsid w:val="002D6AAD"/>
    <w:rsid w:val="002D6C82"/>
    <w:rsid w:val="002E0A0F"/>
    <w:rsid w:val="002E1B36"/>
    <w:rsid w:val="002E43E9"/>
    <w:rsid w:val="002E4A06"/>
    <w:rsid w:val="002F0B96"/>
    <w:rsid w:val="002F4091"/>
    <w:rsid w:val="002F5FDE"/>
    <w:rsid w:val="002F7798"/>
    <w:rsid w:val="00303B43"/>
    <w:rsid w:val="00303D54"/>
    <w:rsid w:val="00305ABE"/>
    <w:rsid w:val="003071FB"/>
    <w:rsid w:val="00311034"/>
    <w:rsid w:val="00311334"/>
    <w:rsid w:val="0031209E"/>
    <w:rsid w:val="00314720"/>
    <w:rsid w:val="00317371"/>
    <w:rsid w:val="00317595"/>
    <w:rsid w:val="00320284"/>
    <w:rsid w:val="00322DAD"/>
    <w:rsid w:val="003235E0"/>
    <w:rsid w:val="0032400E"/>
    <w:rsid w:val="00324C7A"/>
    <w:rsid w:val="00325441"/>
    <w:rsid w:val="00326620"/>
    <w:rsid w:val="0033023C"/>
    <w:rsid w:val="00330CE4"/>
    <w:rsid w:val="003313DC"/>
    <w:rsid w:val="00331F33"/>
    <w:rsid w:val="00332B86"/>
    <w:rsid w:val="0033373E"/>
    <w:rsid w:val="0033411B"/>
    <w:rsid w:val="00335C75"/>
    <w:rsid w:val="003362C6"/>
    <w:rsid w:val="0033638A"/>
    <w:rsid w:val="00337DC3"/>
    <w:rsid w:val="0034041E"/>
    <w:rsid w:val="00341627"/>
    <w:rsid w:val="00341856"/>
    <w:rsid w:val="00342A35"/>
    <w:rsid w:val="003438FC"/>
    <w:rsid w:val="0034624C"/>
    <w:rsid w:val="003500BE"/>
    <w:rsid w:val="003509B5"/>
    <w:rsid w:val="003520DD"/>
    <w:rsid w:val="00352A73"/>
    <w:rsid w:val="0035449C"/>
    <w:rsid w:val="00355596"/>
    <w:rsid w:val="00355EA3"/>
    <w:rsid w:val="00362389"/>
    <w:rsid w:val="003627C1"/>
    <w:rsid w:val="003636C7"/>
    <w:rsid w:val="00364B9A"/>
    <w:rsid w:val="003675E0"/>
    <w:rsid w:val="00370BD8"/>
    <w:rsid w:val="003732A8"/>
    <w:rsid w:val="00375026"/>
    <w:rsid w:val="00376A41"/>
    <w:rsid w:val="00376B08"/>
    <w:rsid w:val="00376E7F"/>
    <w:rsid w:val="00377168"/>
    <w:rsid w:val="00380A57"/>
    <w:rsid w:val="00380EB3"/>
    <w:rsid w:val="00381C5B"/>
    <w:rsid w:val="0038333B"/>
    <w:rsid w:val="00383B77"/>
    <w:rsid w:val="00383E05"/>
    <w:rsid w:val="00386EC6"/>
    <w:rsid w:val="00387169"/>
    <w:rsid w:val="0039108B"/>
    <w:rsid w:val="00391808"/>
    <w:rsid w:val="00393212"/>
    <w:rsid w:val="003935DF"/>
    <w:rsid w:val="00394BCC"/>
    <w:rsid w:val="00395347"/>
    <w:rsid w:val="00397B99"/>
    <w:rsid w:val="003A22C2"/>
    <w:rsid w:val="003A3285"/>
    <w:rsid w:val="003A34AC"/>
    <w:rsid w:val="003A3F11"/>
    <w:rsid w:val="003A4CED"/>
    <w:rsid w:val="003A5B24"/>
    <w:rsid w:val="003A5EDB"/>
    <w:rsid w:val="003A642F"/>
    <w:rsid w:val="003A6506"/>
    <w:rsid w:val="003A65F8"/>
    <w:rsid w:val="003B3E13"/>
    <w:rsid w:val="003B4860"/>
    <w:rsid w:val="003B530E"/>
    <w:rsid w:val="003B5C2D"/>
    <w:rsid w:val="003B7112"/>
    <w:rsid w:val="003B77CE"/>
    <w:rsid w:val="003B7A77"/>
    <w:rsid w:val="003C003B"/>
    <w:rsid w:val="003C0DA0"/>
    <w:rsid w:val="003C1443"/>
    <w:rsid w:val="003C1CFB"/>
    <w:rsid w:val="003C2CD4"/>
    <w:rsid w:val="003C5B04"/>
    <w:rsid w:val="003C5B79"/>
    <w:rsid w:val="003C67F3"/>
    <w:rsid w:val="003C7991"/>
    <w:rsid w:val="003D0B65"/>
    <w:rsid w:val="003D0BBA"/>
    <w:rsid w:val="003D2AA7"/>
    <w:rsid w:val="003D3753"/>
    <w:rsid w:val="003D43EC"/>
    <w:rsid w:val="003D5D27"/>
    <w:rsid w:val="003D6F49"/>
    <w:rsid w:val="003D7A59"/>
    <w:rsid w:val="003E0A4C"/>
    <w:rsid w:val="003E168F"/>
    <w:rsid w:val="003E1AE1"/>
    <w:rsid w:val="003E1EDD"/>
    <w:rsid w:val="003E26C0"/>
    <w:rsid w:val="003E3FC8"/>
    <w:rsid w:val="003E572B"/>
    <w:rsid w:val="003E618F"/>
    <w:rsid w:val="003F0918"/>
    <w:rsid w:val="003F1267"/>
    <w:rsid w:val="003F1758"/>
    <w:rsid w:val="003F1F49"/>
    <w:rsid w:val="003F3A84"/>
    <w:rsid w:val="003F7CA1"/>
    <w:rsid w:val="0040199A"/>
    <w:rsid w:val="004053E8"/>
    <w:rsid w:val="00411B2A"/>
    <w:rsid w:val="00412BDF"/>
    <w:rsid w:val="00414237"/>
    <w:rsid w:val="00416135"/>
    <w:rsid w:val="004171E1"/>
    <w:rsid w:val="0041760C"/>
    <w:rsid w:val="004202E1"/>
    <w:rsid w:val="00420978"/>
    <w:rsid w:val="00425AD3"/>
    <w:rsid w:val="00425F9D"/>
    <w:rsid w:val="004305C0"/>
    <w:rsid w:val="004323F0"/>
    <w:rsid w:val="0043252F"/>
    <w:rsid w:val="004342F7"/>
    <w:rsid w:val="004350FF"/>
    <w:rsid w:val="0043552D"/>
    <w:rsid w:val="00435C9C"/>
    <w:rsid w:val="0043657C"/>
    <w:rsid w:val="00436A1D"/>
    <w:rsid w:val="0044082C"/>
    <w:rsid w:val="004438E6"/>
    <w:rsid w:val="00443F23"/>
    <w:rsid w:val="004443D4"/>
    <w:rsid w:val="00444CE3"/>
    <w:rsid w:val="00446B26"/>
    <w:rsid w:val="00452477"/>
    <w:rsid w:val="004538F2"/>
    <w:rsid w:val="00454FE8"/>
    <w:rsid w:val="004567A9"/>
    <w:rsid w:val="00457DE4"/>
    <w:rsid w:val="00460B0C"/>
    <w:rsid w:val="0046185A"/>
    <w:rsid w:val="00462512"/>
    <w:rsid w:val="00465A55"/>
    <w:rsid w:val="00470078"/>
    <w:rsid w:val="00470DB7"/>
    <w:rsid w:val="004734EF"/>
    <w:rsid w:val="00474599"/>
    <w:rsid w:val="004752C2"/>
    <w:rsid w:val="00475541"/>
    <w:rsid w:val="004755BB"/>
    <w:rsid w:val="00475E29"/>
    <w:rsid w:val="0047643A"/>
    <w:rsid w:val="004770EA"/>
    <w:rsid w:val="0048007F"/>
    <w:rsid w:val="00482BC8"/>
    <w:rsid w:val="00484985"/>
    <w:rsid w:val="00484C82"/>
    <w:rsid w:val="004852FB"/>
    <w:rsid w:val="004856B4"/>
    <w:rsid w:val="00485743"/>
    <w:rsid w:val="00485DA0"/>
    <w:rsid w:val="00490E96"/>
    <w:rsid w:val="004944A7"/>
    <w:rsid w:val="00495236"/>
    <w:rsid w:val="00495B0D"/>
    <w:rsid w:val="00496241"/>
    <w:rsid w:val="00496366"/>
    <w:rsid w:val="004975CA"/>
    <w:rsid w:val="00497BD3"/>
    <w:rsid w:val="004A2D41"/>
    <w:rsid w:val="004A4E64"/>
    <w:rsid w:val="004A5CF5"/>
    <w:rsid w:val="004A75AB"/>
    <w:rsid w:val="004A7F00"/>
    <w:rsid w:val="004B076B"/>
    <w:rsid w:val="004B2E90"/>
    <w:rsid w:val="004B34E0"/>
    <w:rsid w:val="004B3624"/>
    <w:rsid w:val="004B5CD8"/>
    <w:rsid w:val="004B65AF"/>
    <w:rsid w:val="004B6AED"/>
    <w:rsid w:val="004B6E52"/>
    <w:rsid w:val="004B7D12"/>
    <w:rsid w:val="004C081F"/>
    <w:rsid w:val="004C29F5"/>
    <w:rsid w:val="004C360F"/>
    <w:rsid w:val="004C3ABE"/>
    <w:rsid w:val="004C7C03"/>
    <w:rsid w:val="004D0346"/>
    <w:rsid w:val="004D265D"/>
    <w:rsid w:val="004D3B3F"/>
    <w:rsid w:val="004D3C66"/>
    <w:rsid w:val="004D4248"/>
    <w:rsid w:val="004D4287"/>
    <w:rsid w:val="004D4D80"/>
    <w:rsid w:val="004D6524"/>
    <w:rsid w:val="004D653D"/>
    <w:rsid w:val="004D6861"/>
    <w:rsid w:val="004D6A27"/>
    <w:rsid w:val="004D6BAC"/>
    <w:rsid w:val="004D72E5"/>
    <w:rsid w:val="004E2496"/>
    <w:rsid w:val="004E26B9"/>
    <w:rsid w:val="004E55D7"/>
    <w:rsid w:val="004E5ACA"/>
    <w:rsid w:val="004E629B"/>
    <w:rsid w:val="004E68F5"/>
    <w:rsid w:val="004F04B7"/>
    <w:rsid w:val="004F091A"/>
    <w:rsid w:val="004F1B8F"/>
    <w:rsid w:val="004F2683"/>
    <w:rsid w:val="004F5538"/>
    <w:rsid w:val="004F5D79"/>
    <w:rsid w:val="004F651D"/>
    <w:rsid w:val="004F7677"/>
    <w:rsid w:val="004F7E4A"/>
    <w:rsid w:val="00500172"/>
    <w:rsid w:val="00502D48"/>
    <w:rsid w:val="00503103"/>
    <w:rsid w:val="0050330F"/>
    <w:rsid w:val="00503CB4"/>
    <w:rsid w:val="0050539A"/>
    <w:rsid w:val="005057D2"/>
    <w:rsid w:val="00507494"/>
    <w:rsid w:val="0051035E"/>
    <w:rsid w:val="00511705"/>
    <w:rsid w:val="00512F61"/>
    <w:rsid w:val="005135F9"/>
    <w:rsid w:val="00515BAD"/>
    <w:rsid w:val="00515F47"/>
    <w:rsid w:val="0051782F"/>
    <w:rsid w:val="0052039B"/>
    <w:rsid w:val="00520C8E"/>
    <w:rsid w:val="00525FBE"/>
    <w:rsid w:val="00526643"/>
    <w:rsid w:val="0052722A"/>
    <w:rsid w:val="00527D62"/>
    <w:rsid w:val="005319EC"/>
    <w:rsid w:val="00532AFE"/>
    <w:rsid w:val="005333EA"/>
    <w:rsid w:val="005343B8"/>
    <w:rsid w:val="00535AAD"/>
    <w:rsid w:val="00536090"/>
    <w:rsid w:val="005401AF"/>
    <w:rsid w:val="00546D0B"/>
    <w:rsid w:val="005477C3"/>
    <w:rsid w:val="00550064"/>
    <w:rsid w:val="0055058F"/>
    <w:rsid w:val="005514F3"/>
    <w:rsid w:val="00551632"/>
    <w:rsid w:val="00551C84"/>
    <w:rsid w:val="00552736"/>
    <w:rsid w:val="00552CC4"/>
    <w:rsid w:val="0055359F"/>
    <w:rsid w:val="00553C3E"/>
    <w:rsid w:val="005541B9"/>
    <w:rsid w:val="00557D40"/>
    <w:rsid w:val="0056016C"/>
    <w:rsid w:val="0056043F"/>
    <w:rsid w:val="005613FB"/>
    <w:rsid w:val="00562792"/>
    <w:rsid w:val="005635EC"/>
    <w:rsid w:val="00564D2D"/>
    <w:rsid w:val="00564FA0"/>
    <w:rsid w:val="00565554"/>
    <w:rsid w:val="00565D9E"/>
    <w:rsid w:val="00566670"/>
    <w:rsid w:val="005710FD"/>
    <w:rsid w:val="005713FF"/>
    <w:rsid w:val="005731EE"/>
    <w:rsid w:val="0057393F"/>
    <w:rsid w:val="0057450D"/>
    <w:rsid w:val="00574A9D"/>
    <w:rsid w:val="005760BE"/>
    <w:rsid w:val="0058023D"/>
    <w:rsid w:val="00584359"/>
    <w:rsid w:val="00586FC3"/>
    <w:rsid w:val="0059042D"/>
    <w:rsid w:val="005919E9"/>
    <w:rsid w:val="00591AF6"/>
    <w:rsid w:val="00591FFF"/>
    <w:rsid w:val="005930B0"/>
    <w:rsid w:val="00593F2A"/>
    <w:rsid w:val="00594D8A"/>
    <w:rsid w:val="005957DA"/>
    <w:rsid w:val="005A155F"/>
    <w:rsid w:val="005A45DD"/>
    <w:rsid w:val="005A498B"/>
    <w:rsid w:val="005A5DC6"/>
    <w:rsid w:val="005A626F"/>
    <w:rsid w:val="005A79B0"/>
    <w:rsid w:val="005A7DB2"/>
    <w:rsid w:val="005B0C91"/>
    <w:rsid w:val="005B1DBA"/>
    <w:rsid w:val="005B3552"/>
    <w:rsid w:val="005B4E6E"/>
    <w:rsid w:val="005B5B6E"/>
    <w:rsid w:val="005B6E1B"/>
    <w:rsid w:val="005C059F"/>
    <w:rsid w:val="005C0BD0"/>
    <w:rsid w:val="005C0C8B"/>
    <w:rsid w:val="005C48F1"/>
    <w:rsid w:val="005C5C3A"/>
    <w:rsid w:val="005C5CA9"/>
    <w:rsid w:val="005C5CB1"/>
    <w:rsid w:val="005C5D3A"/>
    <w:rsid w:val="005C5FFA"/>
    <w:rsid w:val="005D05EA"/>
    <w:rsid w:val="005D0EA7"/>
    <w:rsid w:val="005D0FD1"/>
    <w:rsid w:val="005D197C"/>
    <w:rsid w:val="005D1BDF"/>
    <w:rsid w:val="005D3F02"/>
    <w:rsid w:val="005D41AD"/>
    <w:rsid w:val="005D73FD"/>
    <w:rsid w:val="005E16F2"/>
    <w:rsid w:val="005E1BE9"/>
    <w:rsid w:val="005E22C5"/>
    <w:rsid w:val="005E4510"/>
    <w:rsid w:val="005E50E5"/>
    <w:rsid w:val="005E5FCC"/>
    <w:rsid w:val="005E6383"/>
    <w:rsid w:val="005E64FA"/>
    <w:rsid w:val="005E6B2B"/>
    <w:rsid w:val="005F22EB"/>
    <w:rsid w:val="005F2D54"/>
    <w:rsid w:val="005F2F1D"/>
    <w:rsid w:val="005F5E43"/>
    <w:rsid w:val="006009A9"/>
    <w:rsid w:val="00601ABD"/>
    <w:rsid w:val="00602265"/>
    <w:rsid w:val="00603612"/>
    <w:rsid w:val="006038BD"/>
    <w:rsid w:val="00603F5B"/>
    <w:rsid w:val="0060690C"/>
    <w:rsid w:val="00610528"/>
    <w:rsid w:val="00611BAA"/>
    <w:rsid w:val="00611CC0"/>
    <w:rsid w:val="006125C5"/>
    <w:rsid w:val="0061298F"/>
    <w:rsid w:val="006150A4"/>
    <w:rsid w:val="0061511A"/>
    <w:rsid w:val="006151B2"/>
    <w:rsid w:val="00615752"/>
    <w:rsid w:val="006159C5"/>
    <w:rsid w:val="006162EC"/>
    <w:rsid w:val="006164E7"/>
    <w:rsid w:val="006169B4"/>
    <w:rsid w:val="0061770C"/>
    <w:rsid w:val="006178A6"/>
    <w:rsid w:val="006216EE"/>
    <w:rsid w:val="00622902"/>
    <w:rsid w:val="00622C3A"/>
    <w:rsid w:val="00622CC4"/>
    <w:rsid w:val="00625527"/>
    <w:rsid w:val="006279BD"/>
    <w:rsid w:val="00630CA6"/>
    <w:rsid w:val="00630E38"/>
    <w:rsid w:val="006322F6"/>
    <w:rsid w:val="00632351"/>
    <w:rsid w:val="006323E8"/>
    <w:rsid w:val="006346EF"/>
    <w:rsid w:val="00634B49"/>
    <w:rsid w:val="006359D8"/>
    <w:rsid w:val="00636567"/>
    <w:rsid w:val="006366B6"/>
    <w:rsid w:val="00636A41"/>
    <w:rsid w:val="00636E7C"/>
    <w:rsid w:val="00641381"/>
    <w:rsid w:val="006420D0"/>
    <w:rsid w:val="00645C14"/>
    <w:rsid w:val="00646E8F"/>
    <w:rsid w:val="006476F2"/>
    <w:rsid w:val="00647BB1"/>
    <w:rsid w:val="00650FE5"/>
    <w:rsid w:val="00654AF2"/>
    <w:rsid w:val="00656909"/>
    <w:rsid w:val="00656CE3"/>
    <w:rsid w:val="00657575"/>
    <w:rsid w:val="00661266"/>
    <w:rsid w:val="006616FF"/>
    <w:rsid w:val="006617DA"/>
    <w:rsid w:val="00661BA7"/>
    <w:rsid w:val="00661C7B"/>
    <w:rsid w:val="00661E4D"/>
    <w:rsid w:val="0066267D"/>
    <w:rsid w:val="0066290D"/>
    <w:rsid w:val="006634AF"/>
    <w:rsid w:val="006636E7"/>
    <w:rsid w:val="006669FF"/>
    <w:rsid w:val="00666C98"/>
    <w:rsid w:val="00666D0E"/>
    <w:rsid w:val="00667B49"/>
    <w:rsid w:val="006703DC"/>
    <w:rsid w:val="006706E2"/>
    <w:rsid w:val="00670982"/>
    <w:rsid w:val="006713C8"/>
    <w:rsid w:val="006716BA"/>
    <w:rsid w:val="00674E07"/>
    <w:rsid w:val="00675543"/>
    <w:rsid w:val="00675F5F"/>
    <w:rsid w:val="006760EC"/>
    <w:rsid w:val="006765DF"/>
    <w:rsid w:val="00676E12"/>
    <w:rsid w:val="00680CC6"/>
    <w:rsid w:val="00681775"/>
    <w:rsid w:val="00681A1D"/>
    <w:rsid w:val="00681C55"/>
    <w:rsid w:val="0068336C"/>
    <w:rsid w:val="006849BC"/>
    <w:rsid w:val="00685466"/>
    <w:rsid w:val="00686972"/>
    <w:rsid w:val="00686D49"/>
    <w:rsid w:val="00687209"/>
    <w:rsid w:val="00687305"/>
    <w:rsid w:val="00695096"/>
    <w:rsid w:val="00695783"/>
    <w:rsid w:val="00696C68"/>
    <w:rsid w:val="00697604"/>
    <w:rsid w:val="00697C61"/>
    <w:rsid w:val="006A1AA9"/>
    <w:rsid w:val="006A2140"/>
    <w:rsid w:val="006A254D"/>
    <w:rsid w:val="006A481A"/>
    <w:rsid w:val="006A48B2"/>
    <w:rsid w:val="006A4D6E"/>
    <w:rsid w:val="006A5EDF"/>
    <w:rsid w:val="006A6652"/>
    <w:rsid w:val="006A7861"/>
    <w:rsid w:val="006B1C08"/>
    <w:rsid w:val="006B4C27"/>
    <w:rsid w:val="006B57CC"/>
    <w:rsid w:val="006B6B64"/>
    <w:rsid w:val="006B7373"/>
    <w:rsid w:val="006C0A83"/>
    <w:rsid w:val="006C18E8"/>
    <w:rsid w:val="006C2AB5"/>
    <w:rsid w:val="006C3046"/>
    <w:rsid w:val="006C3B5F"/>
    <w:rsid w:val="006C4F54"/>
    <w:rsid w:val="006C561A"/>
    <w:rsid w:val="006C6A24"/>
    <w:rsid w:val="006C7172"/>
    <w:rsid w:val="006C77F8"/>
    <w:rsid w:val="006C7C2E"/>
    <w:rsid w:val="006C7CFB"/>
    <w:rsid w:val="006D0D1E"/>
    <w:rsid w:val="006D52B9"/>
    <w:rsid w:val="006D6535"/>
    <w:rsid w:val="006D65BB"/>
    <w:rsid w:val="006D6E1F"/>
    <w:rsid w:val="006E105B"/>
    <w:rsid w:val="006E12E4"/>
    <w:rsid w:val="006E1ADA"/>
    <w:rsid w:val="006E2578"/>
    <w:rsid w:val="006E2EE5"/>
    <w:rsid w:val="006E30CE"/>
    <w:rsid w:val="006E3358"/>
    <w:rsid w:val="006E3B44"/>
    <w:rsid w:val="006E3F2F"/>
    <w:rsid w:val="006E5760"/>
    <w:rsid w:val="006E7798"/>
    <w:rsid w:val="006F08ED"/>
    <w:rsid w:val="006F1FAF"/>
    <w:rsid w:val="006F2258"/>
    <w:rsid w:val="006F2660"/>
    <w:rsid w:val="006F3780"/>
    <w:rsid w:val="006F39DC"/>
    <w:rsid w:val="006F4C3E"/>
    <w:rsid w:val="006F5527"/>
    <w:rsid w:val="006F74F7"/>
    <w:rsid w:val="006F77F3"/>
    <w:rsid w:val="0070143A"/>
    <w:rsid w:val="00701DF7"/>
    <w:rsid w:val="0070481B"/>
    <w:rsid w:val="0070755E"/>
    <w:rsid w:val="00707E05"/>
    <w:rsid w:val="0071157C"/>
    <w:rsid w:val="0071166C"/>
    <w:rsid w:val="0071430D"/>
    <w:rsid w:val="00717845"/>
    <w:rsid w:val="00720279"/>
    <w:rsid w:val="00720FCF"/>
    <w:rsid w:val="00721A84"/>
    <w:rsid w:val="007239A6"/>
    <w:rsid w:val="00724DA2"/>
    <w:rsid w:val="007251AB"/>
    <w:rsid w:val="00725E41"/>
    <w:rsid w:val="00727320"/>
    <w:rsid w:val="007274DD"/>
    <w:rsid w:val="007279EC"/>
    <w:rsid w:val="007301A2"/>
    <w:rsid w:val="00730796"/>
    <w:rsid w:val="00733817"/>
    <w:rsid w:val="00733E07"/>
    <w:rsid w:val="007348D4"/>
    <w:rsid w:val="00735F62"/>
    <w:rsid w:val="00737B2F"/>
    <w:rsid w:val="0074025F"/>
    <w:rsid w:val="00744F85"/>
    <w:rsid w:val="007465F3"/>
    <w:rsid w:val="00747523"/>
    <w:rsid w:val="007514A7"/>
    <w:rsid w:val="007526E3"/>
    <w:rsid w:val="00752C2B"/>
    <w:rsid w:val="00755ABA"/>
    <w:rsid w:val="00757B3C"/>
    <w:rsid w:val="00760CB6"/>
    <w:rsid w:val="00763255"/>
    <w:rsid w:val="00763D47"/>
    <w:rsid w:val="0076471B"/>
    <w:rsid w:val="007655CC"/>
    <w:rsid w:val="00765EFA"/>
    <w:rsid w:val="007672AD"/>
    <w:rsid w:val="007677F3"/>
    <w:rsid w:val="00767B85"/>
    <w:rsid w:val="00771933"/>
    <w:rsid w:val="00771A4B"/>
    <w:rsid w:val="00771A84"/>
    <w:rsid w:val="00772EAC"/>
    <w:rsid w:val="00772FD5"/>
    <w:rsid w:val="00773364"/>
    <w:rsid w:val="0077468E"/>
    <w:rsid w:val="00774AE3"/>
    <w:rsid w:val="00775A57"/>
    <w:rsid w:val="00776B1C"/>
    <w:rsid w:val="007777A3"/>
    <w:rsid w:val="0078003F"/>
    <w:rsid w:val="00782C3F"/>
    <w:rsid w:val="0078675F"/>
    <w:rsid w:val="00791A74"/>
    <w:rsid w:val="00792BA3"/>
    <w:rsid w:val="00793505"/>
    <w:rsid w:val="00794AD3"/>
    <w:rsid w:val="00795B87"/>
    <w:rsid w:val="007A40F0"/>
    <w:rsid w:val="007A4AF1"/>
    <w:rsid w:val="007A7300"/>
    <w:rsid w:val="007A73E8"/>
    <w:rsid w:val="007B1123"/>
    <w:rsid w:val="007B17E9"/>
    <w:rsid w:val="007B1DEB"/>
    <w:rsid w:val="007B2305"/>
    <w:rsid w:val="007B26EB"/>
    <w:rsid w:val="007B27D6"/>
    <w:rsid w:val="007B2AA0"/>
    <w:rsid w:val="007B2E5F"/>
    <w:rsid w:val="007B3747"/>
    <w:rsid w:val="007B5534"/>
    <w:rsid w:val="007B5BCC"/>
    <w:rsid w:val="007C040D"/>
    <w:rsid w:val="007C11BE"/>
    <w:rsid w:val="007C1C99"/>
    <w:rsid w:val="007C26EE"/>
    <w:rsid w:val="007C2D1E"/>
    <w:rsid w:val="007C39BE"/>
    <w:rsid w:val="007C562E"/>
    <w:rsid w:val="007C576C"/>
    <w:rsid w:val="007C6EEC"/>
    <w:rsid w:val="007C70A0"/>
    <w:rsid w:val="007D04C3"/>
    <w:rsid w:val="007D0B69"/>
    <w:rsid w:val="007D1366"/>
    <w:rsid w:val="007D2CB9"/>
    <w:rsid w:val="007D4011"/>
    <w:rsid w:val="007D482C"/>
    <w:rsid w:val="007D5E66"/>
    <w:rsid w:val="007D7311"/>
    <w:rsid w:val="007D7B51"/>
    <w:rsid w:val="007E02CD"/>
    <w:rsid w:val="007E06B9"/>
    <w:rsid w:val="007E0D80"/>
    <w:rsid w:val="007E26B6"/>
    <w:rsid w:val="007E3484"/>
    <w:rsid w:val="007F0AA5"/>
    <w:rsid w:val="007F13CB"/>
    <w:rsid w:val="007F1531"/>
    <w:rsid w:val="007F29D7"/>
    <w:rsid w:val="007F3423"/>
    <w:rsid w:val="007F401C"/>
    <w:rsid w:val="007F6B31"/>
    <w:rsid w:val="007F6F38"/>
    <w:rsid w:val="008003FD"/>
    <w:rsid w:val="00801EFA"/>
    <w:rsid w:val="00802996"/>
    <w:rsid w:val="00802D56"/>
    <w:rsid w:val="00804EF9"/>
    <w:rsid w:val="00805087"/>
    <w:rsid w:val="00805DAE"/>
    <w:rsid w:val="008103B3"/>
    <w:rsid w:val="00812190"/>
    <w:rsid w:val="00813280"/>
    <w:rsid w:val="00813BFC"/>
    <w:rsid w:val="008146C8"/>
    <w:rsid w:val="0081517B"/>
    <w:rsid w:val="00816110"/>
    <w:rsid w:val="00817885"/>
    <w:rsid w:val="00817958"/>
    <w:rsid w:val="0082142D"/>
    <w:rsid w:val="0082233A"/>
    <w:rsid w:val="008230E8"/>
    <w:rsid w:val="00823A7C"/>
    <w:rsid w:val="00823ABE"/>
    <w:rsid w:val="008248A1"/>
    <w:rsid w:val="00825C4F"/>
    <w:rsid w:val="00825C7A"/>
    <w:rsid w:val="008271A8"/>
    <w:rsid w:val="008275F8"/>
    <w:rsid w:val="00827E11"/>
    <w:rsid w:val="00830FC7"/>
    <w:rsid w:val="00831C0A"/>
    <w:rsid w:val="0083266C"/>
    <w:rsid w:val="00832FC0"/>
    <w:rsid w:val="00833745"/>
    <w:rsid w:val="00835277"/>
    <w:rsid w:val="0083586A"/>
    <w:rsid w:val="0083726F"/>
    <w:rsid w:val="00837EB9"/>
    <w:rsid w:val="0084092D"/>
    <w:rsid w:val="008456EB"/>
    <w:rsid w:val="00847188"/>
    <w:rsid w:val="00847732"/>
    <w:rsid w:val="008514DB"/>
    <w:rsid w:val="00853F34"/>
    <w:rsid w:val="00854203"/>
    <w:rsid w:val="008544F7"/>
    <w:rsid w:val="00854B59"/>
    <w:rsid w:val="00854D89"/>
    <w:rsid w:val="00855F20"/>
    <w:rsid w:val="00857799"/>
    <w:rsid w:val="00860EB6"/>
    <w:rsid w:val="00861FCD"/>
    <w:rsid w:val="00862A6C"/>
    <w:rsid w:val="008637D2"/>
    <w:rsid w:val="008638CC"/>
    <w:rsid w:val="00864BAD"/>
    <w:rsid w:val="008659FB"/>
    <w:rsid w:val="0086749B"/>
    <w:rsid w:val="00870071"/>
    <w:rsid w:val="00872D24"/>
    <w:rsid w:val="00873B26"/>
    <w:rsid w:val="00874AFA"/>
    <w:rsid w:val="00874FA4"/>
    <w:rsid w:val="008757FC"/>
    <w:rsid w:val="00880409"/>
    <w:rsid w:val="008809F7"/>
    <w:rsid w:val="0088212C"/>
    <w:rsid w:val="00882131"/>
    <w:rsid w:val="00883F0A"/>
    <w:rsid w:val="00885DB1"/>
    <w:rsid w:val="008869E3"/>
    <w:rsid w:val="008875EB"/>
    <w:rsid w:val="00887A14"/>
    <w:rsid w:val="00890D34"/>
    <w:rsid w:val="00891808"/>
    <w:rsid w:val="00894614"/>
    <w:rsid w:val="00895BF9"/>
    <w:rsid w:val="00896834"/>
    <w:rsid w:val="00896BFA"/>
    <w:rsid w:val="00897129"/>
    <w:rsid w:val="00897E65"/>
    <w:rsid w:val="008A048B"/>
    <w:rsid w:val="008A0FA7"/>
    <w:rsid w:val="008A163F"/>
    <w:rsid w:val="008A1E8B"/>
    <w:rsid w:val="008A44F4"/>
    <w:rsid w:val="008A7783"/>
    <w:rsid w:val="008A7C3E"/>
    <w:rsid w:val="008B1371"/>
    <w:rsid w:val="008B410D"/>
    <w:rsid w:val="008B6731"/>
    <w:rsid w:val="008B7144"/>
    <w:rsid w:val="008B71C5"/>
    <w:rsid w:val="008C0F84"/>
    <w:rsid w:val="008C3D3C"/>
    <w:rsid w:val="008C5B1C"/>
    <w:rsid w:val="008D0B4B"/>
    <w:rsid w:val="008D3803"/>
    <w:rsid w:val="008D57F8"/>
    <w:rsid w:val="008D592D"/>
    <w:rsid w:val="008E1986"/>
    <w:rsid w:val="008E464C"/>
    <w:rsid w:val="008E724E"/>
    <w:rsid w:val="008E741E"/>
    <w:rsid w:val="008F0D00"/>
    <w:rsid w:val="008F1774"/>
    <w:rsid w:val="008F22DE"/>
    <w:rsid w:val="008F286B"/>
    <w:rsid w:val="008F3615"/>
    <w:rsid w:val="008F3F92"/>
    <w:rsid w:val="008F51F9"/>
    <w:rsid w:val="008F5F95"/>
    <w:rsid w:val="008F6D8D"/>
    <w:rsid w:val="008F79C4"/>
    <w:rsid w:val="00900F62"/>
    <w:rsid w:val="00901F09"/>
    <w:rsid w:val="00902DD5"/>
    <w:rsid w:val="009041FF"/>
    <w:rsid w:val="0090518E"/>
    <w:rsid w:val="009119FD"/>
    <w:rsid w:val="00911D2E"/>
    <w:rsid w:val="00914808"/>
    <w:rsid w:val="00914931"/>
    <w:rsid w:val="009157F6"/>
    <w:rsid w:val="009172C8"/>
    <w:rsid w:val="009227EF"/>
    <w:rsid w:val="00922833"/>
    <w:rsid w:val="00922BFC"/>
    <w:rsid w:val="00923605"/>
    <w:rsid w:val="00925BFA"/>
    <w:rsid w:val="009264D4"/>
    <w:rsid w:val="00927577"/>
    <w:rsid w:val="00927729"/>
    <w:rsid w:val="009300F9"/>
    <w:rsid w:val="009308B8"/>
    <w:rsid w:val="009329EC"/>
    <w:rsid w:val="009330D3"/>
    <w:rsid w:val="00933E6D"/>
    <w:rsid w:val="0093573C"/>
    <w:rsid w:val="00935897"/>
    <w:rsid w:val="00935976"/>
    <w:rsid w:val="00935DD9"/>
    <w:rsid w:val="00937BDE"/>
    <w:rsid w:val="00937F22"/>
    <w:rsid w:val="00940561"/>
    <w:rsid w:val="00940665"/>
    <w:rsid w:val="00944A76"/>
    <w:rsid w:val="00945722"/>
    <w:rsid w:val="00945959"/>
    <w:rsid w:val="00951313"/>
    <w:rsid w:val="00951D3C"/>
    <w:rsid w:val="0095269C"/>
    <w:rsid w:val="00952F49"/>
    <w:rsid w:val="00953CFB"/>
    <w:rsid w:val="00954E04"/>
    <w:rsid w:val="00957EF4"/>
    <w:rsid w:val="00960B10"/>
    <w:rsid w:val="00960B60"/>
    <w:rsid w:val="00961480"/>
    <w:rsid w:val="0096492B"/>
    <w:rsid w:val="00965D9A"/>
    <w:rsid w:val="00967B52"/>
    <w:rsid w:val="00970483"/>
    <w:rsid w:val="00973B1B"/>
    <w:rsid w:val="009751E4"/>
    <w:rsid w:val="0097593E"/>
    <w:rsid w:val="00976F10"/>
    <w:rsid w:val="00980FAE"/>
    <w:rsid w:val="009819BF"/>
    <w:rsid w:val="00981AB7"/>
    <w:rsid w:val="009825A5"/>
    <w:rsid w:val="00984442"/>
    <w:rsid w:val="00991970"/>
    <w:rsid w:val="00991B7E"/>
    <w:rsid w:val="0099220B"/>
    <w:rsid w:val="00993548"/>
    <w:rsid w:val="00994DD7"/>
    <w:rsid w:val="00995558"/>
    <w:rsid w:val="009958E6"/>
    <w:rsid w:val="00997117"/>
    <w:rsid w:val="009A045A"/>
    <w:rsid w:val="009A3068"/>
    <w:rsid w:val="009A3D14"/>
    <w:rsid w:val="009A4107"/>
    <w:rsid w:val="009A5158"/>
    <w:rsid w:val="009A682B"/>
    <w:rsid w:val="009B0C16"/>
    <w:rsid w:val="009B29A8"/>
    <w:rsid w:val="009B4D05"/>
    <w:rsid w:val="009B6137"/>
    <w:rsid w:val="009B6E5A"/>
    <w:rsid w:val="009B6FDE"/>
    <w:rsid w:val="009B7210"/>
    <w:rsid w:val="009B79D4"/>
    <w:rsid w:val="009B7D60"/>
    <w:rsid w:val="009B7EE0"/>
    <w:rsid w:val="009C0467"/>
    <w:rsid w:val="009C5432"/>
    <w:rsid w:val="009C5AC8"/>
    <w:rsid w:val="009C7275"/>
    <w:rsid w:val="009D1970"/>
    <w:rsid w:val="009D35BD"/>
    <w:rsid w:val="009D3F79"/>
    <w:rsid w:val="009D605D"/>
    <w:rsid w:val="009D63EF"/>
    <w:rsid w:val="009D6F01"/>
    <w:rsid w:val="009E2C49"/>
    <w:rsid w:val="009E3C7D"/>
    <w:rsid w:val="009E5F61"/>
    <w:rsid w:val="009E69E0"/>
    <w:rsid w:val="009E74BB"/>
    <w:rsid w:val="009E7A46"/>
    <w:rsid w:val="009F0274"/>
    <w:rsid w:val="009F2A47"/>
    <w:rsid w:val="009F48F1"/>
    <w:rsid w:val="009F4B03"/>
    <w:rsid w:val="009F582B"/>
    <w:rsid w:val="00A0041A"/>
    <w:rsid w:val="00A0134C"/>
    <w:rsid w:val="00A03ACE"/>
    <w:rsid w:val="00A063AC"/>
    <w:rsid w:val="00A067EA"/>
    <w:rsid w:val="00A06DED"/>
    <w:rsid w:val="00A0717D"/>
    <w:rsid w:val="00A07497"/>
    <w:rsid w:val="00A074BD"/>
    <w:rsid w:val="00A07714"/>
    <w:rsid w:val="00A077D4"/>
    <w:rsid w:val="00A07E5B"/>
    <w:rsid w:val="00A12227"/>
    <w:rsid w:val="00A12874"/>
    <w:rsid w:val="00A13921"/>
    <w:rsid w:val="00A14F0F"/>
    <w:rsid w:val="00A17010"/>
    <w:rsid w:val="00A23203"/>
    <w:rsid w:val="00A23464"/>
    <w:rsid w:val="00A25A51"/>
    <w:rsid w:val="00A27177"/>
    <w:rsid w:val="00A36580"/>
    <w:rsid w:val="00A401BD"/>
    <w:rsid w:val="00A4045B"/>
    <w:rsid w:val="00A40F0E"/>
    <w:rsid w:val="00A4181B"/>
    <w:rsid w:val="00A4418B"/>
    <w:rsid w:val="00A44B0C"/>
    <w:rsid w:val="00A45D4F"/>
    <w:rsid w:val="00A46C9D"/>
    <w:rsid w:val="00A46D9E"/>
    <w:rsid w:val="00A475F7"/>
    <w:rsid w:val="00A51C4A"/>
    <w:rsid w:val="00A51C6A"/>
    <w:rsid w:val="00A523C5"/>
    <w:rsid w:val="00A52A80"/>
    <w:rsid w:val="00A52CFC"/>
    <w:rsid w:val="00A54AF9"/>
    <w:rsid w:val="00A55174"/>
    <w:rsid w:val="00A567AB"/>
    <w:rsid w:val="00A57C5F"/>
    <w:rsid w:val="00A60A12"/>
    <w:rsid w:val="00A62355"/>
    <w:rsid w:val="00A62B36"/>
    <w:rsid w:val="00A62C89"/>
    <w:rsid w:val="00A62F92"/>
    <w:rsid w:val="00A64703"/>
    <w:rsid w:val="00A64A61"/>
    <w:rsid w:val="00A64B10"/>
    <w:rsid w:val="00A652BA"/>
    <w:rsid w:val="00A65950"/>
    <w:rsid w:val="00A65A73"/>
    <w:rsid w:val="00A71BEE"/>
    <w:rsid w:val="00A7281E"/>
    <w:rsid w:val="00A752AB"/>
    <w:rsid w:val="00A75D43"/>
    <w:rsid w:val="00A77335"/>
    <w:rsid w:val="00A81FE6"/>
    <w:rsid w:val="00A82CBA"/>
    <w:rsid w:val="00A8361F"/>
    <w:rsid w:val="00A83706"/>
    <w:rsid w:val="00A84FC2"/>
    <w:rsid w:val="00A87847"/>
    <w:rsid w:val="00A90CCF"/>
    <w:rsid w:val="00A916D0"/>
    <w:rsid w:val="00A93640"/>
    <w:rsid w:val="00A94277"/>
    <w:rsid w:val="00A976AB"/>
    <w:rsid w:val="00AA02AE"/>
    <w:rsid w:val="00AA2DB7"/>
    <w:rsid w:val="00AA2F1A"/>
    <w:rsid w:val="00AA318C"/>
    <w:rsid w:val="00AA58B8"/>
    <w:rsid w:val="00AA5DDE"/>
    <w:rsid w:val="00AB0362"/>
    <w:rsid w:val="00AB0BD8"/>
    <w:rsid w:val="00AB16E9"/>
    <w:rsid w:val="00AB1D15"/>
    <w:rsid w:val="00AB2B7B"/>
    <w:rsid w:val="00AB59C6"/>
    <w:rsid w:val="00AB644E"/>
    <w:rsid w:val="00AB733A"/>
    <w:rsid w:val="00AB76C3"/>
    <w:rsid w:val="00AB77E7"/>
    <w:rsid w:val="00AC057E"/>
    <w:rsid w:val="00AC0985"/>
    <w:rsid w:val="00AC0E02"/>
    <w:rsid w:val="00AC1139"/>
    <w:rsid w:val="00AC1939"/>
    <w:rsid w:val="00AC26FA"/>
    <w:rsid w:val="00AC289A"/>
    <w:rsid w:val="00AC362C"/>
    <w:rsid w:val="00AC66C8"/>
    <w:rsid w:val="00AC6B77"/>
    <w:rsid w:val="00AC6E4A"/>
    <w:rsid w:val="00AC7052"/>
    <w:rsid w:val="00AC7125"/>
    <w:rsid w:val="00AC759A"/>
    <w:rsid w:val="00AC7CF6"/>
    <w:rsid w:val="00AD12BB"/>
    <w:rsid w:val="00AD22A2"/>
    <w:rsid w:val="00AD244D"/>
    <w:rsid w:val="00AD255F"/>
    <w:rsid w:val="00AD5649"/>
    <w:rsid w:val="00AD6955"/>
    <w:rsid w:val="00AD6D20"/>
    <w:rsid w:val="00AE0417"/>
    <w:rsid w:val="00AE1001"/>
    <w:rsid w:val="00AE10E8"/>
    <w:rsid w:val="00AE1DB6"/>
    <w:rsid w:val="00AE230E"/>
    <w:rsid w:val="00AE3004"/>
    <w:rsid w:val="00AE36DB"/>
    <w:rsid w:val="00AE4A01"/>
    <w:rsid w:val="00AE5D98"/>
    <w:rsid w:val="00AE63F8"/>
    <w:rsid w:val="00AF080D"/>
    <w:rsid w:val="00AF12AE"/>
    <w:rsid w:val="00AF3A1E"/>
    <w:rsid w:val="00AF40AA"/>
    <w:rsid w:val="00AF4175"/>
    <w:rsid w:val="00AF68C2"/>
    <w:rsid w:val="00B00AAE"/>
    <w:rsid w:val="00B01030"/>
    <w:rsid w:val="00B01CFE"/>
    <w:rsid w:val="00B03400"/>
    <w:rsid w:val="00B03905"/>
    <w:rsid w:val="00B0450B"/>
    <w:rsid w:val="00B07BB8"/>
    <w:rsid w:val="00B149EA"/>
    <w:rsid w:val="00B15123"/>
    <w:rsid w:val="00B162B7"/>
    <w:rsid w:val="00B2123B"/>
    <w:rsid w:val="00B23E0D"/>
    <w:rsid w:val="00B244EC"/>
    <w:rsid w:val="00B24A2A"/>
    <w:rsid w:val="00B25494"/>
    <w:rsid w:val="00B301CB"/>
    <w:rsid w:val="00B306B9"/>
    <w:rsid w:val="00B322A1"/>
    <w:rsid w:val="00B32DF7"/>
    <w:rsid w:val="00B330FB"/>
    <w:rsid w:val="00B33481"/>
    <w:rsid w:val="00B34137"/>
    <w:rsid w:val="00B341B6"/>
    <w:rsid w:val="00B352CF"/>
    <w:rsid w:val="00B37BEF"/>
    <w:rsid w:val="00B41184"/>
    <w:rsid w:val="00B41EF3"/>
    <w:rsid w:val="00B42011"/>
    <w:rsid w:val="00B440F4"/>
    <w:rsid w:val="00B4418F"/>
    <w:rsid w:val="00B452C3"/>
    <w:rsid w:val="00B478DC"/>
    <w:rsid w:val="00B53A74"/>
    <w:rsid w:val="00B554FB"/>
    <w:rsid w:val="00B55DF1"/>
    <w:rsid w:val="00B5612D"/>
    <w:rsid w:val="00B5617C"/>
    <w:rsid w:val="00B568C0"/>
    <w:rsid w:val="00B573C8"/>
    <w:rsid w:val="00B604EF"/>
    <w:rsid w:val="00B6110F"/>
    <w:rsid w:val="00B6136E"/>
    <w:rsid w:val="00B6175B"/>
    <w:rsid w:val="00B678F8"/>
    <w:rsid w:val="00B70F38"/>
    <w:rsid w:val="00B71B87"/>
    <w:rsid w:val="00B7351A"/>
    <w:rsid w:val="00B74232"/>
    <w:rsid w:val="00B75B0A"/>
    <w:rsid w:val="00B80CEB"/>
    <w:rsid w:val="00B813DB"/>
    <w:rsid w:val="00B820CB"/>
    <w:rsid w:val="00B82A3F"/>
    <w:rsid w:val="00B83685"/>
    <w:rsid w:val="00B84C59"/>
    <w:rsid w:val="00B858C3"/>
    <w:rsid w:val="00B869B6"/>
    <w:rsid w:val="00B87513"/>
    <w:rsid w:val="00B876B2"/>
    <w:rsid w:val="00B9004D"/>
    <w:rsid w:val="00B91D1A"/>
    <w:rsid w:val="00B92242"/>
    <w:rsid w:val="00B94C4E"/>
    <w:rsid w:val="00B953D9"/>
    <w:rsid w:val="00B956CA"/>
    <w:rsid w:val="00B95E14"/>
    <w:rsid w:val="00B964C4"/>
    <w:rsid w:val="00B97685"/>
    <w:rsid w:val="00BA09AE"/>
    <w:rsid w:val="00BA1918"/>
    <w:rsid w:val="00BA1A7F"/>
    <w:rsid w:val="00BA2FE9"/>
    <w:rsid w:val="00BA3328"/>
    <w:rsid w:val="00BA5B29"/>
    <w:rsid w:val="00BA65A2"/>
    <w:rsid w:val="00BA70C0"/>
    <w:rsid w:val="00BA7D7C"/>
    <w:rsid w:val="00BB145D"/>
    <w:rsid w:val="00BB426A"/>
    <w:rsid w:val="00BB47B3"/>
    <w:rsid w:val="00BB511B"/>
    <w:rsid w:val="00BC07F3"/>
    <w:rsid w:val="00BC11C1"/>
    <w:rsid w:val="00BC1BB3"/>
    <w:rsid w:val="00BC3A80"/>
    <w:rsid w:val="00BC3E9D"/>
    <w:rsid w:val="00BC6167"/>
    <w:rsid w:val="00BC7CD8"/>
    <w:rsid w:val="00BC7EE9"/>
    <w:rsid w:val="00BD01C1"/>
    <w:rsid w:val="00BD0C78"/>
    <w:rsid w:val="00BD1E32"/>
    <w:rsid w:val="00BD21C5"/>
    <w:rsid w:val="00BD2761"/>
    <w:rsid w:val="00BD29C7"/>
    <w:rsid w:val="00BD34FD"/>
    <w:rsid w:val="00BD3D64"/>
    <w:rsid w:val="00BD58C7"/>
    <w:rsid w:val="00BD6F97"/>
    <w:rsid w:val="00BE1AD6"/>
    <w:rsid w:val="00BE3787"/>
    <w:rsid w:val="00BE3FD5"/>
    <w:rsid w:val="00BE4A58"/>
    <w:rsid w:val="00BE4EAF"/>
    <w:rsid w:val="00BE5B7B"/>
    <w:rsid w:val="00BE6369"/>
    <w:rsid w:val="00BE7B65"/>
    <w:rsid w:val="00BE7E70"/>
    <w:rsid w:val="00BF2E04"/>
    <w:rsid w:val="00BF3447"/>
    <w:rsid w:val="00BF75FC"/>
    <w:rsid w:val="00BF76AB"/>
    <w:rsid w:val="00BF7E15"/>
    <w:rsid w:val="00BF7F30"/>
    <w:rsid w:val="00C0043B"/>
    <w:rsid w:val="00C005FC"/>
    <w:rsid w:val="00C01CB2"/>
    <w:rsid w:val="00C03487"/>
    <w:rsid w:val="00C042BB"/>
    <w:rsid w:val="00C04EA8"/>
    <w:rsid w:val="00C06B76"/>
    <w:rsid w:val="00C06C17"/>
    <w:rsid w:val="00C06CF6"/>
    <w:rsid w:val="00C0790D"/>
    <w:rsid w:val="00C129D7"/>
    <w:rsid w:val="00C14C33"/>
    <w:rsid w:val="00C14C7C"/>
    <w:rsid w:val="00C1799C"/>
    <w:rsid w:val="00C17B50"/>
    <w:rsid w:val="00C2170A"/>
    <w:rsid w:val="00C22D72"/>
    <w:rsid w:val="00C24094"/>
    <w:rsid w:val="00C243AE"/>
    <w:rsid w:val="00C25433"/>
    <w:rsid w:val="00C25A9B"/>
    <w:rsid w:val="00C26E18"/>
    <w:rsid w:val="00C314A1"/>
    <w:rsid w:val="00C316FF"/>
    <w:rsid w:val="00C33499"/>
    <w:rsid w:val="00C36209"/>
    <w:rsid w:val="00C36FBF"/>
    <w:rsid w:val="00C370CB"/>
    <w:rsid w:val="00C4076C"/>
    <w:rsid w:val="00C416AD"/>
    <w:rsid w:val="00C4471C"/>
    <w:rsid w:val="00C45411"/>
    <w:rsid w:val="00C457F1"/>
    <w:rsid w:val="00C45C81"/>
    <w:rsid w:val="00C47864"/>
    <w:rsid w:val="00C51DEE"/>
    <w:rsid w:val="00C51E96"/>
    <w:rsid w:val="00C558B5"/>
    <w:rsid w:val="00C55AC1"/>
    <w:rsid w:val="00C563B7"/>
    <w:rsid w:val="00C56E4D"/>
    <w:rsid w:val="00C60CDC"/>
    <w:rsid w:val="00C60D8B"/>
    <w:rsid w:val="00C6155A"/>
    <w:rsid w:val="00C62E03"/>
    <w:rsid w:val="00C63140"/>
    <w:rsid w:val="00C643D4"/>
    <w:rsid w:val="00C64D08"/>
    <w:rsid w:val="00C66D69"/>
    <w:rsid w:val="00C67664"/>
    <w:rsid w:val="00C73E9F"/>
    <w:rsid w:val="00C7422C"/>
    <w:rsid w:val="00C74530"/>
    <w:rsid w:val="00C76E6B"/>
    <w:rsid w:val="00C76EA1"/>
    <w:rsid w:val="00C77BD1"/>
    <w:rsid w:val="00C80B4A"/>
    <w:rsid w:val="00C82598"/>
    <w:rsid w:val="00C82F6D"/>
    <w:rsid w:val="00C8724C"/>
    <w:rsid w:val="00C877D8"/>
    <w:rsid w:val="00C87F96"/>
    <w:rsid w:val="00C915C9"/>
    <w:rsid w:val="00C91B17"/>
    <w:rsid w:val="00C91E6A"/>
    <w:rsid w:val="00C92011"/>
    <w:rsid w:val="00C92C5A"/>
    <w:rsid w:val="00C946A2"/>
    <w:rsid w:val="00C94CE7"/>
    <w:rsid w:val="00C9508A"/>
    <w:rsid w:val="00C955D7"/>
    <w:rsid w:val="00CA130C"/>
    <w:rsid w:val="00CA178A"/>
    <w:rsid w:val="00CA3E0E"/>
    <w:rsid w:val="00CA4C35"/>
    <w:rsid w:val="00CA4D04"/>
    <w:rsid w:val="00CA6568"/>
    <w:rsid w:val="00CA6F64"/>
    <w:rsid w:val="00CB09E7"/>
    <w:rsid w:val="00CB2CAD"/>
    <w:rsid w:val="00CB3AAB"/>
    <w:rsid w:val="00CB552B"/>
    <w:rsid w:val="00CB7570"/>
    <w:rsid w:val="00CC03F1"/>
    <w:rsid w:val="00CC261A"/>
    <w:rsid w:val="00CC3D70"/>
    <w:rsid w:val="00CC60F7"/>
    <w:rsid w:val="00CC68F9"/>
    <w:rsid w:val="00CC7EC6"/>
    <w:rsid w:val="00CC7FA3"/>
    <w:rsid w:val="00CD1613"/>
    <w:rsid w:val="00CD2C84"/>
    <w:rsid w:val="00CD4CEE"/>
    <w:rsid w:val="00CD6A23"/>
    <w:rsid w:val="00CD6F50"/>
    <w:rsid w:val="00CD7566"/>
    <w:rsid w:val="00CE0731"/>
    <w:rsid w:val="00CE10F6"/>
    <w:rsid w:val="00CE131B"/>
    <w:rsid w:val="00CE3100"/>
    <w:rsid w:val="00CE4F99"/>
    <w:rsid w:val="00CE53FC"/>
    <w:rsid w:val="00CE5888"/>
    <w:rsid w:val="00CE5C30"/>
    <w:rsid w:val="00CE7436"/>
    <w:rsid w:val="00CE7F37"/>
    <w:rsid w:val="00CF0963"/>
    <w:rsid w:val="00CF13E4"/>
    <w:rsid w:val="00CF14F2"/>
    <w:rsid w:val="00CF171A"/>
    <w:rsid w:val="00CF4FCA"/>
    <w:rsid w:val="00CF4FD3"/>
    <w:rsid w:val="00CF527A"/>
    <w:rsid w:val="00CF543A"/>
    <w:rsid w:val="00CF675C"/>
    <w:rsid w:val="00D00B42"/>
    <w:rsid w:val="00D0237E"/>
    <w:rsid w:val="00D028C9"/>
    <w:rsid w:val="00D02E03"/>
    <w:rsid w:val="00D02FE3"/>
    <w:rsid w:val="00D05294"/>
    <w:rsid w:val="00D05860"/>
    <w:rsid w:val="00D05937"/>
    <w:rsid w:val="00D05B19"/>
    <w:rsid w:val="00D071FE"/>
    <w:rsid w:val="00D0744A"/>
    <w:rsid w:val="00D110D5"/>
    <w:rsid w:val="00D111C0"/>
    <w:rsid w:val="00D11E2E"/>
    <w:rsid w:val="00D14091"/>
    <w:rsid w:val="00D17C13"/>
    <w:rsid w:val="00D20140"/>
    <w:rsid w:val="00D20A4D"/>
    <w:rsid w:val="00D215B2"/>
    <w:rsid w:val="00D2195F"/>
    <w:rsid w:val="00D221E9"/>
    <w:rsid w:val="00D2383E"/>
    <w:rsid w:val="00D23D55"/>
    <w:rsid w:val="00D25272"/>
    <w:rsid w:val="00D26023"/>
    <w:rsid w:val="00D2718A"/>
    <w:rsid w:val="00D27894"/>
    <w:rsid w:val="00D27EE3"/>
    <w:rsid w:val="00D300AC"/>
    <w:rsid w:val="00D32799"/>
    <w:rsid w:val="00D331E4"/>
    <w:rsid w:val="00D339BA"/>
    <w:rsid w:val="00D37C87"/>
    <w:rsid w:val="00D40A23"/>
    <w:rsid w:val="00D42494"/>
    <w:rsid w:val="00D4259A"/>
    <w:rsid w:val="00D43838"/>
    <w:rsid w:val="00D43C43"/>
    <w:rsid w:val="00D43D2E"/>
    <w:rsid w:val="00D44995"/>
    <w:rsid w:val="00D455E5"/>
    <w:rsid w:val="00D52829"/>
    <w:rsid w:val="00D52E4D"/>
    <w:rsid w:val="00D547C6"/>
    <w:rsid w:val="00D5529B"/>
    <w:rsid w:val="00D57FE4"/>
    <w:rsid w:val="00D600B8"/>
    <w:rsid w:val="00D6100E"/>
    <w:rsid w:val="00D614EB"/>
    <w:rsid w:val="00D639F1"/>
    <w:rsid w:val="00D63FC6"/>
    <w:rsid w:val="00D6727A"/>
    <w:rsid w:val="00D679B2"/>
    <w:rsid w:val="00D67B8F"/>
    <w:rsid w:val="00D67F23"/>
    <w:rsid w:val="00D73DF2"/>
    <w:rsid w:val="00D8113E"/>
    <w:rsid w:val="00D8180F"/>
    <w:rsid w:val="00D82DCF"/>
    <w:rsid w:val="00D8467F"/>
    <w:rsid w:val="00D85475"/>
    <w:rsid w:val="00D865A2"/>
    <w:rsid w:val="00D87275"/>
    <w:rsid w:val="00D8787C"/>
    <w:rsid w:val="00D87ABE"/>
    <w:rsid w:val="00D90C39"/>
    <w:rsid w:val="00D91CB9"/>
    <w:rsid w:val="00D95738"/>
    <w:rsid w:val="00D97C79"/>
    <w:rsid w:val="00DA0227"/>
    <w:rsid w:val="00DA0883"/>
    <w:rsid w:val="00DA2072"/>
    <w:rsid w:val="00DA281F"/>
    <w:rsid w:val="00DA2974"/>
    <w:rsid w:val="00DA2B0A"/>
    <w:rsid w:val="00DA3408"/>
    <w:rsid w:val="00DA38BA"/>
    <w:rsid w:val="00DA396F"/>
    <w:rsid w:val="00DA4C33"/>
    <w:rsid w:val="00DA6820"/>
    <w:rsid w:val="00DA6F9B"/>
    <w:rsid w:val="00DB0066"/>
    <w:rsid w:val="00DB1C1E"/>
    <w:rsid w:val="00DB430E"/>
    <w:rsid w:val="00DB5EC7"/>
    <w:rsid w:val="00DB6101"/>
    <w:rsid w:val="00DB6268"/>
    <w:rsid w:val="00DB6A23"/>
    <w:rsid w:val="00DC04D2"/>
    <w:rsid w:val="00DC47E5"/>
    <w:rsid w:val="00DC5052"/>
    <w:rsid w:val="00DC6659"/>
    <w:rsid w:val="00DC772C"/>
    <w:rsid w:val="00DD4F73"/>
    <w:rsid w:val="00DE5269"/>
    <w:rsid w:val="00DE542F"/>
    <w:rsid w:val="00DE7742"/>
    <w:rsid w:val="00DF033A"/>
    <w:rsid w:val="00DF2532"/>
    <w:rsid w:val="00DF30B7"/>
    <w:rsid w:val="00DF4906"/>
    <w:rsid w:val="00DF5328"/>
    <w:rsid w:val="00DF5A11"/>
    <w:rsid w:val="00DF5AD7"/>
    <w:rsid w:val="00DF748C"/>
    <w:rsid w:val="00DF7B22"/>
    <w:rsid w:val="00E009BE"/>
    <w:rsid w:val="00E00D6D"/>
    <w:rsid w:val="00E01594"/>
    <w:rsid w:val="00E05299"/>
    <w:rsid w:val="00E053F2"/>
    <w:rsid w:val="00E0660D"/>
    <w:rsid w:val="00E132DA"/>
    <w:rsid w:val="00E133F9"/>
    <w:rsid w:val="00E141DE"/>
    <w:rsid w:val="00E14CEB"/>
    <w:rsid w:val="00E15589"/>
    <w:rsid w:val="00E16DB7"/>
    <w:rsid w:val="00E204E3"/>
    <w:rsid w:val="00E20F29"/>
    <w:rsid w:val="00E227A4"/>
    <w:rsid w:val="00E2287C"/>
    <w:rsid w:val="00E2427C"/>
    <w:rsid w:val="00E254E5"/>
    <w:rsid w:val="00E2616D"/>
    <w:rsid w:val="00E317CA"/>
    <w:rsid w:val="00E32EDB"/>
    <w:rsid w:val="00E33CD0"/>
    <w:rsid w:val="00E34C5B"/>
    <w:rsid w:val="00E36A3A"/>
    <w:rsid w:val="00E37957"/>
    <w:rsid w:val="00E41CD9"/>
    <w:rsid w:val="00E42DA8"/>
    <w:rsid w:val="00E45168"/>
    <w:rsid w:val="00E4790C"/>
    <w:rsid w:val="00E52F94"/>
    <w:rsid w:val="00E548AF"/>
    <w:rsid w:val="00E54B99"/>
    <w:rsid w:val="00E55906"/>
    <w:rsid w:val="00E5790F"/>
    <w:rsid w:val="00E61F92"/>
    <w:rsid w:val="00E6312A"/>
    <w:rsid w:val="00E63430"/>
    <w:rsid w:val="00E636C2"/>
    <w:rsid w:val="00E63D32"/>
    <w:rsid w:val="00E641A7"/>
    <w:rsid w:val="00E64C61"/>
    <w:rsid w:val="00E65137"/>
    <w:rsid w:val="00E6569C"/>
    <w:rsid w:val="00E6694F"/>
    <w:rsid w:val="00E70D4B"/>
    <w:rsid w:val="00E71129"/>
    <w:rsid w:val="00E726E1"/>
    <w:rsid w:val="00E731E9"/>
    <w:rsid w:val="00E74804"/>
    <w:rsid w:val="00E7526D"/>
    <w:rsid w:val="00E76E69"/>
    <w:rsid w:val="00E77D16"/>
    <w:rsid w:val="00E80A38"/>
    <w:rsid w:val="00E81205"/>
    <w:rsid w:val="00E8148F"/>
    <w:rsid w:val="00E82708"/>
    <w:rsid w:val="00E82FE6"/>
    <w:rsid w:val="00E83FAC"/>
    <w:rsid w:val="00E84578"/>
    <w:rsid w:val="00E85487"/>
    <w:rsid w:val="00E866B2"/>
    <w:rsid w:val="00E86741"/>
    <w:rsid w:val="00E87C05"/>
    <w:rsid w:val="00E87FFB"/>
    <w:rsid w:val="00E91A6A"/>
    <w:rsid w:val="00E940BE"/>
    <w:rsid w:val="00E943EC"/>
    <w:rsid w:val="00E968DA"/>
    <w:rsid w:val="00E97CB6"/>
    <w:rsid w:val="00EA04AC"/>
    <w:rsid w:val="00EA21F7"/>
    <w:rsid w:val="00EA346B"/>
    <w:rsid w:val="00EA365C"/>
    <w:rsid w:val="00EA638B"/>
    <w:rsid w:val="00EA64CB"/>
    <w:rsid w:val="00EA7E3D"/>
    <w:rsid w:val="00EB1A0B"/>
    <w:rsid w:val="00EB2226"/>
    <w:rsid w:val="00EB37E0"/>
    <w:rsid w:val="00EB57B1"/>
    <w:rsid w:val="00EB5966"/>
    <w:rsid w:val="00EB5D6A"/>
    <w:rsid w:val="00EB62BE"/>
    <w:rsid w:val="00EB6F00"/>
    <w:rsid w:val="00EC0511"/>
    <w:rsid w:val="00EC1BB3"/>
    <w:rsid w:val="00EC1EC4"/>
    <w:rsid w:val="00EC22CE"/>
    <w:rsid w:val="00EC340F"/>
    <w:rsid w:val="00EC3A5C"/>
    <w:rsid w:val="00EC45EA"/>
    <w:rsid w:val="00EC4776"/>
    <w:rsid w:val="00EC7E4D"/>
    <w:rsid w:val="00EC7F58"/>
    <w:rsid w:val="00ED108D"/>
    <w:rsid w:val="00ED16CC"/>
    <w:rsid w:val="00ED2DFD"/>
    <w:rsid w:val="00ED4961"/>
    <w:rsid w:val="00ED575B"/>
    <w:rsid w:val="00ED5CAA"/>
    <w:rsid w:val="00EE00CA"/>
    <w:rsid w:val="00EE26BF"/>
    <w:rsid w:val="00EE2CA3"/>
    <w:rsid w:val="00EE3B62"/>
    <w:rsid w:val="00EE5621"/>
    <w:rsid w:val="00EE5A73"/>
    <w:rsid w:val="00EE6FBF"/>
    <w:rsid w:val="00EE7EF2"/>
    <w:rsid w:val="00EF1602"/>
    <w:rsid w:val="00EF1CEC"/>
    <w:rsid w:val="00EF25A7"/>
    <w:rsid w:val="00EF44E2"/>
    <w:rsid w:val="00EF6794"/>
    <w:rsid w:val="00EF73A2"/>
    <w:rsid w:val="00EF7B7C"/>
    <w:rsid w:val="00F03FCF"/>
    <w:rsid w:val="00F0499E"/>
    <w:rsid w:val="00F077EE"/>
    <w:rsid w:val="00F122A9"/>
    <w:rsid w:val="00F132F1"/>
    <w:rsid w:val="00F13EA6"/>
    <w:rsid w:val="00F14C26"/>
    <w:rsid w:val="00F14E6C"/>
    <w:rsid w:val="00F171CE"/>
    <w:rsid w:val="00F17913"/>
    <w:rsid w:val="00F2042D"/>
    <w:rsid w:val="00F2165E"/>
    <w:rsid w:val="00F24C0F"/>
    <w:rsid w:val="00F24D85"/>
    <w:rsid w:val="00F25ABC"/>
    <w:rsid w:val="00F25B80"/>
    <w:rsid w:val="00F26008"/>
    <w:rsid w:val="00F30380"/>
    <w:rsid w:val="00F30434"/>
    <w:rsid w:val="00F33602"/>
    <w:rsid w:val="00F36460"/>
    <w:rsid w:val="00F374FB"/>
    <w:rsid w:val="00F41765"/>
    <w:rsid w:val="00F419C9"/>
    <w:rsid w:val="00F41B4C"/>
    <w:rsid w:val="00F436B7"/>
    <w:rsid w:val="00F44221"/>
    <w:rsid w:val="00F452E5"/>
    <w:rsid w:val="00F46E84"/>
    <w:rsid w:val="00F4706D"/>
    <w:rsid w:val="00F50872"/>
    <w:rsid w:val="00F518B3"/>
    <w:rsid w:val="00F5364F"/>
    <w:rsid w:val="00F53DBF"/>
    <w:rsid w:val="00F55209"/>
    <w:rsid w:val="00F56661"/>
    <w:rsid w:val="00F57E6E"/>
    <w:rsid w:val="00F6262A"/>
    <w:rsid w:val="00F62BEF"/>
    <w:rsid w:val="00F6335F"/>
    <w:rsid w:val="00F660CF"/>
    <w:rsid w:val="00F66B6B"/>
    <w:rsid w:val="00F66E6B"/>
    <w:rsid w:val="00F673C5"/>
    <w:rsid w:val="00F707EF"/>
    <w:rsid w:val="00F7258F"/>
    <w:rsid w:val="00F72FB0"/>
    <w:rsid w:val="00F750E5"/>
    <w:rsid w:val="00F7549A"/>
    <w:rsid w:val="00F8069E"/>
    <w:rsid w:val="00F809F6"/>
    <w:rsid w:val="00F820A7"/>
    <w:rsid w:val="00F8264E"/>
    <w:rsid w:val="00F83E2E"/>
    <w:rsid w:val="00F85862"/>
    <w:rsid w:val="00F861C6"/>
    <w:rsid w:val="00F9399C"/>
    <w:rsid w:val="00F9472E"/>
    <w:rsid w:val="00F94ED9"/>
    <w:rsid w:val="00F9580C"/>
    <w:rsid w:val="00FA0D7C"/>
    <w:rsid w:val="00FA2BF8"/>
    <w:rsid w:val="00FA47DA"/>
    <w:rsid w:val="00FA5588"/>
    <w:rsid w:val="00FA5ABE"/>
    <w:rsid w:val="00FA75CD"/>
    <w:rsid w:val="00FA7F4E"/>
    <w:rsid w:val="00FB1BB3"/>
    <w:rsid w:val="00FB5014"/>
    <w:rsid w:val="00FB51AB"/>
    <w:rsid w:val="00FB5CFA"/>
    <w:rsid w:val="00FB5EC0"/>
    <w:rsid w:val="00FB6A9F"/>
    <w:rsid w:val="00FB6CB3"/>
    <w:rsid w:val="00FB7203"/>
    <w:rsid w:val="00FB7CE3"/>
    <w:rsid w:val="00FC2994"/>
    <w:rsid w:val="00FC2C80"/>
    <w:rsid w:val="00FC2FD4"/>
    <w:rsid w:val="00FC34C5"/>
    <w:rsid w:val="00FC44B6"/>
    <w:rsid w:val="00FC617C"/>
    <w:rsid w:val="00FC7D0B"/>
    <w:rsid w:val="00FD0BAB"/>
    <w:rsid w:val="00FD0E97"/>
    <w:rsid w:val="00FD1167"/>
    <w:rsid w:val="00FD3414"/>
    <w:rsid w:val="00FD36C0"/>
    <w:rsid w:val="00FD40B9"/>
    <w:rsid w:val="00FD4937"/>
    <w:rsid w:val="00FD5C42"/>
    <w:rsid w:val="00FD6FFD"/>
    <w:rsid w:val="00FE011A"/>
    <w:rsid w:val="00FE4024"/>
    <w:rsid w:val="00FE509F"/>
    <w:rsid w:val="00FE5AFA"/>
    <w:rsid w:val="00FE5EA1"/>
    <w:rsid w:val="00FE5F25"/>
    <w:rsid w:val="00FE6E21"/>
    <w:rsid w:val="00FF0A4E"/>
    <w:rsid w:val="00FF1D8C"/>
    <w:rsid w:val="00FF3BDA"/>
    <w:rsid w:val="00FF6565"/>
    <w:rsid w:val="00FF6567"/>
    <w:rsid w:val="00FF749E"/>
    <w:rsid w:val="00FF767D"/>
    <w:rsid w:val="00FF77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A6EB3C"/>
  <w15:docId w15:val="{D1556163-5DF8-47AF-A744-485494649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5CAA"/>
    <w:pPr>
      <w:spacing w:line="360" w:lineRule="auto"/>
    </w:pPr>
    <w:rPr>
      <w:sz w:val="24"/>
      <w:szCs w:val="24"/>
      <w:lang w:val="en-US" w:eastAsia="en-US"/>
    </w:rPr>
  </w:style>
  <w:style w:type="paragraph" w:styleId="Heading1">
    <w:name w:val="heading 1"/>
    <w:aliases w:val="Heading 1b"/>
    <w:basedOn w:val="Normal"/>
    <w:next w:val="Normal"/>
    <w:link w:val="Heading1Char"/>
    <w:uiPriority w:val="9"/>
    <w:qFormat/>
    <w:rsid w:val="003B7112"/>
    <w:pPr>
      <w:numPr>
        <w:numId w:val="13"/>
      </w:numPr>
      <w:jc w:val="center"/>
      <w:outlineLvl w:val="0"/>
    </w:pPr>
    <w:rPr>
      <w:b/>
      <w:caps/>
      <w:sz w:val="28"/>
    </w:rPr>
  </w:style>
  <w:style w:type="paragraph" w:styleId="Heading2">
    <w:name w:val="heading 2"/>
    <w:basedOn w:val="Normal"/>
    <w:next w:val="Normal"/>
    <w:link w:val="Heading2Char"/>
    <w:uiPriority w:val="9"/>
    <w:qFormat/>
    <w:rsid w:val="00546D0B"/>
    <w:pPr>
      <w:numPr>
        <w:ilvl w:val="1"/>
        <w:numId w:val="13"/>
      </w:numPr>
      <w:jc w:val="both"/>
      <w:outlineLvl w:val="1"/>
    </w:pPr>
    <w:rPr>
      <w:b/>
    </w:rPr>
  </w:style>
  <w:style w:type="paragraph" w:styleId="Heading3">
    <w:name w:val="heading 3"/>
    <w:basedOn w:val="Heading2"/>
    <w:next w:val="Normal"/>
    <w:link w:val="Heading3Char"/>
    <w:uiPriority w:val="9"/>
    <w:unhideWhenUsed/>
    <w:qFormat/>
    <w:rsid w:val="00DC6659"/>
    <w:pPr>
      <w:numPr>
        <w:ilvl w:val="2"/>
      </w:numPr>
      <w:spacing w:before="120"/>
      <w:outlineLvl w:val="2"/>
    </w:pPr>
    <w:rPr>
      <w:b w:val="0"/>
      <w:bCs/>
    </w:rPr>
  </w:style>
  <w:style w:type="paragraph" w:styleId="Heading4">
    <w:name w:val="heading 4"/>
    <w:basedOn w:val="Normal"/>
    <w:next w:val="Normal"/>
    <w:link w:val="Heading4Char"/>
    <w:unhideWhenUsed/>
    <w:qFormat/>
    <w:rsid w:val="00E009BE"/>
    <w:pPr>
      <w:keepNext/>
      <w:keepLines/>
      <w:numPr>
        <w:ilvl w:val="3"/>
        <w:numId w:val="13"/>
      </w:numPr>
      <w:spacing w:before="40"/>
      <w:outlineLvl w:val="3"/>
    </w:pPr>
    <w:rPr>
      <w:rFonts w:eastAsiaTheme="majorEastAsia"/>
    </w:rPr>
  </w:style>
  <w:style w:type="paragraph" w:styleId="Heading5">
    <w:name w:val="heading 5"/>
    <w:basedOn w:val="Normal"/>
    <w:next w:val="Normal"/>
    <w:link w:val="Heading5Char"/>
    <w:qFormat/>
    <w:rsid w:val="00EA7E3D"/>
    <w:pPr>
      <w:keepNext/>
      <w:numPr>
        <w:ilvl w:val="4"/>
        <w:numId w:val="13"/>
      </w:numPr>
      <w:jc w:val="center"/>
      <w:outlineLvl w:val="4"/>
    </w:pPr>
    <w:rPr>
      <w:b/>
      <w:szCs w:val="20"/>
      <w:u w:val="single"/>
      <w:lang w:val="en-GB"/>
    </w:rPr>
  </w:style>
  <w:style w:type="paragraph" w:styleId="Heading6">
    <w:name w:val="heading 6"/>
    <w:basedOn w:val="Normal"/>
    <w:next w:val="Normal"/>
    <w:link w:val="Heading6Char"/>
    <w:semiHidden/>
    <w:unhideWhenUsed/>
    <w:qFormat/>
    <w:rsid w:val="001D4647"/>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1D4647"/>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1D4647"/>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AE4A01"/>
    <w:pPr>
      <w:numPr>
        <w:ilvl w:val="8"/>
        <w:numId w:val="13"/>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36090"/>
    <w:pPr>
      <w:spacing w:before="100" w:beforeAutospacing="1" w:after="100" w:afterAutospacing="1"/>
    </w:pPr>
  </w:style>
  <w:style w:type="character" w:customStyle="1" w:styleId="Heading5Char">
    <w:name w:val="Heading 5 Char"/>
    <w:link w:val="Heading5"/>
    <w:rsid w:val="00EA7E3D"/>
    <w:rPr>
      <w:b/>
      <w:sz w:val="24"/>
      <w:u w:val="single"/>
      <w:lang w:val="en-GB" w:eastAsia="en-US"/>
    </w:rPr>
  </w:style>
  <w:style w:type="paragraph" w:styleId="EndnoteText">
    <w:name w:val="endnote text"/>
    <w:basedOn w:val="Normal"/>
    <w:link w:val="EndnoteTextChar"/>
    <w:rsid w:val="00EA7E3D"/>
    <w:rPr>
      <w:szCs w:val="20"/>
    </w:rPr>
  </w:style>
  <w:style w:type="character" w:customStyle="1" w:styleId="EndnoteTextChar">
    <w:name w:val="Endnote Text Char"/>
    <w:link w:val="EndnoteText"/>
    <w:rsid w:val="00EA7E3D"/>
    <w:rPr>
      <w:sz w:val="24"/>
    </w:rPr>
  </w:style>
  <w:style w:type="paragraph" w:styleId="Title">
    <w:name w:val="Title"/>
    <w:basedOn w:val="Normal"/>
    <w:link w:val="TitleChar"/>
    <w:qFormat/>
    <w:rsid w:val="00EA7E3D"/>
    <w:pPr>
      <w:jc w:val="center"/>
    </w:pPr>
    <w:rPr>
      <w:sz w:val="28"/>
      <w:szCs w:val="28"/>
    </w:rPr>
  </w:style>
  <w:style w:type="character" w:customStyle="1" w:styleId="TitleChar">
    <w:name w:val="Title Char"/>
    <w:link w:val="Title"/>
    <w:rsid w:val="00EA7E3D"/>
    <w:rPr>
      <w:sz w:val="28"/>
      <w:szCs w:val="28"/>
    </w:rPr>
  </w:style>
  <w:style w:type="character" w:customStyle="1" w:styleId="apple-style-span">
    <w:name w:val="apple-style-span"/>
    <w:basedOn w:val="DefaultParagraphFont"/>
    <w:rsid w:val="00565D9E"/>
  </w:style>
  <w:style w:type="paragraph" w:styleId="ListParagraph">
    <w:name w:val="List Paragraph"/>
    <w:aliases w:val="kepala,heading 3"/>
    <w:basedOn w:val="Normal"/>
    <w:link w:val="ListParagraphChar"/>
    <w:uiPriority w:val="34"/>
    <w:qFormat/>
    <w:rsid w:val="00201ACF"/>
    <w:pPr>
      <w:ind w:left="720"/>
      <w:contextualSpacing/>
    </w:pPr>
    <w:rPr>
      <w:szCs w:val="20"/>
    </w:rPr>
  </w:style>
  <w:style w:type="character" w:customStyle="1" w:styleId="Heading2Char">
    <w:name w:val="Heading 2 Char"/>
    <w:link w:val="Heading2"/>
    <w:uiPriority w:val="9"/>
    <w:rsid w:val="00546D0B"/>
    <w:rPr>
      <w:b/>
      <w:sz w:val="24"/>
      <w:szCs w:val="24"/>
      <w:lang w:val="en-US" w:eastAsia="en-US"/>
    </w:rPr>
  </w:style>
  <w:style w:type="paragraph" w:styleId="Footer">
    <w:name w:val="footer"/>
    <w:basedOn w:val="Normal"/>
    <w:link w:val="FooterChar"/>
    <w:uiPriority w:val="99"/>
    <w:rsid w:val="00F13EA6"/>
    <w:pPr>
      <w:tabs>
        <w:tab w:val="center" w:pos="4320"/>
        <w:tab w:val="right" w:pos="8640"/>
      </w:tabs>
    </w:pPr>
  </w:style>
  <w:style w:type="character" w:styleId="PageNumber">
    <w:name w:val="page number"/>
    <w:basedOn w:val="DefaultParagraphFont"/>
    <w:rsid w:val="00F13EA6"/>
  </w:style>
  <w:style w:type="paragraph" w:styleId="Header">
    <w:name w:val="header"/>
    <w:basedOn w:val="Normal"/>
    <w:link w:val="HeaderChar"/>
    <w:uiPriority w:val="99"/>
    <w:rsid w:val="00F13EA6"/>
    <w:pPr>
      <w:tabs>
        <w:tab w:val="center" w:pos="4320"/>
        <w:tab w:val="right" w:pos="8640"/>
      </w:tabs>
    </w:pPr>
  </w:style>
  <w:style w:type="character" w:customStyle="1" w:styleId="Heading9Char">
    <w:name w:val="Heading 9 Char"/>
    <w:link w:val="Heading9"/>
    <w:uiPriority w:val="9"/>
    <w:rsid w:val="00AE4A01"/>
    <w:rPr>
      <w:rFonts w:ascii="Cambria" w:hAnsi="Cambria"/>
      <w:sz w:val="22"/>
      <w:szCs w:val="22"/>
      <w:lang w:val="en-US" w:eastAsia="en-US"/>
    </w:rPr>
  </w:style>
  <w:style w:type="character" w:styleId="Emphasis">
    <w:name w:val="Emphasis"/>
    <w:uiPriority w:val="20"/>
    <w:qFormat/>
    <w:rsid w:val="00E4790C"/>
    <w:rPr>
      <w:i/>
      <w:iCs/>
    </w:rPr>
  </w:style>
  <w:style w:type="character" w:styleId="Hyperlink">
    <w:name w:val="Hyperlink"/>
    <w:uiPriority w:val="99"/>
    <w:rsid w:val="00D600B8"/>
    <w:rPr>
      <w:color w:val="0000FF"/>
      <w:u w:val="single"/>
    </w:rPr>
  </w:style>
  <w:style w:type="paragraph" w:styleId="BalloonText">
    <w:name w:val="Balloon Text"/>
    <w:basedOn w:val="Normal"/>
    <w:link w:val="BalloonTextChar"/>
    <w:uiPriority w:val="99"/>
    <w:rsid w:val="00C005FC"/>
    <w:rPr>
      <w:rFonts w:ascii="Tahoma" w:hAnsi="Tahoma"/>
      <w:sz w:val="16"/>
      <w:szCs w:val="16"/>
    </w:rPr>
  </w:style>
  <w:style w:type="character" w:customStyle="1" w:styleId="BalloonTextChar">
    <w:name w:val="Balloon Text Char"/>
    <w:link w:val="BalloonText"/>
    <w:uiPriority w:val="99"/>
    <w:rsid w:val="00C005FC"/>
    <w:rPr>
      <w:rFonts w:ascii="Tahoma" w:hAnsi="Tahoma" w:cs="Tahoma"/>
      <w:sz w:val="16"/>
      <w:szCs w:val="16"/>
      <w:lang w:val="en-US" w:eastAsia="en-US"/>
    </w:rPr>
  </w:style>
  <w:style w:type="table" w:styleId="TableGrid">
    <w:name w:val="Table Grid"/>
    <w:basedOn w:val="TableNormal"/>
    <w:uiPriority w:val="39"/>
    <w:rsid w:val="000167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5F5E43"/>
    <w:rPr>
      <w:sz w:val="24"/>
      <w:szCs w:val="24"/>
      <w:lang w:val="en-US" w:eastAsia="en-US"/>
    </w:rPr>
  </w:style>
  <w:style w:type="character" w:customStyle="1" w:styleId="Heading1Char">
    <w:name w:val="Heading 1 Char"/>
    <w:aliases w:val="Heading 1b Char"/>
    <w:basedOn w:val="DefaultParagraphFont"/>
    <w:link w:val="Heading1"/>
    <w:uiPriority w:val="9"/>
    <w:rsid w:val="003B7112"/>
    <w:rPr>
      <w:b/>
      <w:caps/>
      <w:sz w:val="28"/>
      <w:szCs w:val="24"/>
      <w:lang w:val="en-US" w:eastAsia="en-US"/>
    </w:rPr>
  </w:style>
  <w:style w:type="paragraph" w:styleId="TOCHeading">
    <w:name w:val="TOC Heading"/>
    <w:basedOn w:val="Heading1"/>
    <w:next w:val="Normal"/>
    <w:uiPriority w:val="39"/>
    <w:unhideWhenUsed/>
    <w:qFormat/>
    <w:rsid w:val="00FF0A4E"/>
    <w:pPr>
      <w:keepNext/>
      <w:keepLines/>
      <w:spacing w:before="480" w:line="276" w:lineRule="auto"/>
      <w:jc w:val="left"/>
      <w:outlineLvl w:val="9"/>
    </w:pPr>
    <w:rPr>
      <w:rFonts w:asciiTheme="majorHAnsi" w:eastAsiaTheme="majorEastAsia" w:hAnsiTheme="majorHAnsi" w:cstheme="majorBidi"/>
      <w:bCs/>
      <w:caps w:val="0"/>
      <w:color w:val="365F91" w:themeColor="accent1" w:themeShade="BF"/>
      <w:szCs w:val="28"/>
      <w:lang w:eastAsia="ja-JP"/>
    </w:rPr>
  </w:style>
  <w:style w:type="paragraph" w:styleId="TOC1">
    <w:name w:val="toc 1"/>
    <w:basedOn w:val="Normal"/>
    <w:next w:val="Normal"/>
    <w:autoRedefine/>
    <w:uiPriority w:val="39"/>
    <w:rsid w:val="00686D49"/>
    <w:pPr>
      <w:tabs>
        <w:tab w:val="right" w:leader="dot" w:pos="8303"/>
      </w:tabs>
      <w:spacing w:before="120"/>
    </w:pPr>
    <w:rPr>
      <w:b/>
      <w:noProof/>
      <w:lang w:val="es-ES"/>
    </w:rPr>
  </w:style>
  <w:style w:type="paragraph" w:styleId="TOC2">
    <w:name w:val="toc 2"/>
    <w:basedOn w:val="Normal"/>
    <w:next w:val="Normal"/>
    <w:autoRedefine/>
    <w:uiPriority w:val="39"/>
    <w:unhideWhenUsed/>
    <w:rsid w:val="00546D0B"/>
    <w:pPr>
      <w:spacing w:before="120"/>
      <w:ind w:left="240"/>
    </w:pPr>
    <w:rPr>
      <w:rFonts w:asciiTheme="minorHAnsi" w:hAnsiTheme="minorHAnsi" w:cstheme="minorHAnsi"/>
      <w:b/>
      <w:bCs/>
      <w:sz w:val="22"/>
      <w:szCs w:val="22"/>
    </w:rPr>
  </w:style>
  <w:style w:type="character" w:customStyle="1" w:styleId="apple-converted-space">
    <w:name w:val="apple-converted-space"/>
    <w:basedOn w:val="DefaultParagraphFont"/>
    <w:rsid w:val="00647BB1"/>
  </w:style>
  <w:style w:type="character" w:customStyle="1" w:styleId="ListParagraphChar">
    <w:name w:val="List Paragraph Char"/>
    <w:aliases w:val="kepala Char,heading 3 Char"/>
    <w:link w:val="ListParagraph"/>
    <w:uiPriority w:val="34"/>
    <w:rsid w:val="00951D3C"/>
    <w:rPr>
      <w:sz w:val="24"/>
      <w:lang w:val="en-US" w:eastAsia="en-US"/>
    </w:rPr>
  </w:style>
  <w:style w:type="paragraph" w:styleId="Caption">
    <w:name w:val="caption"/>
    <w:basedOn w:val="Normal"/>
    <w:next w:val="Normal"/>
    <w:uiPriority w:val="35"/>
    <w:unhideWhenUsed/>
    <w:qFormat/>
    <w:rsid w:val="00B5612D"/>
    <w:pPr>
      <w:jc w:val="center"/>
    </w:pPr>
  </w:style>
  <w:style w:type="paragraph" w:customStyle="1" w:styleId="GAMBAR">
    <w:name w:val="GAMBAR"/>
    <w:basedOn w:val="Normal"/>
    <w:link w:val="GAMBARChar"/>
    <w:qFormat/>
    <w:rsid w:val="00496241"/>
    <w:pPr>
      <w:jc w:val="center"/>
    </w:pPr>
  </w:style>
  <w:style w:type="paragraph" w:customStyle="1" w:styleId="TABEL">
    <w:name w:val="TABEL"/>
    <w:basedOn w:val="Normal"/>
    <w:link w:val="TABELChar"/>
    <w:qFormat/>
    <w:rsid w:val="00496241"/>
    <w:pPr>
      <w:widowControl w:val="0"/>
      <w:autoSpaceDE w:val="0"/>
      <w:autoSpaceDN w:val="0"/>
      <w:adjustRightInd w:val="0"/>
    </w:pPr>
    <w:rPr>
      <w:bCs/>
    </w:rPr>
  </w:style>
  <w:style w:type="character" w:customStyle="1" w:styleId="GAMBARChar">
    <w:name w:val="GAMBAR Char"/>
    <w:basedOn w:val="DefaultParagraphFont"/>
    <w:link w:val="GAMBAR"/>
    <w:rsid w:val="00496241"/>
    <w:rPr>
      <w:sz w:val="24"/>
      <w:szCs w:val="24"/>
      <w:lang w:val="en-US" w:eastAsia="en-US"/>
    </w:rPr>
  </w:style>
  <w:style w:type="character" w:customStyle="1" w:styleId="Heading3Char">
    <w:name w:val="Heading 3 Char"/>
    <w:basedOn w:val="DefaultParagraphFont"/>
    <w:link w:val="Heading3"/>
    <w:uiPriority w:val="9"/>
    <w:rsid w:val="00DC6659"/>
    <w:rPr>
      <w:bCs/>
      <w:sz w:val="24"/>
      <w:szCs w:val="24"/>
      <w:lang w:val="en-US" w:eastAsia="en-US"/>
    </w:rPr>
  </w:style>
  <w:style w:type="character" w:customStyle="1" w:styleId="TABELChar">
    <w:name w:val="TABEL Char"/>
    <w:basedOn w:val="DefaultParagraphFont"/>
    <w:link w:val="TABEL"/>
    <w:rsid w:val="00496241"/>
    <w:rPr>
      <w:bCs/>
      <w:sz w:val="24"/>
      <w:szCs w:val="24"/>
      <w:lang w:val="en-US" w:eastAsia="en-US"/>
    </w:rPr>
  </w:style>
  <w:style w:type="paragraph" w:styleId="TableofFigures">
    <w:name w:val="table of figures"/>
    <w:basedOn w:val="Normal"/>
    <w:next w:val="Normal"/>
    <w:uiPriority w:val="99"/>
    <w:unhideWhenUsed/>
    <w:rsid w:val="00496241"/>
  </w:style>
  <w:style w:type="paragraph" w:styleId="NoSpacing">
    <w:name w:val="No Spacing"/>
    <w:link w:val="NoSpacingChar"/>
    <w:uiPriority w:val="1"/>
    <w:qFormat/>
    <w:rsid w:val="005C5FFA"/>
    <w:pPr>
      <w:jc w:val="both"/>
    </w:pPr>
    <w:rPr>
      <w:rFonts w:eastAsia="Calibri"/>
      <w:sz w:val="24"/>
      <w:szCs w:val="22"/>
      <w:lang w:val="en-US" w:eastAsia="en-US"/>
    </w:rPr>
  </w:style>
  <w:style w:type="character" w:customStyle="1" w:styleId="NoSpacingChar">
    <w:name w:val="No Spacing Char"/>
    <w:basedOn w:val="DefaultParagraphFont"/>
    <w:link w:val="NoSpacing"/>
    <w:uiPriority w:val="1"/>
    <w:rsid w:val="005C5FFA"/>
    <w:rPr>
      <w:rFonts w:eastAsia="Calibri"/>
      <w:sz w:val="24"/>
      <w:szCs w:val="22"/>
      <w:lang w:val="en-US" w:eastAsia="en-US"/>
    </w:rPr>
  </w:style>
  <w:style w:type="paragraph" w:customStyle="1" w:styleId="isi">
    <w:name w:val="isi"/>
    <w:basedOn w:val="ListParagraph"/>
    <w:qFormat/>
    <w:rsid w:val="00AB0362"/>
    <w:pPr>
      <w:ind w:left="0" w:firstLine="720"/>
      <w:jc w:val="both"/>
    </w:pPr>
    <w:rPr>
      <w:szCs w:val="24"/>
    </w:rPr>
  </w:style>
  <w:style w:type="paragraph" w:customStyle="1" w:styleId="gambar0">
    <w:name w:val="gambar"/>
    <w:basedOn w:val="ListParagraph"/>
    <w:qFormat/>
    <w:rsid w:val="00AB0362"/>
    <w:pPr>
      <w:ind w:left="360"/>
      <w:jc w:val="center"/>
    </w:pPr>
    <w:rPr>
      <w:b/>
      <w:szCs w:val="24"/>
    </w:rPr>
  </w:style>
  <w:style w:type="paragraph" w:customStyle="1" w:styleId="Default">
    <w:name w:val="Default"/>
    <w:rsid w:val="000B687C"/>
    <w:pPr>
      <w:autoSpaceDE w:val="0"/>
      <w:autoSpaceDN w:val="0"/>
      <w:adjustRightInd w:val="0"/>
    </w:pPr>
    <w:rPr>
      <w:color w:val="000000"/>
      <w:sz w:val="24"/>
      <w:szCs w:val="24"/>
      <w:lang w:val="en-US"/>
    </w:rPr>
  </w:style>
  <w:style w:type="paragraph" w:customStyle="1" w:styleId="papertitle">
    <w:name w:val="paper title"/>
    <w:rsid w:val="00E053F2"/>
    <w:pPr>
      <w:spacing w:after="120"/>
      <w:jc w:val="center"/>
    </w:pPr>
    <w:rPr>
      <w:rFonts w:eastAsia="MS Mincho"/>
      <w:noProof/>
      <w:sz w:val="48"/>
      <w:szCs w:val="48"/>
      <w:lang w:val="en-US" w:eastAsia="en-US"/>
    </w:rPr>
  </w:style>
  <w:style w:type="character" w:customStyle="1" w:styleId="HeaderChar">
    <w:name w:val="Header Char"/>
    <w:basedOn w:val="DefaultParagraphFont"/>
    <w:link w:val="Header"/>
    <w:uiPriority w:val="99"/>
    <w:rsid w:val="00EB2226"/>
    <w:rPr>
      <w:sz w:val="24"/>
      <w:szCs w:val="24"/>
      <w:lang w:val="en-US" w:eastAsia="en-US"/>
    </w:rPr>
  </w:style>
  <w:style w:type="paragraph" w:styleId="BodyText">
    <w:name w:val="Body Text"/>
    <w:basedOn w:val="Normal"/>
    <w:link w:val="BodyTextChar"/>
    <w:uiPriority w:val="99"/>
    <w:semiHidden/>
    <w:unhideWhenUsed/>
    <w:rsid w:val="00A976AB"/>
    <w:pPr>
      <w:spacing w:after="120" w:line="276" w:lineRule="auto"/>
    </w:pPr>
    <w:rPr>
      <w:rFonts w:ascii="Calibri" w:hAnsi="Calibri"/>
      <w:sz w:val="22"/>
      <w:szCs w:val="22"/>
      <w:lang w:val="id-ID" w:eastAsia="id-ID"/>
    </w:rPr>
  </w:style>
  <w:style w:type="character" w:customStyle="1" w:styleId="BodyTextChar">
    <w:name w:val="Body Text Char"/>
    <w:basedOn w:val="DefaultParagraphFont"/>
    <w:link w:val="BodyText"/>
    <w:uiPriority w:val="99"/>
    <w:semiHidden/>
    <w:rsid w:val="00A976AB"/>
    <w:rPr>
      <w:rFonts w:ascii="Calibri" w:hAnsi="Calibri"/>
      <w:sz w:val="22"/>
      <w:szCs w:val="22"/>
    </w:rPr>
  </w:style>
  <w:style w:type="character" w:customStyle="1" w:styleId="fontstyle01">
    <w:name w:val="fontstyle01"/>
    <w:basedOn w:val="DefaultParagraphFont"/>
    <w:rsid w:val="00257EBA"/>
    <w:rPr>
      <w:rFonts w:ascii="Times New Roman" w:hAnsi="Times New Roman" w:cs="Times New Roman" w:hint="default"/>
      <w:b w:val="0"/>
      <w:bCs w:val="0"/>
      <w:i w:val="0"/>
      <w:iCs w:val="0"/>
      <w:color w:val="000000"/>
      <w:sz w:val="24"/>
      <w:szCs w:val="24"/>
    </w:rPr>
  </w:style>
  <w:style w:type="character" w:styleId="UnresolvedMention">
    <w:name w:val="Unresolved Mention"/>
    <w:basedOn w:val="DefaultParagraphFont"/>
    <w:uiPriority w:val="99"/>
    <w:semiHidden/>
    <w:unhideWhenUsed/>
    <w:rsid w:val="006C18E8"/>
    <w:rPr>
      <w:color w:val="605E5C"/>
      <w:shd w:val="clear" w:color="auto" w:fill="E1DFDD"/>
    </w:rPr>
  </w:style>
  <w:style w:type="character" w:styleId="FollowedHyperlink">
    <w:name w:val="FollowedHyperlink"/>
    <w:basedOn w:val="DefaultParagraphFont"/>
    <w:semiHidden/>
    <w:unhideWhenUsed/>
    <w:rsid w:val="006C2AB5"/>
    <w:rPr>
      <w:color w:val="800080" w:themeColor="followedHyperlink"/>
      <w:u w:val="single"/>
    </w:rPr>
  </w:style>
  <w:style w:type="paragraph" w:styleId="TOC3">
    <w:name w:val="toc 3"/>
    <w:basedOn w:val="Normal"/>
    <w:next w:val="Normal"/>
    <w:autoRedefine/>
    <w:uiPriority w:val="39"/>
    <w:unhideWhenUsed/>
    <w:rsid w:val="006D0D1E"/>
    <w:pPr>
      <w:ind w:left="480"/>
    </w:pPr>
    <w:rPr>
      <w:rFonts w:asciiTheme="minorHAnsi" w:hAnsiTheme="minorHAnsi" w:cstheme="minorHAnsi"/>
      <w:sz w:val="20"/>
      <w:szCs w:val="20"/>
    </w:rPr>
  </w:style>
  <w:style w:type="paragraph" w:styleId="TOC4">
    <w:name w:val="toc 4"/>
    <w:basedOn w:val="Normal"/>
    <w:next w:val="Normal"/>
    <w:autoRedefine/>
    <w:unhideWhenUsed/>
    <w:rsid w:val="006D0D1E"/>
    <w:pPr>
      <w:ind w:left="720"/>
    </w:pPr>
    <w:rPr>
      <w:rFonts w:asciiTheme="minorHAnsi" w:hAnsiTheme="minorHAnsi" w:cstheme="minorHAnsi"/>
      <w:sz w:val="20"/>
      <w:szCs w:val="20"/>
    </w:rPr>
  </w:style>
  <w:style w:type="paragraph" w:styleId="TOC5">
    <w:name w:val="toc 5"/>
    <w:basedOn w:val="Normal"/>
    <w:next w:val="Normal"/>
    <w:autoRedefine/>
    <w:unhideWhenUsed/>
    <w:rsid w:val="006D0D1E"/>
    <w:pPr>
      <w:ind w:left="960"/>
    </w:pPr>
    <w:rPr>
      <w:rFonts w:asciiTheme="minorHAnsi" w:hAnsiTheme="minorHAnsi" w:cstheme="minorHAnsi"/>
      <w:sz w:val="20"/>
      <w:szCs w:val="20"/>
    </w:rPr>
  </w:style>
  <w:style w:type="paragraph" w:styleId="TOC6">
    <w:name w:val="toc 6"/>
    <w:basedOn w:val="Normal"/>
    <w:next w:val="Normal"/>
    <w:autoRedefine/>
    <w:unhideWhenUsed/>
    <w:rsid w:val="006D0D1E"/>
    <w:pPr>
      <w:ind w:left="1200"/>
    </w:pPr>
    <w:rPr>
      <w:rFonts w:asciiTheme="minorHAnsi" w:hAnsiTheme="minorHAnsi" w:cstheme="minorHAnsi"/>
      <w:sz w:val="20"/>
      <w:szCs w:val="20"/>
    </w:rPr>
  </w:style>
  <w:style w:type="paragraph" w:styleId="TOC7">
    <w:name w:val="toc 7"/>
    <w:basedOn w:val="Normal"/>
    <w:next w:val="Normal"/>
    <w:autoRedefine/>
    <w:unhideWhenUsed/>
    <w:rsid w:val="006D0D1E"/>
    <w:pPr>
      <w:ind w:left="1440"/>
    </w:pPr>
    <w:rPr>
      <w:rFonts w:asciiTheme="minorHAnsi" w:hAnsiTheme="minorHAnsi" w:cstheme="minorHAnsi"/>
      <w:sz w:val="20"/>
      <w:szCs w:val="20"/>
    </w:rPr>
  </w:style>
  <w:style w:type="paragraph" w:styleId="TOC8">
    <w:name w:val="toc 8"/>
    <w:basedOn w:val="Normal"/>
    <w:next w:val="Normal"/>
    <w:autoRedefine/>
    <w:unhideWhenUsed/>
    <w:rsid w:val="006D0D1E"/>
    <w:pPr>
      <w:ind w:left="1680"/>
    </w:pPr>
    <w:rPr>
      <w:rFonts w:asciiTheme="minorHAnsi" w:hAnsiTheme="minorHAnsi" w:cstheme="minorHAnsi"/>
      <w:sz w:val="20"/>
      <w:szCs w:val="20"/>
    </w:rPr>
  </w:style>
  <w:style w:type="paragraph" w:styleId="TOC9">
    <w:name w:val="toc 9"/>
    <w:basedOn w:val="Normal"/>
    <w:next w:val="Normal"/>
    <w:autoRedefine/>
    <w:unhideWhenUsed/>
    <w:rsid w:val="006D0D1E"/>
    <w:pPr>
      <w:ind w:left="1920"/>
    </w:pPr>
    <w:rPr>
      <w:rFonts w:asciiTheme="minorHAnsi" w:hAnsiTheme="minorHAnsi" w:cstheme="minorHAnsi"/>
      <w:sz w:val="20"/>
      <w:szCs w:val="20"/>
    </w:rPr>
  </w:style>
  <w:style w:type="character" w:styleId="Strong">
    <w:name w:val="Strong"/>
    <w:basedOn w:val="DefaultParagraphFont"/>
    <w:uiPriority w:val="22"/>
    <w:qFormat/>
    <w:rsid w:val="00C92011"/>
    <w:rPr>
      <w:b/>
      <w:bCs/>
    </w:rPr>
  </w:style>
  <w:style w:type="character" w:customStyle="1" w:styleId="fontstyle21">
    <w:name w:val="fontstyle21"/>
    <w:basedOn w:val="DefaultParagraphFont"/>
    <w:rsid w:val="006178A6"/>
    <w:rPr>
      <w:rFonts w:ascii="Times New Roman" w:hAnsi="Times New Roman" w:cs="Times New Roman" w:hint="default"/>
      <w:b w:val="0"/>
      <w:bCs w:val="0"/>
      <w:i/>
      <w:iCs/>
      <w:color w:val="000000"/>
      <w:sz w:val="24"/>
      <w:szCs w:val="24"/>
    </w:rPr>
  </w:style>
  <w:style w:type="paragraph" w:customStyle="1" w:styleId="Lampiran">
    <w:name w:val="Lampiran"/>
    <w:basedOn w:val="Normal"/>
    <w:link w:val="LampiranChar"/>
    <w:qFormat/>
    <w:rsid w:val="009958E6"/>
    <w:pPr>
      <w:contextualSpacing/>
      <w:jc w:val="center"/>
    </w:pPr>
    <w:rPr>
      <w:rFonts w:eastAsiaTheme="minorHAnsi"/>
      <w:b/>
      <w:sz w:val="36"/>
      <w:szCs w:val="28"/>
      <w:lang w:val="id-ID"/>
    </w:rPr>
  </w:style>
  <w:style w:type="character" w:customStyle="1" w:styleId="LampiranChar">
    <w:name w:val="Lampiran Char"/>
    <w:basedOn w:val="DefaultParagraphFont"/>
    <w:link w:val="Lampiran"/>
    <w:rsid w:val="009958E6"/>
    <w:rPr>
      <w:rFonts w:eastAsiaTheme="minorHAnsi"/>
      <w:b/>
      <w:sz w:val="36"/>
      <w:szCs w:val="28"/>
      <w:lang w:eastAsia="en-US"/>
    </w:rPr>
  </w:style>
  <w:style w:type="paragraph" w:customStyle="1" w:styleId="IsiTabel1">
    <w:name w:val="Isi Tabel 1"/>
    <w:basedOn w:val="Normal"/>
    <w:link w:val="IsiTabel1Char"/>
    <w:qFormat/>
    <w:rsid w:val="009958E6"/>
    <w:pPr>
      <w:tabs>
        <w:tab w:val="center" w:pos="1083"/>
      </w:tabs>
      <w:contextualSpacing/>
      <w:jc w:val="both"/>
    </w:pPr>
    <w:rPr>
      <w:rFonts w:eastAsiaTheme="minorHAnsi"/>
      <w:lang w:val="id-ID"/>
    </w:rPr>
  </w:style>
  <w:style w:type="character" w:customStyle="1" w:styleId="IsiTabel1Char">
    <w:name w:val="Isi Tabel 1 Char"/>
    <w:basedOn w:val="DefaultParagraphFont"/>
    <w:link w:val="IsiTabel1"/>
    <w:rsid w:val="009958E6"/>
    <w:rPr>
      <w:rFonts w:eastAsiaTheme="minorHAnsi"/>
      <w:sz w:val="24"/>
      <w:szCs w:val="24"/>
      <w:lang w:eastAsia="en-US"/>
    </w:rPr>
  </w:style>
  <w:style w:type="paragraph" w:customStyle="1" w:styleId="Headingsubsubsub">
    <w:name w:val="Heading sub sub sub"/>
    <w:basedOn w:val="Normal"/>
    <w:link w:val="HeadingsubsubsubChar"/>
    <w:rsid w:val="00BA2FE9"/>
    <w:pPr>
      <w:numPr>
        <w:ilvl w:val="3"/>
        <w:numId w:val="1"/>
      </w:numPr>
      <w:spacing w:before="120"/>
      <w:ind w:left="720"/>
    </w:pPr>
  </w:style>
  <w:style w:type="character" w:customStyle="1" w:styleId="HeadingsubsubsubChar">
    <w:name w:val="Heading sub sub sub Char"/>
    <w:basedOn w:val="Heading3Char"/>
    <w:link w:val="Headingsubsubsub"/>
    <w:rsid w:val="00BA2FE9"/>
    <w:rPr>
      <w:bCs w:val="0"/>
      <w:sz w:val="24"/>
      <w:szCs w:val="24"/>
      <w:lang w:val="en-US" w:eastAsia="en-US"/>
    </w:rPr>
  </w:style>
  <w:style w:type="paragraph" w:styleId="FootnoteText">
    <w:name w:val="footnote text"/>
    <w:basedOn w:val="Normal"/>
    <w:link w:val="FootnoteTextChar"/>
    <w:semiHidden/>
    <w:unhideWhenUsed/>
    <w:rsid w:val="00FF772B"/>
    <w:pPr>
      <w:spacing w:line="240" w:lineRule="auto"/>
    </w:pPr>
    <w:rPr>
      <w:sz w:val="20"/>
      <w:szCs w:val="20"/>
    </w:rPr>
  </w:style>
  <w:style w:type="character" w:customStyle="1" w:styleId="FootnoteTextChar">
    <w:name w:val="Footnote Text Char"/>
    <w:basedOn w:val="DefaultParagraphFont"/>
    <w:link w:val="FootnoteText"/>
    <w:semiHidden/>
    <w:rsid w:val="00FF772B"/>
    <w:rPr>
      <w:lang w:val="en-US" w:eastAsia="en-US"/>
    </w:rPr>
  </w:style>
  <w:style w:type="character" w:styleId="FootnoteReference">
    <w:name w:val="footnote reference"/>
    <w:basedOn w:val="DefaultParagraphFont"/>
    <w:semiHidden/>
    <w:unhideWhenUsed/>
    <w:rsid w:val="00FF772B"/>
    <w:rPr>
      <w:vertAlign w:val="superscript"/>
    </w:rPr>
  </w:style>
  <w:style w:type="character" w:styleId="CommentReference">
    <w:name w:val="annotation reference"/>
    <w:basedOn w:val="DefaultParagraphFont"/>
    <w:semiHidden/>
    <w:unhideWhenUsed/>
    <w:rsid w:val="007D1366"/>
    <w:rPr>
      <w:sz w:val="16"/>
      <w:szCs w:val="16"/>
    </w:rPr>
  </w:style>
  <w:style w:type="paragraph" w:styleId="CommentText">
    <w:name w:val="annotation text"/>
    <w:basedOn w:val="Normal"/>
    <w:link w:val="CommentTextChar"/>
    <w:semiHidden/>
    <w:unhideWhenUsed/>
    <w:rsid w:val="007D1366"/>
    <w:pPr>
      <w:spacing w:line="240" w:lineRule="auto"/>
    </w:pPr>
    <w:rPr>
      <w:sz w:val="20"/>
      <w:szCs w:val="20"/>
    </w:rPr>
  </w:style>
  <w:style w:type="character" w:customStyle="1" w:styleId="CommentTextChar">
    <w:name w:val="Comment Text Char"/>
    <w:basedOn w:val="DefaultParagraphFont"/>
    <w:link w:val="CommentText"/>
    <w:semiHidden/>
    <w:rsid w:val="007D1366"/>
    <w:rPr>
      <w:lang w:val="en-US" w:eastAsia="en-US"/>
    </w:rPr>
  </w:style>
  <w:style w:type="paragraph" w:styleId="CommentSubject">
    <w:name w:val="annotation subject"/>
    <w:basedOn w:val="CommentText"/>
    <w:next w:val="CommentText"/>
    <w:link w:val="CommentSubjectChar"/>
    <w:semiHidden/>
    <w:unhideWhenUsed/>
    <w:rsid w:val="007D1366"/>
    <w:rPr>
      <w:b/>
      <w:bCs/>
    </w:rPr>
  </w:style>
  <w:style w:type="character" w:customStyle="1" w:styleId="CommentSubjectChar">
    <w:name w:val="Comment Subject Char"/>
    <w:basedOn w:val="CommentTextChar"/>
    <w:link w:val="CommentSubject"/>
    <w:semiHidden/>
    <w:rsid w:val="007D1366"/>
    <w:rPr>
      <w:b/>
      <w:bCs/>
      <w:lang w:val="en-US" w:eastAsia="en-US"/>
    </w:rPr>
  </w:style>
  <w:style w:type="paragraph" w:styleId="Revision">
    <w:name w:val="Revision"/>
    <w:hidden/>
    <w:uiPriority w:val="99"/>
    <w:semiHidden/>
    <w:rsid w:val="007D1366"/>
    <w:rPr>
      <w:sz w:val="24"/>
      <w:szCs w:val="24"/>
      <w:lang w:val="en-US" w:eastAsia="en-US"/>
    </w:rPr>
  </w:style>
  <w:style w:type="paragraph" w:customStyle="1" w:styleId="HeaderLampiran">
    <w:name w:val="Header Lampiran"/>
    <w:basedOn w:val="Header"/>
    <w:link w:val="HeaderLampiranChar"/>
    <w:qFormat/>
    <w:rsid w:val="005D0FD1"/>
    <w:pPr>
      <w:tabs>
        <w:tab w:val="clear" w:pos="4320"/>
        <w:tab w:val="clear" w:pos="8640"/>
        <w:tab w:val="center" w:pos="4680"/>
        <w:tab w:val="right" w:pos="9360"/>
      </w:tabs>
      <w:spacing w:line="240" w:lineRule="auto"/>
      <w:contextualSpacing/>
      <w:jc w:val="both"/>
    </w:pPr>
    <w:rPr>
      <w:rFonts w:eastAsiaTheme="minorHAnsi"/>
      <w:b/>
      <w:szCs w:val="22"/>
    </w:rPr>
  </w:style>
  <w:style w:type="character" w:customStyle="1" w:styleId="HeaderLampiranChar">
    <w:name w:val="Header Lampiran Char"/>
    <w:basedOn w:val="HeaderChar"/>
    <w:link w:val="HeaderLampiran"/>
    <w:rsid w:val="005D0FD1"/>
    <w:rPr>
      <w:rFonts w:eastAsiaTheme="minorHAnsi"/>
      <w:b/>
      <w:sz w:val="24"/>
      <w:szCs w:val="22"/>
      <w:lang w:val="en-US" w:eastAsia="en-US"/>
    </w:rPr>
  </w:style>
  <w:style w:type="paragraph" w:customStyle="1" w:styleId="Coba">
    <w:name w:val="Coba"/>
    <w:basedOn w:val="Normal"/>
    <w:link w:val="CobaChar"/>
    <w:qFormat/>
    <w:rsid w:val="001F5F12"/>
    <w:pPr>
      <w:jc w:val="center"/>
    </w:pPr>
    <w:rPr>
      <w:b/>
      <w:sz w:val="28"/>
      <w:lang w:val="id-ID"/>
    </w:rPr>
  </w:style>
  <w:style w:type="character" w:customStyle="1" w:styleId="CobaChar">
    <w:name w:val="Coba Char"/>
    <w:basedOn w:val="DefaultParagraphFont"/>
    <w:link w:val="Coba"/>
    <w:rsid w:val="001F5F12"/>
    <w:rPr>
      <w:b/>
      <w:sz w:val="28"/>
      <w:szCs w:val="24"/>
      <w:lang w:eastAsia="en-US"/>
    </w:rPr>
  </w:style>
  <w:style w:type="character" w:customStyle="1" w:styleId="Heading4Char">
    <w:name w:val="Heading 4 Char"/>
    <w:basedOn w:val="DefaultParagraphFont"/>
    <w:link w:val="Heading4"/>
    <w:rsid w:val="00E009BE"/>
    <w:rPr>
      <w:rFonts w:eastAsiaTheme="majorEastAsia"/>
      <w:sz w:val="24"/>
      <w:szCs w:val="24"/>
      <w:lang w:val="en-US" w:eastAsia="en-US"/>
    </w:rPr>
  </w:style>
  <w:style w:type="character" w:customStyle="1" w:styleId="Heading6Char">
    <w:name w:val="Heading 6 Char"/>
    <w:basedOn w:val="DefaultParagraphFont"/>
    <w:link w:val="Heading6"/>
    <w:semiHidden/>
    <w:rsid w:val="001D4647"/>
    <w:rPr>
      <w:rFonts w:asciiTheme="majorHAnsi" w:eastAsiaTheme="majorEastAsia" w:hAnsiTheme="majorHAnsi" w:cstheme="majorBidi"/>
      <w:color w:val="243F60" w:themeColor="accent1" w:themeShade="7F"/>
      <w:sz w:val="24"/>
      <w:szCs w:val="24"/>
      <w:lang w:val="en-US" w:eastAsia="en-US"/>
    </w:rPr>
  </w:style>
  <w:style w:type="character" w:customStyle="1" w:styleId="Heading7Char">
    <w:name w:val="Heading 7 Char"/>
    <w:basedOn w:val="DefaultParagraphFont"/>
    <w:link w:val="Heading7"/>
    <w:semiHidden/>
    <w:rsid w:val="001D4647"/>
    <w:rPr>
      <w:rFonts w:asciiTheme="majorHAnsi" w:eastAsiaTheme="majorEastAsia" w:hAnsiTheme="majorHAnsi" w:cstheme="majorBidi"/>
      <w:i/>
      <w:iCs/>
      <w:color w:val="243F60" w:themeColor="accent1" w:themeShade="7F"/>
      <w:sz w:val="24"/>
      <w:szCs w:val="24"/>
      <w:lang w:val="en-US" w:eastAsia="en-US"/>
    </w:rPr>
  </w:style>
  <w:style w:type="character" w:customStyle="1" w:styleId="Heading8Char">
    <w:name w:val="Heading 8 Char"/>
    <w:basedOn w:val="DefaultParagraphFont"/>
    <w:link w:val="Heading8"/>
    <w:semiHidden/>
    <w:rsid w:val="001D4647"/>
    <w:rPr>
      <w:rFonts w:asciiTheme="majorHAnsi" w:eastAsiaTheme="majorEastAsia" w:hAnsiTheme="majorHAnsi" w:cstheme="majorBidi"/>
      <w:color w:val="272727" w:themeColor="text1" w:themeTint="D8"/>
      <w:sz w:val="21"/>
      <w:szCs w:val="2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814641">
      <w:bodyDiv w:val="1"/>
      <w:marLeft w:val="0"/>
      <w:marRight w:val="0"/>
      <w:marTop w:val="0"/>
      <w:marBottom w:val="0"/>
      <w:divBdr>
        <w:top w:val="none" w:sz="0" w:space="0" w:color="auto"/>
        <w:left w:val="none" w:sz="0" w:space="0" w:color="auto"/>
        <w:bottom w:val="none" w:sz="0" w:space="0" w:color="auto"/>
        <w:right w:val="none" w:sz="0" w:space="0" w:color="auto"/>
      </w:divBdr>
    </w:div>
    <w:div w:id="108820969">
      <w:bodyDiv w:val="1"/>
      <w:marLeft w:val="0"/>
      <w:marRight w:val="0"/>
      <w:marTop w:val="0"/>
      <w:marBottom w:val="0"/>
      <w:divBdr>
        <w:top w:val="none" w:sz="0" w:space="0" w:color="auto"/>
        <w:left w:val="none" w:sz="0" w:space="0" w:color="auto"/>
        <w:bottom w:val="none" w:sz="0" w:space="0" w:color="auto"/>
        <w:right w:val="none" w:sz="0" w:space="0" w:color="auto"/>
      </w:divBdr>
      <w:divsChild>
        <w:div w:id="57826344">
          <w:marLeft w:val="0"/>
          <w:marRight w:val="0"/>
          <w:marTop w:val="0"/>
          <w:marBottom w:val="0"/>
          <w:divBdr>
            <w:top w:val="none" w:sz="0" w:space="0" w:color="auto"/>
            <w:left w:val="none" w:sz="0" w:space="0" w:color="auto"/>
            <w:bottom w:val="none" w:sz="0" w:space="0" w:color="auto"/>
            <w:right w:val="none" w:sz="0" w:space="0" w:color="auto"/>
          </w:divBdr>
        </w:div>
        <w:div w:id="971835795">
          <w:marLeft w:val="0"/>
          <w:marRight w:val="0"/>
          <w:marTop w:val="0"/>
          <w:marBottom w:val="0"/>
          <w:divBdr>
            <w:top w:val="none" w:sz="0" w:space="0" w:color="auto"/>
            <w:left w:val="none" w:sz="0" w:space="0" w:color="auto"/>
            <w:bottom w:val="none" w:sz="0" w:space="0" w:color="auto"/>
            <w:right w:val="none" w:sz="0" w:space="0" w:color="auto"/>
          </w:divBdr>
        </w:div>
      </w:divsChild>
    </w:div>
    <w:div w:id="146745755">
      <w:bodyDiv w:val="1"/>
      <w:marLeft w:val="0"/>
      <w:marRight w:val="0"/>
      <w:marTop w:val="0"/>
      <w:marBottom w:val="0"/>
      <w:divBdr>
        <w:top w:val="none" w:sz="0" w:space="0" w:color="auto"/>
        <w:left w:val="none" w:sz="0" w:space="0" w:color="auto"/>
        <w:bottom w:val="none" w:sz="0" w:space="0" w:color="auto"/>
        <w:right w:val="none" w:sz="0" w:space="0" w:color="auto"/>
      </w:divBdr>
      <w:divsChild>
        <w:div w:id="257560645">
          <w:marLeft w:val="547"/>
          <w:marRight w:val="0"/>
          <w:marTop w:val="115"/>
          <w:marBottom w:val="0"/>
          <w:divBdr>
            <w:top w:val="none" w:sz="0" w:space="0" w:color="auto"/>
            <w:left w:val="none" w:sz="0" w:space="0" w:color="auto"/>
            <w:bottom w:val="none" w:sz="0" w:space="0" w:color="auto"/>
            <w:right w:val="none" w:sz="0" w:space="0" w:color="auto"/>
          </w:divBdr>
        </w:div>
        <w:div w:id="1805583437">
          <w:marLeft w:val="547"/>
          <w:marRight w:val="0"/>
          <w:marTop w:val="115"/>
          <w:marBottom w:val="0"/>
          <w:divBdr>
            <w:top w:val="none" w:sz="0" w:space="0" w:color="auto"/>
            <w:left w:val="none" w:sz="0" w:space="0" w:color="auto"/>
            <w:bottom w:val="none" w:sz="0" w:space="0" w:color="auto"/>
            <w:right w:val="none" w:sz="0" w:space="0" w:color="auto"/>
          </w:divBdr>
        </w:div>
      </w:divsChild>
    </w:div>
    <w:div w:id="194932541">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371997086">
      <w:bodyDiv w:val="1"/>
      <w:marLeft w:val="0"/>
      <w:marRight w:val="0"/>
      <w:marTop w:val="0"/>
      <w:marBottom w:val="0"/>
      <w:divBdr>
        <w:top w:val="none" w:sz="0" w:space="0" w:color="auto"/>
        <w:left w:val="none" w:sz="0" w:space="0" w:color="auto"/>
        <w:bottom w:val="none" w:sz="0" w:space="0" w:color="auto"/>
        <w:right w:val="none" w:sz="0" w:space="0" w:color="auto"/>
      </w:divBdr>
    </w:div>
    <w:div w:id="387148653">
      <w:bodyDiv w:val="1"/>
      <w:marLeft w:val="0"/>
      <w:marRight w:val="0"/>
      <w:marTop w:val="0"/>
      <w:marBottom w:val="0"/>
      <w:divBdr>
        <w:top w:val="none" w:sz="0" w:space="0" w:color="auto"/>
        <w:left w:val="none" w:sz="0" w:space="0" w:color="auto"/>
        <w:bottom w:val="none" w:sz="0" w:space="0" w:color="auto"/>
        <w:right w:val="none" w:sz="0" w:space="0" w:color="auto"/>
      </w:divBdr>
    </w:div>
    <w:div w:id="392313407">
      <w:bodyDiv w:val="1"/>
      <w:marLeft w:val="0"/>
      <w:marRight w:val="0"/>
      <w:marTop w:val="0"/>
      <w:marBottom w:val="0"/>
      <w:divBdr>
        <w:top w:val="none" w:sz="0" w:space="0" w:color="auto"/>
        <w:left w:val="none" w:sz="0" w:space="0" w:color="auto"/>
        <w:bottom w:val="none" w:sz="0" w:space="0" w:color="auto"/>
        <w:right w:val="none" w:sz="0" w:space="0" w:color="auto"/>
      </w:divBdr>
      <w:divsChild>
        <w:div w:id="1002732630">
          <w:marLeft w:val="547"/>
          <w:marRight w:val="0"/>
          <w:marTop w:val="154"/>
          <w:marBottom w:val="0"/>
          <w:divBdr>
            <w:top w:val="none" w:sz="0" w:space="0" w:color="auto"/>
            <w:left w:val="none" w:sz="0" w:space="0" w:color="auto"/>
            <w:bottom w:val="none" w:sz="0" w:space="0" w:color="auto"/>
            <w:right w:val="none" w:sz="0" w:space="0" w:color="auto"/>
          </w:divBdr>
        </w:div>
        <w:div w:id="1996299466">
          <w:marLeft w:val="547"/>
          <w:marRight w:val="0"/>
          <w:marTop w:val="154"/>
          <w:marBottom w:val="0"/>
          <w:divBdr>
            <w:top w:val="none" w:sz="0" w:space="0" w:color="auto"/>
            <w:left w:val="none" w:sz="0" w:space="0" w:color="auto"/>
            <w:bottom w:val="none" w:sz="0" w:space="0" w:color="auto"/>
            <w:right w:val="none" w:sz="0" w:space="0" w:color="auto"/>
          </w:divBdr>
        </w:div>
      </w:divsChild>
    </w:div>
    <w:div w:id="532034383">
      <w:bodyDiv w:val="1"/>
      <w:marLeft w:val="0"/>
      <w:marRight w:val="0"/>
      <w:marTop w:val="0"/>
      <w:marBottom w:val="0"/>
      <w:divBdr>
        <w:top w:val="none" w:sz="0" w:space="0" w:color="auto"/>
        <w:left w:val="none" w:sz="0" w:space="0" w:color="auto"/>
        <w:bottom w:val="none" w:sz="0" w:space="0" w:color="auto"/>
        <w:right w:val="none" w:sz="0" w:space="0" w:color="auto"/>
      </w:divBdr>
    </w:div>
    <w:div w:id="571357041">
      <w:bodyDiv w:val="1"/>
      <w:marLeft w:val="0"/>
      <w:marRight w:val="0"/>
      <w:marTop w:val="0"/>
      <w:marBottom w:val="0"/>
      <w:divBdr>
        <w:top w:val="none" w:sz="0" w:space="0" w:color="auto"/>
        <w:left w:val="none" w:sz="0" w:space="0" w:color="auto"/>
        <w:bottom w:val="none" w:sz="0" w:space="0" w:color="auto"/>
        <w:right w:val="none" w:sz="0" w:space="0" w:color="auto"/>
      </w:divBdr>
    </w:div>
    <w:div w:id="616915880">
      <w:bodyDiv w:val="1"/>
      <w:marLeft w:val="0"/>
      <w:marRight w:val="0"/>
      <w:marTop w:val="0"/>
      <w:marBottom w:val="0"/>
      <w:divBdr>
        <w:top w:val="none" w:sz="0" w:space="0" w:color="auto"/>
        <w:left w:val="none" w:sz="0" w:space="0" w:color="auto"/>
        <w:bottom w:val="none" w:sz="0" w:space="0" w:color="auto"/>
        <w:right w:val="none" w:sz="0" w:space="0" w:color="auto"/>
      </w:divBdr>
    </w:div>
    <w:div w:id="659117765">
      <w:bodyDiv w:val="1"/>
      <w:marLeft w:val="0"/>
      <w:marRight w:val="0"/>
      <w:marTop w:val="0"/>
      <w:marBottom w:val="0"/>
      <w:divBdr>
        <w:top w:val="none" w:sz="0" w:space="0" w:color="auto"/>
        <w:left w:val="none" w:sz="0" w:space="0" w:color="auto"/>
        <w:bottom w:val="none" w:sz="0" w:space="0" w:color="auto"/>
        <w:right w:val="none" w:sz="0" w:space="0" w:color="auto"/>
      </w:divBdr>
    </w:div>
    <w:div w:id="660697510">
      <w:bodyDiv w:val="1"/>
      <w:marLeft w:val="0"/>
      <w:marRight w:val="0"/>
      <w:marTop w:val="0"/>
      <w:marBottom w:val="0"/>
      <w:divBdr>
        <w:top w:val="none" w:sz="0" w:space="0" w:color="auto"/>
        <w:left w:val="none" w:sz="0" w:space="0" w:color="auto"/>
        <w:bottom w:val="none" w:sz="0" w:space="0" w:color="auto"/>
        <w:right w:val="none" w:sz="0" w:space="0" w:color="auto"/>
      </w:divBdr>
    </w:div>
    <w:div w:id="677274429">
      <w:bodyDiv w:val="1"/>
      <w:marLeft w:val="0"/>
      <w:marRight w:val="0"/>
      <w:marTop w:val="0"/>
      <w:marBottom w:val="0"/>
      <w:divBdr>
        <w:top w:val="none" w:sz="0" w:space="0" w:color="auto"/>
        <w:left w:val="none" w:sz="0" w:space="0" w:color="auto"/>
        <w:bottom w:val="none" w:sz="0" w:space="0" w:color="auto"/>
        <w:right w:val="none" w:sz="0" w:space="0" w:color="auto"/>
      </w:divBdr>
    </w:div>
    <w:div w:id="685206240">
      <w:bodyDiv w:val="1"/>
      <w:marLeft w:val="0"/>
      <w:marRight w:val="0"/>
      <w:marTop w:val="0"/>
      <w:marBottom w:val="0"/>
      <w:divBdr>
        <w:top w:val="none" w:sz="0" w:space="0" w:color="auto"/>
        <w:left w:val="none" w:sz="0" w:space="0" w:color="auto"/>
        <w:bottom w:val="none" w:sz="0" w:space="0" w:color="auto"/>
        <w:right w:val="none" w:sz="0" w:space="0" w:color="auto"/>
      </w:divBdr>
    </w:div>
    <w:div w:id="713969633">
      <w:bodyDiv w:val="1"/>
      <w:marLeft w:val="0"/>
      <w:marRight w:val="0"/>
      <w:marTop w:val="0"/>
      <w:marBottom w:val="0"/>
      <w:divBdr>
        <w:top w:val="none" w:sz="0" w:space="0" w:color="auto"/>
        <w:left w:val="none" w:sz="0" w:space="0" w:color="auto"/>
        <w:bottom w:val="none" w:sz="0" w:space="0" w:color="auto"/>
        <w:right w:val="none" w:sz="0" w:space="0" w:color="auto"/>
      </w:divBdr>
    </w:div>
    <w:div w:id="768282671">
      <w:bodyDiv w:val="1"/>
      <w:marLeft w:val="0"/>
      <w:marRight w:val="0"/>
      <w:marTop w:val="0"/>
      <w:marBottom w:val="0"/>
      <w:divBdr>
        <w:top w:val="none" w:sz="0" w:space="0" w:color="auto"/>
        <w:left w:val="none" w:sz="0" w:space="0" w:color="auto"/>
        <w:bottom w:val="none" w:sz="0" w:space="0" w:color="auto"/>
        <w:right w:val="none" w:sz="0" w:space="0" w:color="auto"/>
      </w:divBdr>
      <w:divsChild>
        <w:div w:id="708341595">
          <w:marLeft w:val="0"/>
          <w:marRight w:val="0"/>
          <w:marTop w:val="0"/>
          <w:marBottom w:val="0"/>
          <w:divBdr>
            <w:top w:val="none" w:sz="0" w:space="0" w:color="auto"/>
            <w:left w:val="none" w:sz="0" w:space="0" w:color="auto"/>
            <w:bottom w:val="none" w:sz="0" w:space="0" w:color="auto"/>
            <w:right w:val="none" w:sz="0" w:space="0" w:color="auto"/>
          </w:divBdr>
          <w:divsChild>
            <w:div w:id="54939834">
              <w:marLeft w:val="0"/>
              <w:marRight w:val="0"/>
              <w:marTop w:val="0"/>
              <w:marBottom w:val="0"/>
              <w:divBdr>
                <w:top w:val="none" w:sz="0" w:space="0" w:color="auto"/>
                <w:left w:val="none" w:sz="0" w:space="0" w:color="auto"/>
                <w:bottom w:val="none" w:sz="0" w:space="0" w:color="auto"/>
                <w:right w:val="none" w:sz="0" w:space="0" w:color="auto"/>
              </w:divBdr>
            </w:div>
            <w:div w:id="526456468">
              <w:marLeft w:val="0"/>
              <w:marRight w:val="0"/>
              <w:marTop w:val="0"/>
              <w:marBottom w:val="0"/>
              <w:divBdr>
                <w:top w:val="none" w:sz="0" w:space="0" w:color="auto"/>
                <w:left w:val="none" w:sz="0" w:space="0" w:color="auto"/>
                <w:bottom w:val="none" w:sz="0" w:space="0" w:color="auto"/>
                <w:right w:val="none" w:sz="0" w:space="0" w:color="auto"/>
              </w:divBdr>
            </w:div>
            <w:div w:id="1034308289">
              <w:marLeft w:val="0"/>
              <w:marRight w:val="0"/>
              <w:marTop w:val="0"/>
              <w:marBottom w:val="0"/>
              <w:divBdr>
                <w:top w:val="none" w:sz="0" w:space="0" w:color="auto"/>
                <w:left w:val="none" w:sz="0" w:space="0" w:color="auto"/>
                <w:bottom w:val="none" w:sz="0" w:space="0" w:color="auto"/>
                <w:right w:val="none" w:sz="0" w:space="0" w:color="auto"/>
              </w:divBdr>
            </w:div>
            <w:div w:id="1633244895">
              <w:marLeft w:val="0"/>
              <w:marRight w:val="0"/>
              <w:marTop w:val="0"/>
              <w:marBottom w:val="0"/>
              <w:divBdr>
                <w:top w:val="none" w:sz="0" w:space="0" w:color="auto"/>
                <w:left w:val="none" w:sz="0" w:space="0" w:color="auto"/>
                <w:bottom w:val="none" w:sz="0" w:space="0" w:color="auto"/>
                <w:right w:val="none" w:sz="0" w:space="0" w:color="auto"/>
              </w:divBdr>
            </w:div>
            <w:div w:id="1307786179">
              <w:marLeft w:val="0"/>
              <w:marRight w:val="0"/>
              <w:marTop w:val="0"/>
              <w:marBottom w:val="0"/>
              <w:divBdr>
                <w:top w:val="none" w:sz="0" w:space="0" w:color="auto"/>
                <w:left w:val="none" w:sz="0" w:space="0" w:color="auto"/>
                <w:bottom w:val="none" w:sz="0" w:space="0" w:color="auto"/>
                <w:right w:val="none" w:sz="0" w:space="0" w:color="auto"/>
              </w:divBdr>
            </w:div>
            <w:div w:id="1028724690">
              <w:marLeft w:val="0"/>
              <w:marRight w:val="0"/>
              <w:marTop w:val="0"/>
              <w:marBottom w:val="0"/>
              <w:divBdr>
                <w:top w:val="none" w:sz="0" w:space="0" w:color="auto"/>
                <w:left w:val="none" w:sz="0" w:space="0" w:color="auto"/>
                <w:bottom w:val="none" w:sz="0" w:space="0" w:color="auto"/>
                <w:right w:val="none" w:sz="0" w:space="0" w:color="auto"/>
              </w:divBdr>
            </w:div>
            <w:div w:id="1647274742">
              <w:marLeft w:val="0"/>
              <w:marRight w:val="0"/>
              <w:marTop w:val="0"/>
              <w:marBottom w:val="0"/>
              <w:divBdr>
                <w:top w:val="none" w:sz="0" w:space="0" w:color="auto"/>
                <w:left w:val="none" w:sz="0" w:space="0" w:color="auto"/>
                <w:bottom w:val="none" w:sz="0" w:space="0" w:color="auto"/>
                <w:right w:val="none" w:sz="0" w:space="0" w:color="auto"/>
              </w:divBdr>
            </w:div>
            <w:div w:id="2042893750">
              <w:marLeft w:val="0"/>
              <w:marRight w:val="0"/>
              <w:marTop w:val="0"/>
              <w:marBottom w:val="0"/>
              <w:divBdr>
                <w:top w:val="none" w:sz="0" w:space="0" w:color="auto"/>
                <w:left w:val="none" w:sz="0" w:space="0" w:color="auto"/>
                <w:bottom w:val="none" w:sz="0" w:space="0" w:color="auto"/>
                <w:right w:val="none" w:sz="0" w:space="0" w:color="auto"/>
              </w:divBdr>
            </w:div>
            <w:div w:id="2102798039">
              <w:marLeft w:val="0"/>
              <w:marRight w:val="0"/>
              <w:marTop w:val="0"/>
              <w:marBottom w:val="0"/>
              <w:divBdr>
                <w:top w:val="none" w:sz="0" w:space="0" w:color="auto"/>
                <w:left w:val="none" w:sz="0" w:space="0" w:color="auto"/>
                <w:bottom w:val="none" w:sz="0" w:space="0" w:color="auto"/>
                <w:right w:val="none" w:sz="0" w:space="0" w:color="auto"/>
              </w:divBdr>
            </w:div>
            <w:div w:id="273170176">
              <w:marLeft w:val="0"/>
              <w:marRight w:val="0"/>
              <w:marTop w:val="0"/>
              <w:marBottom w:val="0"/>
              <w:divBdr>
                <w:top w:val="none" w:sz="0" w:space="0" w:color="auto"/>
                <w:left w:val="none" w:sz="0" w:space="0" w:color="auto"/>
                <w:bottom w:val="none" w:sz="0" w:space="0" w:color="auto"/>
                <w:right w:val="none" w:sz="0" w:space="0" w:color="auto"/>
              </w:divBdr>
            </w:div>
            <w:div w:id="2096707925">
              <w:marLeft w:val="0"/>
              <w:marRight w:val="0"/>
              <w:marTop w:val="0"/>
              <w:marBottom w:val="0"/>
              <w:divBdr>
                <w:top w:val="none" w:sz="0" w:space="0" w:color="auto"/>
                <w:left w:val="none" w:sz="0" w:space="0" w:color="auto"/>
                <w:bottom w:val="none" w:sz="0" w:space="0" w:color="auto"/>
                <w:right w:val="none" w:sz="0" w:space="0" w:color="auto"/>
              </w:divBdr>
            </w:div>
            <w:div w:id="394620546">
              <w:marLeft w:val="0"/>
              <w:marRight w:val="0"/>
              <w:marTop w:val="0"/>
              <w:marBottom w:val="0"/>
              <w:divBdr>
                <w:top w:val="none" w:sz="0" w:space="0" w:color="auto"/>
                <w:left w:val="none" w:sz="0" w:space="0" w:color="auto"/>
                <w:bottom w:val="none" w:sz="0" w:space="0" w:color="auto"/>
                <w:right w:val="none" w:sz="0" w:space="0" w:color="auto"/>
              </w:divBdr>
            </w:div>
            <w:div w:id="195239328">
              <w:marLeft w:val="0"/>
              <w:marRight w:val="0"/>
              <w:marTop w:val="0"/>
              <w:marBottom w:val="0"/>
              <w:divBdr>
                <w:top w:val="none" w:sz="0" w:space="0" w:color="auto"/>
                <w:left w:val="none" w:sz="0" w:space="0" w:color="auto"/>
                <w:bottom w:val="none" w:sz="0" w:space="0" w:color="auto"/>
                <w:right w:val="none" w:sz="0" w:space="0" w:color="auto"/>
              </w:divBdr>
            </w:div>
            <w:div w:id="133329961">
              <w:marLeft w:val="0"/>
              <w:marRight w:val="0"/>
              <w:marTop w:val="0"/>
              <w:marBottom w:val="0"/>
              <w:divBdr>
                <w:top w:val="none" w:sz="0" w:space="0" w:color="auto"/>
                <w:left w:val="none" w:sz="0" w:space="0" w:color="auto"/>
                <w:bottom w:val="none" w:sz="0" w:space="0" w:color="auto"/>
                <w:right w:val="none" w:sz="0" w:space="0" w:color="auto"/>
              </w:divBdr>
            </w:div>
            <w:div w:id="2106922496">
              <w:marLeft w:val="0"/>
              <w:marRight w:val="0"/>
              <w:marTop w:val="0"/>
              <w:marBottom w:val="0"/>
              <w:divBdr>
                <w:top w:val="none" w:sz="0" w:space="0" w:color="auto"/>
                <w:left w:val="none" w:sz="0" w:space="0" w:color="auto"/>
                <w:bottom w:val="none" w:sz="0" w:space="0" w:color="auto"/>
                <w:right w:val="none" w:sz="0" w:space="0" w:color="auto"/>
              </w:divBdr>
            </w:div>
            <w:div w:id="259265630">
              <w:marLeft w:val="0"/>
              <w:marRight w:val="0"/>
              <w:marTop w:val="0"/>
              <w:marBottom w:val="0"/>
              <w:divBdr>
                <w:top w:val="none" w:sz="0" w:space="0" w:color="auto"/>
                <w:left w:val="none" w:sz="0" w:space="0" w:color="auto"/>
                <w:bottom w:val="none" w:sz="0" w:space="0" w:color="auto"/>
                <w:right w:val="none" w:sz="0" w:space="0" w:color="auto"/>
              </w:divBdr>
            </w:div>
            <w:div w:id="180908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125219">
      <w:bodyDiv w:val="1"/>
      <w:marLeft w:val="0"/>
      <w:marRight w:val="0"/>
      <w:marTop w:val="0"/>
      <w:marBottom w:val="0"/>
      <w:divBdr>
        <w:top w:val="none" w:sz="0" w:space="0" w:color="auto"/>
        <w:left w:val="none" w:sz="0" w:space="0" w:color="auto"/>
        <w:bottom w:val="none" w:sz="0" w:space="0" w:color="auto"/>
        <w:right w:val="none" w:sz="0" w:space="0" w:color="auto"/>
      </w:divBdr>
    </w:div>
    <w:div w:id="807673553">
      <w:bodyDiv w:val="1"/>
      <w:marLeft w:val="0"/>
      <w:marRight w:val="0"/>
      <w:marTop w:val="0"/>
      <w:marBottom w:val="0"/>
      <w:divBdr>
        <w:top w:val="none" w:sz="0" w:space="0" w:color="auto"/>
        <w:left w:val="none" w:sz="0" w:space="0" w:color="auto"/>
        <w:bottom w:val="none" w:sz="0" w:space="0" w:color="auto"/>
        <w:right w:val="none" w:sz="0" w:space="0" w:color="auto"/>
      </w:divBdr>
    </w:div>
    <w:div w:id="978220287">
      <w:bodyDiv w:val="1"/>
      <w:marLeft w:val="0"/>
      <w:marRight w:val="0"/>
      <w:marTop w:val="0"/>
      <w:marBottom w:val="0"/>
      <w:divBdr>
        <w:top w:val="none" w:sz="0" w:space="0" w:color="auto"/>
        <w:left w:val="none" w:sz="0" w:space="0" w:color="auto"/>
        <w:bottom w:val="none" w:sz="0" w:space="0" w:color="auto"/>
        <w:right w:val="none" w:sz="0" w:space="0" w:color="auto"/>
      </w:divBdr>
    </w:div>
    <w:div w:id="990597265">
      <w:bodyDiv w:val="1"/>
      <w:marLeft w:val="0"/>
      <w:marRight w:val="0"/>
      <w:marTop w:val="0"/>
      <w:marBottom w:val="0"/>
      <w:divBdr>
        <w:top w:val="none" w:sz="0" w:space="0" w:color="auto"/>
        <w:left w:val="none" w:sz="0" w:space="0" w:color="auto"/>
        <w:bottom w:val="none" w:sz="0" w:space="0" w:color="auto"/>
        <w:right w:val="none" w:sz="0" w:space="0" w:color="auto"/>
      </w:divBdr>
      <w:divsChild>
        <w:div w:id="46340793">
          <w:marLeft w:val="547"/>
          <w:marRight w:val="0"/>
          <w:marTop w:val="154"/>
          <w:marBottom w:val="0"/>
          <w:divBdr>
            <w:top w:val="none" w:sz="0" w:space="0" w:color="auto"/>
            <w:left w:val="none" w:sz="0" w:space="0" w:color="auto"/>
            <w:bottom w:val="none" w:sz="0" w:space="0" w:color="auto"/>
            <w:right w:val="none" w:sz="0" w:space="0" w:color="auto"/>
          </w:divBdr>
        </w:div>
      </w:divsChild>
    </w:div>
    <w:div w:id="1061172761">
      <w:bodyDiv w:val="1"/>
      <w:marLeft w:val="0"/>
      <w:marRight w:val="0"/>
      <w:marTop w:val="0"/>
      <w:marBottom w:val="0"/>
      <w:divBdr>
        <w:top w:val="none" w:sz="0" w:space="0" w:color="auto"/>
        <w:left w:val="none" w:sz="0" w:space="0" w:color="auto"/>
        <w:bottom w:val="none" w:sz="0" w:space="0" w:color="auto"/>
        <w:right w:val="none" w:sz="0" w:space="0" w:color="auto"/>
      </w:divBdr>
    </w:div>
    <w:div w:id="1140079919">
      <w:bodyDiv w:val="1"/>
      <w:marLeft w:val="0"/>
      <w:marRight w:val="0"/>
      <w:marTop w:val="0"/>
      <w:marBottom w:val="0"/>
      <w:divBdr>
        <w:top w:val="none" w:sz="0" w:space="0" w:color="auto"/>
        <w:left w:val="none" w:sz="0" w:space="0" w:color="auto"/>
        <w:bottom w:val="none" w:sz="0" w:space="0" w:color="auto"/>
        <w:right w:val="none" w:sz="0" w:space="0" w:color="auto"/>
      </w:divBdr>
    </w:div>
    <w:div w:id="1191458365">
      <w:bodyDiv w:val="1"/>
      <w:marLeft w:val="0"/>
      <w:marRight w:val="0"/>
      <w:marTop w:val="0"/>
      <w:marBottom w:val="0"/>
      <w:divBdr>
        <w:top w:val="none" w:sz="0" w:space="0" w:color="auto"/>
        <w:left w:val="none" w:sz="0" w:space="0" w:color="auto"/>
        <w:bottom w:val="none" w:sz="0" w:space="0" w:color="auto"/>
        <w:right w:val="none" w:sz="0" w:space="0" w:color="auto"/>
      </w:divBdr>
    </w:div>
    <w:div w:id="1257712499">
      <w:bodyDiv w:val="1"/>
      <w:marLeft w:val="0"/>
      <w:marRight w:val="0"/>
      <w:marTop w:val="0"/>
      <w:marBottom w:val="0"/>
      <w:divBdr>
        <w:top w:val="none" w:sz="0" w:space="0" w:color="auto"/>
        <w:left w:val="none" w:sz="0" w:space="0" w:color="auto"/>
        <w:bottom w:val="none" w:sz="0" w:space="0" w:color="auto"/>
        <w:right w:val="none" w:sz="0" w:space="0" w:color="auto"/>
      </w:divBdr>
    </w:div>
    <w:div w:id="1304383555">
      <w:bodyDiv w:val="1"/>
      <w:marLeft w:val="0"/>
      <w:marRight w:val="0"/>
      <w:marTop w:val="0"/>
      <w:marBottom w:val="0"/>
      <w:divBdr>
        <w:top w:val="none" w:sz="0" w:space="0" w:color="auto"/>
        <w:left w:val="none" w:sz="0" w:space="0" w:color="auto"/>
        <w:bottom w:val="none" w:sz="0" w:space="0" w:color="auto"/>
        <w:right w:val="none" w:sz="0" w:space="0" w:color="auto"/>
      </w:divBdr>
      <w:divsChild>
        <w:div w:id="1301350906">
          <w:marLeft w:val="0"/>
          <w:marRight w:val="0"/>
          <w:marTop w:val="106"/>
          <w:marBottom w:val="0"/>
          <w:divBdr>
            <w:top w:val="none" w:sz="0" w:space="0" w:color="auto"/>
            <w:left w:val="none" w:sz="0" w:space="0" w:color="auto"/>
            <w:bottom w:val="none" w:sz="0" w:space="0" w:color="auto"/>
            <w:right w:val="none" w:sz="0" w:space="0" w:color="auto"/>
          </w:divBdr>
        </w:div>
      </w:divsChild>
    </w:div>
    <w:div w:id="1321542043">
      <w:bodyDiv w:val="1"/>
      <w:marLeft w:val="0"/>
      <w:marRight w:val="0"/>
      <w:marTop w:val="0"/>
      <w:marBottom w:val="0"/>
      <w:divBdr>
        <w:top w:val="none" w:sz="0" w:space="0" w:color="auto"/>
        <w:left w:val="none" w:sz="0" w:space="0" w:color="auto"/>
        <w:bottom w:val="none" w:sz="0" w:space="0" w:color="auto"/>
        <w:right w:val="none" w:sz="0" w:space="0" w:color="auto"/>
      </w:divBdr>
    </w:div>
    <w:div w:id="1326317569">
      <w:bodyDiv w:val="1"/>
      <w:marLeft w:val="0"/>
      <w:marRight w:val="0"/>
      <w:marTop w:val="0"/>
      <w:marBottom w:val="0"/>
      <w:divBdr>
        <w:top w:val="none" w:sz="0" w:space="0" w:color="auto"/>
        <w:left w:val="none" w:sz="0" w:space="0" w:color="auto"/>
        <w:bottom w:val="none" w:sz="0" w:space="0" w:color="auto"/>
        <w:right w:val="none" w:sz="0" w:space="0" w:color="auto"/>
      </w:divBdr>
      <w:divsChild>
        <w:div w:id="671686306">
          <w:marLeft w:val="547"/>
          <w:marRight w:val="0"/>
          <w:marTop w:val="154"/>
          <w:marBottom w:val="0"/>
          <w:divBdr>
            <w:top w:val="none" w:sz="0" w:space="0" w:color="auto"/>
            <w:left w:val="none" w:sz="0" w:space="0" w:color="auto"/>
            <w:bottom w:val="none" w:sz="0" w:space="0" w:color="auto"/>
            <w:right w:val="none" w:sz="0" w:space="0" w:color="auto"/>
          </w:divBdr>
        </w:div>
        <w:div w:id="2034113356">
          <w:marLeft w:val="547"/>
          <w:marRight w:val="0"/>
          <w:marTop w:val="154"/>
          <w:marBottom w:val="0"/>
          <w:divBdr>
            <w:top w:val="none" w:sz="0" w:space="0" w:color="auto"/>
            <w:left w:val="none" w:sz="0" w:space="0" w:color="auto"/>
            <w:bottom w:val="none" w:sz="0" w:space="0" w:color="auto"/>
            <w:right w:val="none" w:sz="0" w:space="0" w:color="auto"/>
          </w:divBdr>
        </w:div>
      </w:divsChild>
    </w:div>
    <w:div w:id="1334532333">
      <w:bodyDiv w:val="1"/>
      <w:marLeft w:val="0"/>
      <w:marRight w:val="0"/>
      <w:marTop w:val="0"/>
      <w:marBottom w:val="0"/>
      <w:divBdr>
        <w:top w:val="none" w:sz="0" w:space="0" w:color="auto"/>
        <w:left w:val="none" w:sz="0" w:space="0" w:color="auto"/>
        <w:bottom w:val="none" w:sz="0" w:space="0" w:color="auto"/>
        <w:right w:val="none" w:sz="0" w:space="0" w:color="auto"/>
      </w:divBdr>
    </w:div>
    <w:div w:id="1352537179">
      <w:bodyDiv w:val="1"/>
      <w:marLeft w:val="0"/>
      <w:marRight w:val="0"/>
      <w:marTop w:val="0"/>
      <w:marBottom w:val="0"/>
      <w:divBdr>
        <w:top w:val="none" w:sz="0" w:space="0" w:color="auto"/>
        <w:left w:val="none" w:sz="0" w:space="0" w:color="auto"/>
        <w:bottom w:val="none" w:sz="0" w:space="0" w:color="auto"/>
        <w:right w:val="none" w:sz="0" w:space="0" w:color="auto"/>
      </w:divBdr>
    </w:div>
    <w:div w:id="1364594899">
      <w:bodyDiv w:val="1"/>
      <w:marLeft w:val="0"/>
      <w:marRight w:val="0"/>
      <w:marTop w:val="0"/>
      <w:marBottom w:val="0"/>
      <w:divBdr>
        <w:top w:val="none" w:sz="0" w:space="0" w:color="auto"/>
        <w:left w:val="none" w:sz="0" w:space="0" w:color="auto"/>
        <w:bottom w:val="none" w:sz="0" w:space="0" w:color="auto"/>
        <w:right w:val="none" w:sz="0" w:space="0" w:color="auto"/>
      </w:divBdr>
    </w:div>
    <w:div w:id="1392509076">
      <w:bodyDiv w:val="1"/>
      <w:marLeft w:val="0"/>
      <w:marRight w:val="0"/>
      <w:marTop w:val="0"/>
      <w:marBottom w:val="0"/>
      <w:divBdr>
        <w:top w:val="none" w:sz="0" w:space="0" w:color="auto"/>
        <w:left w:val="none" w:sz="0" w:space="0" w:color="auto"/>
        <w:bottom w:val="none" w:sz="0" w:space="0" w:color="auto"/>
        <w:right w:val="none" w:sz="0" w:space="0" w:color="auto"/>
      </w:divBdr>
      <w:divsChild>
        <w:div w:id="97139264">
          <w:marLeft w:val="965"/>
          <w:marRight w:val="0"/>
          <w:marTop w:val="134"/>
          <w:marBottom w:val="0"/>
          <w:divBdr>
            <w:top w:val="none" w:sz="0" w:space="0" w:color="auto"/>
            <w:left w:val="none" w:sz="0" w:space="0" w:color="auto"/>
            <w:bottom w:val="none" w:sz="0" w:space="0" w:color="auto"/>
            <w:right w:val="none" w:sz="0" w:space="0" w:color="auto"/>
          </w:divBdr>
        </w:div>
        <w:div w:id="535582007">
          <w:marLeft w:val="965"/>
          <w:marRight w:val="0"/>
          <w:marTop w:val="134"/>
          <w:marBottom w:val="0"/>
          <w:divBdr>
            <w:top w:val="none" w:sz="0" w:space="0" w:color="auto"/>
            <w:left w:val="none" w:sz="0" w:space="0" w:color="auto"/>
            <w:bottom w:val="none" w:sz="0" w:space="0" w:color="auto"/>
            <w:right w:val="none" w:sz="0" w:space="0" w:color="auto"/>
          </w:divBdr>
        </w:div>
        <w:div w:id="640769802">
          <w:marLeft w:val="965"/>
          <w:marRight w:val="0"/>
          <w:marTop w:val="134"/>
          <w:marBottom w:val="0"/>
          <w:divBdr>
            <w:top w:val="none" w:sz="0" w:space="0" w:color="auto"/>
            <w:left w:val="none" w:sz="0" w:space="0" w:color="auto"/>
            <w:bottom w:val="none" w:sz="0" w:space="0" w:color="auto"/>
            <w:right w:val="none" w:sz="0" w:space="0" w:color="auto"/>
          </w:divBdr>
        </w:div>
        <w:div w:id="850682333">
          <w:marLeft w:val="965"/>
          <w:marRight w:val="0"/>
          <w:marTop w:val="134"/>
          <w:marBottom w:val="0"/>
          <w:divBdr>
            <w:top w:val="none" w:sz="0" w:space="0" w:color="auto"/>
            <w:left w:val="none" w:sz="0" w:space="0" w:color="auto"/>
            <w:bottom w:val="none" w:sz="0" w:space="0" w:color="auto"/>
            <w:right w:val="none" w:sz="0" w:space="0" w:color="auto"/>
          </w:divBdr>
        </w:div>
        <w:div w:id="1773893934">
          <w:marLeft w:val="965"/>
          <w:marRight w:val="0"/>
          <w:marTop w:val="134"/>
          <w:marBottom w:val="0"/>
          <w:divBdr>
            <w:top w:val="none" w:sz="0" w:space="0" w:color="auto"/>
            <w:left w:val="none" w:sz="0" w:space="0" w:color="auto"/>
            <w:bottom w:val="none" w:sz="0" w:space="0" w:color="auto"/>
            <w:right w:val="none" w:sz="0" w:space="0" w:color="auto"/>
          </w:divBdr>
        </w:div>
        <w:div w:id="2119250558">
          <w:marLeft w:val="965"/>
          <w:marRight w:val="0"/>
          <w:marTop w:val="134"/>
          <w:marBottom w:val="0"/>
          <w:divBdr>
            <w:top w:val="none" w:sz="0" w:space="0" w:color="auto"/>
            <w:left w:val="none" w:sz="0" w:space="0" w:color="auto"/>
            <w:bottom w:val="none" w:sz="0" w:space="0" w:color="auto"/>
            <w:right w:val="none" w:sz="0" w:space="0" w:color="auto"/>
          </w:divBdr>
        </w:div>
      </w:divsChild>
    </w:div>
    <w:div w:id="1403333647">
      <w:bodyDiv w:val="1"/>
      <w:marLeft w:val="0"/>
      <w:marRight w:val="0"/>
      <w:marTop w:val="0"/>
      <w:marBottom w:val="0"/>
      <w:divBdr>
        <w:top w:val="none" w:sz="0" w:space="0" w:color="auto"/>
        <w:left w:val="none" w:sz="0" w:space="0" w:color="auto"/>
        <w:bottom w:val="none" w:sz="0" w:space="0" w:color="auto"/>
        <w:right w:val="none" w:sz="0" w:space="0" w:color="auto"/>
      </w:divBdr>
      <w:divsChild>
        <w:div w:id="731344602">
          <w:marLeft w:val="-108"/>
          <w:marRight w:val="0"/>
          <w:marTop w:val="0"/>
          <w:marBottom w:val="0"/>
          <w:divBdr>
            <w:top w:val="none" w:sz="0" w:space="0" w:color="auto"/>
            <w:left w:val="none" w:sz="0" w:space="0" w:color="auto"/>
            <w:bottom w:val="none" w:sz="0" w:space="0" w:color="auto"/>
            <w:right w:val="none" w:sz="0" w:space="0" w:color="auto"/>
          </w:divBdr>
        </w:div>
      </w:divsChild>
    </w:div>
    <w:div w:id="1407264483">
      <w:bodyDiv w:val="1"/>
      <w:marLeft w:val="0"/>
      <w:marRight w:val="0"/>
      <w:marTop w:val="0"/>
      <w:marBottom w:val="0"/>
      <w:divBdr>
        <w:top w:val="none" w:sz="0" w:space="0" w:color="auto"/>
        <w:left w:val="none" w:sz="0" w:space="0" w:color="auto"/>
        <w:bottom w:val="none" w:sz="0" w:space="0" w:color="auto"/>
        <w:right w:val="none" w:sz="0" w:space="0" w:color="auto"/>
      </w:divBdr>
    </w:div>
    <w:div w:id="1409230209">
      <w:bodyDiv w:val="1"/>
      <w:marLeft w:val="0"/>
      <w:marRight w:val="0"/>
      <w:marTop w:val="0"/>
      <w:marBottom w:val="0"/>
      <w:divBdr>
        <w:top w:val="none" w:sz="0" w:space="0" w:color="auto"/>
        <w:left w:val="none" w:sz="0" w:space="0" w:color="auto"/>
        <w:bottom w:val="none" w:sz="0" w:space="0" w:color="auto"/>
        <w:right w:val="none" w:sz="0" w:space="0" w:color="auto"/>
      </w:divBdr>
    </w:div>
    <w:div w:id="1429084147">
      <w:bodyDiv w:val="1"/>
      <w:marLeft w:val="0"/>
      <w:marRight w:val="0"/>
      <w:marTop w:val="0"/>
      <w:marBottom w:val="0"/>
      <w:divBdr>
        <w:top w:val="none" w:sz="0" w:space="0" w:color="auto"/>
        <w:left w:val="none" w:sz="0" w:space="0" w:color="auto"/>
        <w:bottom w:val="none" w:sz="0" w:space="0" w:color="auto"/>
        <w:right w:val="none" w:sz="0" w:space="0" w:color="auto"/>
      </w:divBdr>
    </w:div>
    <w:div w:id="1545361711">
      <w:bodyDiv w:val="1"/>
      <w:marLeft w:val="0"/>
      <w:marRight w:val="0"/>
      <w:marTop w:val="0"/>
      <w:marBottom w:val="0"/>
      <w:divBdr>
        <w:top w:val="none" w:sz="0" w:space="0" w:color="auto"/>
        <w:left w:val="none" w:sz="0" w:space="0" w:color="auto"/>
        <w:bottom w:val="none" w:sz="0" w:space="0" w:color="auto"/>
        <w:right w:val="none" w:sz="0" w:space="0" w:color="auto"/>
      </w:divBdr>
    </w:div>
    <w:div w:id="1606421611">
      <w:bodyDiv w:val="1"/>
      <w:marLeft w:val="0"/>
      <w:marRight w:val="0"/>
      <w:marTop w:val="0"/>
      <w:marBottom w:val="0"/>
      <w:divBdr>
        <w:top w:val="none" w:sz="0" w:space="0" w:color="auto"/>
        <w:left w:val="none" w:sz="0" w:space="0" w:color="auto"/>
        <w:bottom w:val="none" w:sz="0" w:space="0" w:color="auto"/>
        <w:right w:val="none" w:sz="0" w:space="0" w:color="auto"/>
      </w:divBdr>
      <w:divsChild>
        <w:div w:id="801196420">
          <w:marLeft w:val="0"/>
          <w:marRight w:val="0"/>
          <w:marTop w:val="106"/>
          <w:marBottom w:val="0"/>
          <w:divBdr>
            <w:top w:val="none" w:sz="0" w:space="0" w:color="auto"/>
            <w:left w:val="none" w:sz="0" w:space="0" w:color="auto"/>
            <w:bottom w:val="none" w:sz="0" w:space="0" w:color="auto"/>
            <w:right w:val="none" w:sz="0" w:space="0" w:color="auto"/>
          </w:divBdr>
        </w:div>
      </w:divsChild>
    </w:div>
    <w:div w:id="1625430981">
      <w:bodyDiv w:val="1"/>
      <w:marLeft w:val="0"/>
      <w:marRight w:val="0"/>
      <w:marTop w:val="0"/>
      <w:marBottom w:val="0"/>
      <w:divBdr>
        <w:top w:val="none" w:sz="0" w:space="0" w:color="auto"/>
        <w:left w:val="none" w:sz="0" w:space="0" w:color="auto"/>
        <w:bottom w:val="none" w:sz="0" w:space="0" w:color="auto"/>
        <w:right w:val="none" w:sz="0" w:space="0" w:color="auto"/>
      </w:divBdr>
      <w:divsChild>
        <w:div w:id="17044585">
          <w:marLeft w:val="547"/>
          <w:marRight w:val="0"/>
          <w:marTop w:val="115"/>
          <w:marBottom w:val="0"/>
          <w:divBdr>
            <w:top w:val="none" w:sz="0" w:space="0" w:color="auto"/>
            <w:left w:val="none" w:sz="0" w:space="0" w:color="auto"/>
            <w:bottom w:val="none" w:sz="0" w:space="0" w:color="auto"/>
            <w:right w:val="none" w:sz="0" w:space="0" w:color="auto"/>
          </w:divBdr>
        </w:div>
        <w:div w:id="98456651">
          <w:marLeft w:val="547"/>
          <w:marRight w:val="0"/>
          <w:marTop w:val="115"/>
          <w:marBottom w:val="0"/>
          <w:divBdr>
            <w:top w:val="none" w:sz="0" w:space="0" w:color="auto"/>
            <w:left w:val="none" w:sz="0" w:space="0" w:color="auto"/>
            <w:bottom w:val="none" w:sz="0" w:space="0" w:color="auto"/>
            <w:right w:val="none" w:sz="0" w:space="0" w:color="auto"/>
          </w:divBdr>
        </w:div>
        <w:div w:id="731999893">
          <w:marLeft w:val="547"/>
          <w:marRight w:val="0"/>
          <w:marTop w:val="115"/>
          <w:marBottom w:val="0"/>
          <w:divBdr>
            <w:top w:val="none" w:sz="0" w:space="0" w:color="auto"/>
            <w:left w:val="none" w:sz="0" w:space="0" w:color="auto"/>
            <w:bottom w:val="none" w:sz="0" w:space="0" w:color="auto"/>
            <w:right w:val="none" w:sz="0" w:space="0" w:color="auto"/>
          </w:divBdr>
        </w:div>
        <w:div w:id="1467164954">
          <w:marLeft w:val="547"/>
          <w:marRight w:val="0"/>
          <w:marTop w:val="115"/>
          <w:marBottom w:val="0"/>
          <w:divBdr>
            <w:top w:val="none" w:sz="0" w:space="0" w:color="auto"/>
            <w:left w:val="none" w:sz="0" w:space="0" w:color="auto"/>
            <w:bottom w:val="none" w:sz="0" w:space="0" w:color="auto"/>
            <w:right w:val="none" w:sz="0" w:space="0" w:color="auto"/>
          </w:divBdr>
        </w:div>
      </w:divsChild>
    </w:div>
    <w:div w:id="1637566188">
      <w:bodyDiv w:val="1"/>
      <w:marLeft w:val="0"/>
      <w:marRight w:val="0"/>
      <w:marTop w:val="0"/>
      <w:marBottom w:val="0"/>
      <w:divBdr>
        <w:top w:val="none" w:sz="0" w:space="0" w:color="auto"/>
        <w:left w:val="none" w:sz="0" w:space="0" w:color="auto"/>
        <w:bottom w:val="none" w:sz="0" w:space="0" w:color="auto"/>
        <w:right w:val="none" w:sz="0" w:space="0" w:color="auto"/>
      </w:divBdr>
      <w:divsChild>
        <w:div w:id="6368078">
          <w:marLeft w:val="0"/>
          <w:marRight w:val="0"/>
          <w:marTop w:val="0"/>
          <w:marBottom w:val="0"/>
          <w:divBdr>
            <w:top w:val="none" w:sz="0" w:space="0" w:color="auto"/>
            <w:left w:val="none" w:sz="0" w:space="0" w:color="auto"/>
            <w:bottom w:val="none" w:sz="0" w:space="0" w:color="auto"/>
            <w:right w:val="none" w:sz="0" w:space="0" w:color="auto"/>
          </w:divBdr>
          <w:divsChild>
            <w:div w:id="128365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855315">
      <w:bodyDiv w:val="1"/>
      <w:marLeft w:val="0"/>
      <w:marRight w:val="0"/>
      <w:marTop w:val="0"/>
      <w:marBottom w:val="0"/>
      <w:divBdr>
        <w:top w:val="none" w:sz="0" w:space="0" w:color="auto"/>
        <w:left w:val="none" w:sz="0" w:space="0" w:color="auto"/>
        <w:bottom w:val="none" w:sz="0" w:space="0" w:color="auto"/>
        <w:right w:val="none" w:sz="0" w:space="0" w:color="auto"/>
      </w:divBdr>
    </w:div>
    <w:div w:id="1693919573">
      <w:bodyDiv w:val="1"/>
      <w:marLeft w:val="0"/>
      <w:marRight w:val="0"/>
      <w:marTop w:val="0"/>
      <w:marBottom w:val="0"/>
      <w:divBdr>
        <w:top w:val="none" w:sz="0" w:space="0" w:color="auto"/>
        <w:left w:val="none" w:sz="0" w:space="0" w:color="auto"/>
        <w:bottom w:val="none" w:sz="0" w:space="0" w:color="auto"/>
        <w:right w:val="none" w:sz="0" w:space="0" w:color="auto"/>
      </w:divBdr>
      <w:divsChild>
        <w:div w:id="1930193276">
          <w:marLeft w:val="432"/>
          <w:marRight w:val="0"/>
          <w:marTop w:val="115"/>
          <w:marBottom w:val="0"/>
          <w:divBdr>
            <w:top w:val="none" w:sz="0" w:space="0" w:color="auto"/>
            <w:left w:val="none" w:sz="0" w:space="0" w:color="auto"/>
            <w:bottom w:val="none" w:sz="0" w:space="0" w:color="auto"/>
            <w:right w:val="none" w:sz="0" w:space="0" w:color="auto"/>
          </w:divBdr>
        </w:div>
      </w:divsChild>
    </w:div>
    <w:div w:id="1716346847">
      <w:bodyDiv w:val="1"/>
      <w:marLeft w:val="0"/>
      <w:marRight w:val="0"/>
      <w:marTop w:val="0"/>
      <w:marBottom w:val="0"/>
      <w:divBdr>
        <w:top w:val="none" w:sz="0" w:space="0" w:color="auto"/>
        <w:left w:val="none" w:sz="0" w:space="0" w:color="auto"/>
        <w:bottom w:val="none" w:sz="0" w:space="0" w:color="auto"/>
        <w:right w:val="none" w:sz="0" w:space="0" w:color="auto"/>
      </w:divBdr>
    </w:div>
    <w:div w:id="1742362336">
      <w:bodyDiv w:val="1"/>
      <w:marLeft w:val="0"/>
      <w:marRight w:val="0"/>
      <w:marTop w:val="0"/>
      <w:marBottom w:val="0"/>
      <w:divBdr>
        <w:top w:val="none" w:sz="0" w:space="0" w:color="auto"/>
        <w:left w:val="none" w:sz="0" w:space="0" w:color="auto"/>
        <w:bottom w:val="none" w:sz="0" w:space="0" w:color="auto"/>
        <w:right w:val="none" w:sz="0" w:space="0" w:color="auto"/>
      </w:divBdr>
      <w:divsChild>
        <w:div w:id="708259347">
          <w:marLeft w:val="547"/>
          <w:marRight w:val="0"/>
          <w:marTop w:val="134"/>
          <w:marBottom w:val="0"/>
          <w:divBdr>
            <w:top w:val="none" w:sz="0" w:space="0" w:color="auto"/>
            <w:left w:val="none" w:sz="0" w:space="0" w:color="auto"/>
            <w:bottom w:val="none" w:sz="0" w:space="0" w:color="auto"/>
            <w:right w:val="none" w:sz="0" w:space="0" w:color="auto"/>
          </w:divBdr>
        </w:div>
        <w:div w:id="1256284849">
          <w:marLeft w:val="547"/>
          <w:marRight w:val="0"/>
          <w:marTop w:val="134"/>
          <w:marBottom w:val="0"/>
          <w:divBdr>
            <w:top w:val="none" w:sz="0" w:space="0" w:color="auto"/>
            <w:left w:val="none" w:sz="0" w:space="0" w:color="auto"/>
            <w:bottom w:val="none" w:sz="0" w:space="0" w:color="auto"/>
            <w:right w:val="none" w:sz="0" w:space="0" w:color="auto"/>
          </w:divBdr>
        </w:div>
        <w:div w:id="1802922388">
          <w:marLeft w:val="547"/>
          <w:marRight w:val="0"/>
          <w:marTop w:val="134"/>
          <w:marBottom w:val="0"/>
          <w:divBdr>
            <w:top w:val="none" w:sz="0" w:space="0" w:color="auto"/>
            <w:left w:val="none" w:sz="0" w:space="0" w:color="auto"/>
            <w:bottom w:val="none" w:sz="0" w:space="0" w:color="auto"/>
            <w:right w:val="none" w:sz="0" w:space="0" w:color="auto"/>
          </w:divBdr>
        </w:div>
      </w:divsChild>
    </w:div>
    <w:div w:id="1796673098">
      <w:bodyDiv w:val="1"/>
      <w:marLeft w:val="0"/>
      <w:marRight w:val="0"/>
      <w:marTop w:val="0"/>
      <w:marBottom w:val="0"/>
      <w:divBdr>
        <w:top w:val="none" w:sz="0" w:space="0" w:color="auto"/>
        <w:left w:val="none" w:sz="0" w:space="0" w:color="auto"/>
        <w:bottom w:val="none" w:sz="0" w:space="0" w:color="auto"/>
        <w:right w:val="none" w:sz="0" w:space="0" w:color="auto"/>
      </w:divBdr>
      <w:divsChild>
        <w:div w:id="1430736592">
          <w:marLeft w:val="0"/>
          <w:marRight w:val="0"/>
          <w:marTop w:val="106"/>
          <w:marBottom w:val="0"/>
          <w:divBdr>
            <w:top w:val="none" w:sz="0" w:space="0" w:color="auto"/>
            <w:left w:val="none" w:sz="0" w:space="0" w:color="auto"/>
            <w:bottom w:val="none" w:sz="0" w:space="0" w:color="auto"/>
            <w:right w:val="none" w:sz="0" w:space="0" w:color="auto"/>
          </w:divBdr>
        </w:div>
        <w:div w:id="1815875390">
          <w:marLeft w:val="0"/>
          <w:marRight w:val="0"/>
          <w:marTop w:val="106"/>
          <w:marBottom w:val="0"/>
          <w:divBdr>
            <w:top w:val="none" w:sz="0" w:space="0" w:color="auto"/>
            <w:left w:val="none" w:sz="0" w:space="0" w:color="auto"/>
            <w:bottom w:val="none" w:sz="0" w:space="0" w:color="auto"/>
            <w:right w:val="none" w:sz="0" w:space="0" w:color="auto"/>
          </w:divBdr>
        </w:div>
        <w:div w:id="2119836580">
          <w:marLeft w:val="0"/>
          <w:marRight w:val="0"/>
          <w:marTop w:val="106"/>
          <w:marBottom w:val="0"/>
          <w:divBdr>
            <w:top w:val="none" w:sz="0" w:space="0" w:color="auto"/>
            <w:left w:val="none" w:sz="0" w:space="0" w:color="auto"/>
            <w:bottom w:val="none" w:sz="0" w:space="0" w:color="auto"/>
            <w:right w:val="none" w:sz="0" w:space="0" w:color="auto"/>
          </w:divBdr>
        </w:div>
      </w:divsChild>
    </w:div>
    <w:div w:id="1800295348">
      <w:bodyDiv w:val="1"/>
      <w:marLeft w:val="0"/>
      <w:marRight w:val="0"/>
      <w:marTop w:val="0"/>
      <w:marBottom w:val="0"/>
      <w:divBdr>
        <w:top w:val="none" w:sz="0" w:space="0" w:color="auto"/>
        <w:left w:val="none" w:sz="0" w:space="0" w:color="auto"/>
        <w:bottom w:val="none" w:sz="0" w:space="0" w:color="auto"/>
        <w:right w:val="none" w:sz="0" w:space="0" w:color="auto"/>
      </w:divBdr>
      <w:divsChild>
        <w:div w:id="118186613">
          <w:marLeft w:val="547"/>
          <w:marRight w:val="0"/>
          <w:marTop w:val="134"/>
          <w:marBottom w:val="0"/>
          <w:divBdr>
            <w:top w:val="none" w:sz="0" w:space="0" w:color="auto"/>
            <w:left w:val="none" w:sz="0" w:space="0" w:color="auto"/>
            <w:bottom w:val="none" w:sz="0" w:space="0" w:color="auto"/>
            <w:right w:val="none" w:sz="0" w:space="0" w:color="auto"/>
          </w:divBdr>
        </w:div>
        <w:div w:id="939217671">
          <w:marLeft w:val="547"/>
          <w:marRight w:val="0"/>
          <w:marTop w:val="134"/>
          <w:marBottom w:val="0"/>
          <w:divBdr>
            <w:top w:val="none" w:sz="0" w:space="0" w:color="auto"/>
            <w:left w:val="none" w:sz="0" w:space="0" w:color="auto"/>
            <w:bottom w:val="none" w:sz="0" w:space="0" w:color="auto"/>
            <w:right w:val="none" w:sz="0" w:space="0" w:color="auto"/>
          </w:divBdr>
        </w:div>
        <w:div w:id="1228414791">
          <w:marLeft w:val="547"/>
          <w:marRight w:val="0"/>
          <w:marTop w:val="134"/>
          <w:marBottom w:val="0"/>
          <w:divBdr>
            <w:top w:val="none" w:sz="0" w:space="0" w:color="auto"/>
            <w:left w:val="none" w:sz="0" w:space="0" w:color="auto"/>
            <w:bottom w:val="none" w:sz="0" w:space="0" w:color="auto"/>
            <w:right w:val="none" w:sz="0" w:space="0" w:color="auto"/>
          </w:divBdr>
        </w:div>
      </w:divsChild>
    </w:div>
    <w:div w:id="1810784439">
      <w:bodyDiv w:val="1"/>
      <w:marLeft w:val="0"/>
      <w:marRight w:val="0"/>
      <w:marTop w:val="0"/>
      <w:marBottom w:val="0"/>
      <w:divBdr>
        <w:top w:val="none" w:sz="0" w:space="0" w:color="auto"/>
        <w:left w:val="none" w:sz="0" w:space="0" w:color="auto"/>
        <w:bottom w:val="none" w:sz="0" w:space="0" w:color="auto"/>
        <w:right w:val="none" w:sz="0" w:space="0" w:color="auto"/>
      </w:divBdr>
      <w:divsChild>
        <w:div w:id="1614434299">
          <w:marLeft w:val="0"/>
          <w:marRight w:val="0"/>
          <w:marTop w:val="0"/>
          <w:marBottom w:val="0"/>
          <w:divBdr>
            <w:top w:val="none" w:sz="0" w:space="0" w:color="auto"/>
            <w:left w:val="none" w:sz="0" w:space="0" w:color="auto"/>
            <w:bottom w:val="none" w:sz="0" w:space="0" w:color="auto"/>
            <w:right w:val="none" w:sz="0" w:space="0" w:color="auto"/>
          </w:divBdr>
          <w:divsChild>
            <w:div w:id="1872105747">
              <w:marLeft w:val="0"/>
              <w:marRight w:val="0"/>
              <w:marTop w:val="0"/>
              <w:marBottom w:val="0"/>
              <w:divBdr>
                <w:top w:val="none" w:sz="0" w:space="0" w:color="auto"/>
                <w:left w:val="none" w:sz="0" w:space="0" w:color="auto"/>
                <w:bottom w:val="none" w:sz="0" w:space="0" w:color="auto"/>
                <w:right w:val="none" w:sz="0" w:space="0" w:color="auto"/>
              </w:divBdr>
            </w:div>
            <w:div w:id="224603720">
              <w:marLeft w:val="0"/>
              <w:marRight w:val="0"/>
              <w:marTop w:val="0"/>
              <w:marBottom w:val="0"/>
              <w:divBdr>
                <w:top w:val="none" w:sz="0" w:space="0" w:color="auto"/>
                <w:left w:val="none" w:sz="0" w:space="0" w:color="auto"/>
                <w:bottom w:val="none" w:sz="0" w:space="0" w:color="auto"/>
                <w:right w:val="none" w:sz="0" w:space="0" w:color="auto"/>
              </w:divBdr>
            </w:div>
            <w:div w:id="251475906">
              <w:marLeft w:val="0"/>
              <w:marRight w:val="0"/>
              <w:marTop w:val="0"/>
              <w:marBottom w:val="0"/>
              <w:divBdr>
                <w:top w:val="none" w:sz="0" w:space="0" w:color="auto"/>
                <w:left w:val="none" w:sz="0" w:space="0" w:color="auto"/>
                <w:bottom w:val="none" w:sz="0" w:space="0" w:color="auto"/>
                <w:right w:val="none" w:sz="0" w:space="0" w:color="auto"/>
              </w:divBdr>
            </w:div>
            <w:div w:id="506529166">
              <w:marLeft w:val="0"/>
              <w:marRight w:val="0"/>
              <w:marTop w:val="0"/>
              <w:marBottom w:val="0"/>
              <w:divBdr>
                <w:top w:val="none" w:sz="0" w:space="0" w:color="auto"/>
                <w:left w:val="none" w:sz="0" w:space="0" w:color="auto"/>
                <w:bottom w:val="none" w:sz="0" w:space="0" w:color="auto"/>
                <w:right w:val="none" w:sz="0" w:space="0" w:color="auto"/>
              </w:divBdr>
            </w:div>
            <w:div w:id="760293878">
              <w:marLeft w:val="0"/>
              <w:marRight w:val="0"/>
              <w:marTop w:val="0"/>
              <w:marBottom w:val="0"/>
              <w:divBdr>
                <w:top w:val="none" w:sz="0" w:space="0" w:color="auto"/>
                <w:left w:val="none" w:sz="0" w:space="0" w:color="auto"/>
                <w:bottom w:val="none" w:sz="0" w:space="0" w:color="auto"/>
                <w:right w:val="none" w:sz="0" w:space="0" w:color="auto"/>
              </w:divBdr>
            </w:div>
            <w:div w:id="1207984490">
              <w:marLeft w:val="0"/>
              <w:marRight w:val="0"/>
              <w:marTop w:val="0"/>
              <w:marBottom w:val="0"/>
              <w:divBdr>
                <w:top w:val="none" w:sz="0" w:space="0" w:color="auto"/>
                <w:left w:val="none" w:sz="0" w:space="0" w:color="auto"/>
                <w:bottom w:val="none" w:sz="0" w:space="0" w:color="auto"/>
                <w:right w:val="none" w:sz="0" w:space="0" w:color="auto"/>
              </w:divBdr>
            </w:div>
            <w:div w:id="1387290982">
              <w:marLeft w:val="0"/>
              <w:marRight w:val="0"/>
              <w:marTop w:val="0"/>
              <w:marBottom w:val="0"/>
              <w:divBdr>
                <w:top w:val="none" w:sz="0" w:space="0" w:color="auto"/>
                <w:left w:val="none" w:sz="0" w:space="0" w:color="auto"/>
                <w:bottom w:val="none" w:sz="0" w:space="0" w:color="auto"/>
                <w:right w:val="none" w:sz="0" w:space="0" w:color="auto"/>
              </w:divBdr>
            </w:div>
            <w:div w:id="788088307">
              <w:marLeft w:val="0"/>
              <w:marRight w:val="0"/>
              <w:marTop w:val="0"/>
              <w:marBottom w:val="0"/>
              <w:divBdr>
                <w:top w:val="none" w:sz="0" w:space="0" w:color="auto"/>
                <w:left w:val="none" w:sz="0" w:space="0" w:color="auto"/>
                <w:bottom w:val="none" w:sz="0" w:space="0" w:color="auto"/>
                <w:right w:val="none" w:sz="0" w:space="0" w:color="auto"/>
              </w:divBdr>
            </w:div>
            <w:div w:id="335962930">
              <w:marLeft w:val="0"/>
              <w:marRight w:val="0"/>
              <w:marTop w:val="0"/>
              <w:marBottom w:val="0"/>
              <w:divBdr>
                <w:top w:val="none" w:sz="0" w:space="0" w:color="auto"/>
                <w:left w:val="none" w:sz="0" w:space="0" w:color="auto"/>
                <w:bottom w:val="none" w:sz="0" w:space="0" w:color="auto"/>
                <w:right w:val="none" w:sz="0" w:space="0" w:color="auto"/>
              </w:divBdr>
            </w:div>
            <w:div w:id="659388876">
              <w:marLeft w:val="0"/>
              <w:marRight w:val="0"/>
              <w:marTop w:val="0"/>
              <w:marBottom w:val="0"/>
              <w:divBdr>
                <w:top w:val="none" w:sz="0" w:space="0" w:color="auto"/>
                <w:left w:val="none" w:sz="0" w:space="0" w:color="auto"/>
                <w:bottom w:val="none" w:sz="0" w:space="0" w:color="auto"/>
                <w:right w:val="none" w:sz="0" w:space="0" w:color="auto"/>
              </w:divBdr>
            </w:div>
            <w:div w:id="1120800693">
              <w:marLeft w:val="0"/>
              <w:marRight w:val="0"/>
              <w:marTop w:val="0"/>
              <w:marBottom w:val="0"/>
              <w:divBdr>
                <w:top w:val="none" w:sz="0" w:space="0" w:color="auto"/>
                <w:left w:val="none" w:sz="0" w:space="0" w:color="auto"/>
                <w:bottom w:val="none" w:sz="0" w:space="0" w:color="auto"/>
                <w:right w:val="none" w:sz="0" w:space="0" w:color="auto"/>
              </w:divBdr>
            </w:div>
            <w:div w:id="587422365">
              <w:marLeft w:val="0"/>
              <w:marRight w:val="0"/>
              <w:marTop w:val="0"/>
              <w:marBottom w:val="0"/>
              <w:divBdr>
                <w:top w:val="none" w:sz="0" w:space="0" w:color="auto"/>
                <w:left w:val="none" w:sz="0" w:space="0" w:color="auto"/>
                <w:bottom w:val="none" w:sz="0" w:space="0" w:color="auto"/>
                <w:right w:val="none" w:sz="0" w:space="0" w:color="auto"/>
              </w:divBdr>
            </w:div>
            <w:div w:id="1537351672">
              <w:marLeft w:val="0"/>
              <w:marRight w:val="0"/>
              <w:marTop w:val="0"/>
              <w:marBottom w:val="0"/>
              <w:divBdr>
                <w:top w:val="none" w:sz="0" w:space="0" w:color="auto"/>
                <w:left w:val="none" w:sz="0" w:space="0" w:color="auto"/>
                <w:bottom w:val="none" w:sz="0" w:space="0" w:color="auto"/>
                <w:right w:val="none" w:sz="0" w:space="0" w:color="auto"/>
              </w:divBdr>
            </w:div>
            <w:div w:id="295834973">
              <w:marLeft w:val="0"/>
              <w:marRight w:val="0"/>
              <w:marTop w:val="0"/>
              <w:marBottom w:val="0"/>
              <w:divBdr>
                <w:top w:val="none" w:sz="0" w:space="0" w:color="auto"/>
                <w:left w:val="none" w:sz="0" w:space="0" w:color="auto"/>
                <w:bottom w:val="none" w:sz="0" w:space="0" w:color="auto"/>
                <w:right w:val="none" w:sz="0" w:space="0" w:color="auto"/>
              </w:divBdr>
            </w:div>
            <w:div w:id="738331749">
              <w:marLeft w:val="0"/>
              <w:marRight w:val="0"/>
              <w:marTop w:val="0"/>
              <w:marBottom w:val="0"/>
              <w:divBdr>
                <w:top w:val="none" w:sz="0" w:space="0" w:color="auto"/>
                <w:left w:val="none" w:sz="0" w:space="0" w:color="auto"/>
                <w:bottom w:val="none" w:sz="0" w:space="0" w:color="auto"/>
                <w:right w:val="none" w:sz="0" w:space="0" w:color="auto"/>
              </w:divBdr>
            </w:div>
            <w:div w:id="249580082">
              <w:marLeft w:val="0"/>
              <w:marRight w:val="0"/>
              <w:marTop w:val="0"/>
              <w:marBottom w:val="0"/>
              <w:divBdr>
                <w:top w:val="none" w:sz="0" w:space="0" w:color="auto"/>
                <w:left w:val="none" w:sz="0" w:space="0" w:color="auto"/>
                <w:bottom w:val="none" w:sz="0" w:space="0" w:color="auto"/>
                <w:right w:val="none" w:sz="0" w:space="0" w:color="auto"/>
              </w:divBdr>
            </w:div>
            <w:div w:id="181444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404905">
      <w:bodyDiv w:val="1"/>
      <w:marLeft w:val="0"/>
      <w:marRight w:val="0"/>
      <w:marTop w:val="0"/>
      <w:marBottom w:val="0"/>
      <w:divBdr>
        <w:top w:val="none" w:sz="0" w:space="0" w:color="auto"/>
        <w:left w:val="none" w:sz="0" w:space="0" w:color="auto"/>
        <w:bottom w:val="none" w:sz="0" w:space="0" w:color="auto"/>
        <w:right w:val="none" w:sz="0" w:space="0" w:color="auto"/>
      </w:divBdr>
    </w:div>
    <w:div w:id="1836258755">
      <w:bodyDiv w:val="1"/>
      <w:marLeft w:val="0"/>
      <w:marRight w:val="0"/>
      <w:marTop w:val="0"/>
      <w:marBottom w:val="0"/>
      <w:divBdr>
        <w:top w:val="none" w:sz="0" w:space="0" w:color="auto"/>
        <w:left w:val="none" w:sz="0" w:space="0" w:color="auto"/>
        <w:bottom w:val="none" w:sz="0" w:space="0" w:color="auto"/>
        <w:right w:val="none" w:sz="0" w:space="0" w:color="auto"/>
      </w:divBdr>
    </w:div>
    <w:div w:id="1855069440">
      <w:bodyDiv w:val="1"/>
      <w:marLeft w:val="0"/>
      <w:marRight w:val="0"/>
      <w:marTop w:val="0"/>
      <w:marBottom w:val="0"/>
      <w:divBdr>
        <w:top w:val="none" w:sz="0" w:space="0" w:color="auto"/>
        <w:left w:val="none" w:sz="0" w:space="0" w:color="auto"/>
        <w:bottom w:val="none" w:sz="0" w:space="0" w:color="auto"/>
        <w:right w:val="none" w:sz="0" w:space="0" w:color="auto"/>
      </w:divBdr>
    </w:div>
    <w:div w:id="1889797798">
      <w:bodyDiv w:val="1"/>
      <w:marLeft w:val="0"/>
      <w:marRight w:val="0"/>
      <w:marTop w:val="0"/>
      <w:marBottom w:val="0"/>
      <w:divBdr>
        <w:top w:val="none" w:sz="0" w:space="0" w:color="auto"/>
        <w:left w:val="none" w:sz="0" w:space="0" w:color="auto"/>
        <w:bottom w:val="none" w:sz="0" w:space="0" w:color="auto"/>
        <w:right w:val="none" w:sz="0" w:space="0" w:color="auto"/>
      </w:divBdr>
    </w:div>
    <w:div w:id="1895236529">
      <w:bodyDiv w:val="1"/>
      <w:marLeft w:val="0"/>
      <w:marRight w:val="0"/>
      <w:marTop w:val="0"/>
      <w:marBottom w:val="0"/>
      <w:divBdr>
        <w:top w:val="none" w:sz="0" w:space="0" w:color="auto"/>
        <w:left w:val="none" w:sz="0" w:space="0" w:color="auto"/>
        <w:bottom w:val="none" w:sz="0" w:space="0" w:color="auto"/>
        <w:right w:val="none" w:sz="0" w:space="0" w:color="auto"/>
      </w:divBdr>
    </w:div>
    <w:div w:id="1910268722">
      <w:bodyDiv w:val="1"/>
      <w:marLeft w:val="0"/>
      <w:marRight w:val="0"/>
      <w:marTop w:val="0"/>
      <w:marBottom w:val="0"/>
      <w:divBdr>
        <w:top w:val="none" w:sz="0" w:space="0" w:color="auto"/>
        <w:left w:val="none" w:sz="0" w:space="0" w:color="auto"/>
        <w:bottom w:val="none" w:sz="0" w:space="0" w:color="auto"/>
        <w:right w:val="none" w:sz="0" w:space="0" w:color="auto"/>
      </w:divBdr>
    </w:div>
    <w:div w:id="1946035165">
      <w:bodyDiv w:val="1"/>
      <w:marLeft w:val="0"/>
      <w:marRight w:val="0"/>
      <w:marTop w:val="0"/>
      <w:marBottom w:val="0"/>
      <w:divBdr>
        <w:top w:val="none" w:sz="0" w:space="0" w:color="auto"/>
        <w:left w:val="none" w:sz="0" w:space="0" w:color="auto"/>
        <w:bottom w:val="none" w:sz="0" w:space="0" w:color="auto"/>
        <w:right w:val="none" w:sz="0" w:space="0" w:color="auto"/>
      </w:divBdr>
      <w:divsChild>
        <w:div w:id="1235243690">
          <w:marLeft w:val="-108"/>
          <w:marRight w:val="0"/>
          <w:marTop w:val="0"/>
          <w:marBottom w:val="0"/>
          <w:divBdr>
            <w:top w:val="none" w:sz="0" w:space="0" w:color="auto"/>
            <w:left w:val="none" w:sz="0" w:space="0" w:color="auto"/>
            <w:bottom w:val="none" w:sz="0" w:space="0" w:color="auto"/>
            <w:right w:val="none" w:sz="0" w:space="0" w:color="auto"/>
          </w:divBdr>
        </w:div>
      </w:divsChild>
    </w:div>
    <w:div w:id="1969162834">
      <w:bodyDiv w:val="1"/>
      <w:marLeft w:val="0"/>
      <w:marRight w:val="0"/>
      <w:marTop w:val="0"/>
      <w:marBottom w:val="0"/>
      <w:divBdr>
        <w:top w:val="none" w:sz="0" w:space="0" w:color="auto"/>
        <w:left w:val="none" w:sz="0" w:space="0" w:color="auto"/>
        <w:bottom w:val="none" w:sz="0" w:space="0" w:color="auto"/>
        <w:right w:val="none" w:sz="0" w:space="0" w:color="auto"/>
      </w:divBdr>
    </w:div>
    <w:div w:id="1987078749">
      <w:bodyDiv w:val="1"/>
      <w:marLeft w:val="0"/>
      <w:marRight w:val="0"/>
      <w:marTop w:val="0"/>
      <w:marBottom w:val="0"/>
      <w:divBdr>
        <w:top w:val="none" w:sz="0" w:space="0" w:color="auto"/>
        <w:left w:val="none" w:sz="0" w:space="0" w:color="auto"/>
        <w:bottom w:val="none" w:sz="0" w:space="0" w:color="auto"/>
        <w:right w:val="none" w:sz="0" w:space="0" w:color="auto"/>
      </w:divBdr>
    </w:div>
    <w:div w:id="2035229018">
      <w:bodyDiv w:val="1"/>
      <w:marLeft w:val="0"/>
      <w:marRight w:val="0"/>
      <w:marTop w:val="0"/>
      <w:marBottom w:val="0"/>
      <w:divBdr>
        <w:top w:val="none" w:sz="0" w:space="0" w:color="auto"/>
        <w:left w:val="none" w:sz="0" w:space="0" w:color="auto"/>
        <w:bottom w:val="none" w:sz="0" w:space="0" w:color="auto"/>
        <w:right w:val="none" w:sz="0" w:space="0" w:color="auto"/>
      </w:divBdr>
    </w:div>
    <w:div w:id="2146703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jpe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image" Target="media/image50.png"/><Relationship Id="rId76" Type="http://schemas.openxmlformats.org/officeDocument/2006/relationships/image" Target="media/image58.png"/><Relationship Id="rId84" Type="http://schemas.openxmlformats.org/officeDocument/2006/relationships/image" Target="media/image66.png"/><Relationship Id="rId89" Type="http://schemas.openxmlformats.org/officeDocument/2006/relationships/image" Target="media/image71.png"/><Relationship Id="rId97"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1.png"/><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5" Type="http://schemas.openxmlformats.org/officeDocument/2006/relationships/webSettings" Target="webSettings.xml"/><Relationship Id="rId61" Type="http://schemas.openxmlformats.org/officeDocument/2006/relationships/image" Target="media/image43.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png"/><Relationship Id="rId98" Type="http://schemas.openxmlformats.org/officeDocument/2006/relationships/footer" Target="footer6.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2.jpe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header" Target="header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07EC9-5E99-4877-BDAA-AC581F795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4</TotalTime>
  <Pages>91</Pages>
  <Words>14800</Words>
  <Characters>84365</Characters>
  <Application>Microsoft Office Word</Application>
  <DocSecurity>0</DocSecurity>
  <Lines>703</Lines>
  <Paragraphs>197</Paragraphs>
  <ScaleCrop>false</ScaleCrop>
  <HeadingPairs>
    <vt:vector size="2" baseType="variant">
      <vt:variant>
        <vt:lpstr>Title</vt:lpstr>
      </vt:variant>
      <vt:variant>
        <vt:i4>1</vt:i4>
      </vt:variant>
    </vt:vector>
  </HeadingPairs>
  <TitlesOfParts>
    <vt:vector size="1" baseType="lpstr">
      <vt:lpstr>BAB I</vt:lpstr>
    </vt:vector>
  </TitlesOfParts>
  <Company>LiteOS</Company>
  <LinksUpToDate>false</LinksUpToDate>
  <CharactersWithSpaces>98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Novi Wahyu</dc:creator>
  <cp:keywords/>
  <dc:description/>
  <cp:lastModifiedBy>Fardhan Ardhi</cp:lastModifiedBy>
  <cp:revision>65</cp:revision>
  <cp:lastPrinted>2020-12-30T13:03:00Z</cp:lastPrinted>
  <dcterms:created xsi:type="dcterms:W3CDTF">2021-07-01T09:05:00Z</dcterms:created>
  <dcterms:modified xsi:type="dcterms:W3CDTF">2021-07-18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f157b52-3316-3770-b1b9-7b7a4bc23415</vt:lpwstr>
  </property>
</Properties>
</file>